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8F8A8F" w14:textId="77777777" w:rsidR="0081531D" w:rsidRDefault="0081531D" w:rsidP="004317B9">
      <w:pPr>
        <w:pStyle w:val="Heading1"/>
        <w:tabs>
          <w:tab w:val="left" w:pos="8789"/>
        </w:tabs>
        <w:rPr>
          <w:b/>
          <w:szCs w:val="24"/>
        </w:rPr>
      </w:pPr>
      <w:bookmarkStart w:id="0" w:name="_Hlk501718170"/>
      <w:bookmarkStart w:id="1" w:name="_GoBack"/>
      <w:bookmarkEnd w:id="1"/>
    </w:p>
    <w:p w14:paraId="27407A4A" w14:textId="7558B7C9" w:rsidR="00102886" w:rsidRPr="00804DFD" w:rsidRDefault="006563A9" w:rsidP="004317B9">
      <w:pPr>
        <w:pStyle w:val="Heading1"/>
        <w:tabs>
          <w:tab w:val="left" w:pos="8789"/>
        </w:tabs>
        <w:rPr>
          <w:b/>
          <w:szCs w:val="24"/>
        </w:rPr>
      </w:pPr>
      <w:r w:rsidRPr="00804DFD">
        <w:rPr>
          <w:b/>
          <w:szCs w:val="24"/>
        </w:rPr>
        <w:t xml:space="preserve">Does </w:t>
      </w:r>
      <w:r w:rsidR="005A1D4B" w:rsidRPr="00804DFD">
        <w:rPr>
          <w:b/>
          <w:szCs w:val="24"/>
        </w:rPr>
        <w:t>a</w:t>
      </w:r>
      <w:r w:rsidRPr="00804DFD">
        <w:rPr>
          <w:b/>
          <w:szCs w:val="24"/>
        </w:rPr>
        <w:t xml:space="preserve">llergy </w:t>
      </w:r>
      <w:r w:rsidR="005A1D4B" w:rsidRPr="00804DFD">
        <w:rPr>
          <w:b/>
          <w:szCs w:val="24"/>
        </w:rPr>
        <w:t>e</w:t>
      </w:r>
      <w:r w:rsidRPr="00804DFD">
        <w:rPr>
          <w:b/>
          <w:szCs w:val="24"/>
        </w:rPr>
        <w:t xml:space="preserve">xplain </w:t>
      </w:r>
      <w:r w:rsidR="005A1D4B" w:rsidRPr="00804DFD">
        <w:rPr>
          <w:b/>
          <w:szCs w:val="24"/>
        </w:rPr>
        <w:t>w</w:t>
      </w:r>
      <w:r w:rsidRPr="00804DFD">
        <w:rPr>
          <w:b/>
          <w:szCs w:val="24"/>
        </w:rPr>
        <w:t xml:space="preserve">hy </w:t>
      </w:r>
      <w:r w:rsidR="005A1D4B" w:rsidRPr="00804DFD">
        <w:rPr>
          <w:b/>
          <w:szCs w:val="24"/>
        </w:rPr>
        <w:t>s</w:t>
      </w:r>
      <w:r w:rsidRPr="00804DFD">
        <w:rPr>
          <w:b/>
          <w:szCs w:val="24"/>
        </w:rPr>
        <w:t xml:space="preserve">ome </w:t>
      </w:r>
      <w:r w:rsidR="005A1D4B" w:rsidRPr="00804DFD">
        <w:rPr>
          <w:b/>
          <w:szCs w:val="24"/>
        </w:rPr>
        <w:t>c</w:t>
      </w:r>
      <w:r w:rsidRPr="00804DFD">
        <w:rPr>
          <w:b/>
          <w:szCs w:val="24"/>
        </w:rPr>
        <w:t xml:space="preserve">hildren </w:t>
      </w:r>
      <w:r w:rsidR="005A1D4B" w:rsidRPr="00804DFD">
        <w:rPr>
          <w:b/>
          <w:szCs w:val="24"/>
        </w:rPr>
        <w:t>h</w:t>
      </w:r>
      <w:r w:rsidRPr="00804DFD">
        <w:rPr>
          <w:b/>
          <w:szCs w:val="24"/>
        </w:rPr>
        <w:t xml:space="preserve">ave </w:t>
      </w:r>
      <w:r w:rsidR="005A1D4B" w:rsidRPr="00804DFD">
        <w:rPr>
          <w:b/>
          <w:szCs w:val="24"/>
        </w:rPr>
        <w:t>s</w:t>
      </w:r>
      <w:r w:rsidRPr="00804DFD">
        <w:rPr>
          <w:b/>
          <w:szCs w:val="24"/>
        </w:rPr>
        <w:t xml:space="preserve">evere </w:t>
      </w:r>
      <w:r w:rsidR="005A1D4B" w:rsidRPr="00804DFD">
        <w:rPr>
          <w:b/>
          <w:szCs w:val="24"/>
        </w:rPr>
        <w:t>a</w:t>
      </w:r>
      <w:r w:rsidRPr="00804DFD">
        <w:rPr>
          <w:b/>
          <w:szCs w:val="24"/>
        </w:rPr>
        <w:t>sthma?</w:t>
      </w:r>
    </w:p>
    <w:p w14:paraId="2C181AFF" w14:textId="77777777" w:rsidR="00B65E05" w:rsidRDefault="00B65E05" w:rsidP="00B65E05"/>
    <w:p w14:paraId="41D29F1F" w14:textId="76A1A613" w:rsidR="00B65E05" w:rsidRDefault="00B65E05" w:rsidP="00B65E05">
      <w:r>
        <w:t>Bonner K</w:t>
      </w:r>
      <w:r w:rsidRPr="00B65E05">
        <w:rPr>
          <w:vertAlign w:val="superscript"/>
        </w:rPr>
        <w:t>1</w:t>
      </w:r>
      <w:r>
        <w:rPr>
          <w:vertAlign w:val="superscript"/>
        </w:rPr>
        <w:t>,2</w:t>
      </w:r>
      <w:r>
        <w:t>, Roberts G</w:t>
      </w:r>
      <w:r w:rsidRPr="00B65E05">
        <w:rPr>
          <w:vertAlign w:val="superscript"/>
        </w:rPr>
        <w:t>2-4</w:t>
      </w:r>
    </w:p>
    <w:p w14:paraId="244D0047" w14:textId="326D1280" w:rsidR="00B65E05" w:rsidRDefault="00B65E05" w:rsidP="00B65E05"/>
    <w:p w14:paraId="1D6B8C0C" w14:textId="5E71694F" w:rsidR="00B65E05" w:rsidRDefault="00B65E05" w:rsidP="00B65E05">
      <w:r>
        <w:t xml:space="preserve">1. </w:t>
      </w:r>
      <w:r w:rsidR="007C28FD" w:rsidRPr="007C28FD">
        <w:t xml:space="preserve">Wexham Park Hospital, </w:t>
      </w:r>
      <w:r w:rsidR="007C28FD">
        <w:t>Frimley Health Trust, UK.</w:t>
      </w:r>
    </w:p>
    <w:p w14:paraId="482F4792" w14:textId="3FE1D384" w:rsidR="00B65E05" w:rsidRDefault="00B65E05" w:rsidP="00B65E05">
      <w:r>
        <w:t>2. Clinical and Experimental Sciences and Human Development and Health, Faculty of Medicine, University of Southampton, UK</w:t>
      </w:r>
      <w:r w:rsidR="007C28FD">
        <w:t>.</w:t>
      </w:r>
    </w:p>
    <w:p w14:paraId="58D987AD" w14:textId="57343371" w:rsidR="00B65E05" w:rsidRDefault="00B65E05" w:rsidP="00B65E05">
      <w:r>
        <w:t xml:space="preserve">3. NIHR Southampton Biomedical Research </w:t>
      </w:r>
      <w:r w:rsidR="00FA7BCF">
        <w:t>Centre</w:t>
      </w:r>
      <w:r>
        <w:t xml:space="preserve">, University Hospital Southampton NHS Foundation Trust, Southampton, UK. </w:t>
      </w:r>
    </w:p>
    <w:p w14:paraId="2C36D74F" w14:textId="1522E46B" w:rsidR="00B65E05" w:rsidRDefault="00B65E05" w:rsidP="00B65E05">
      <w:r>
        <w:t>4. The David Hide Asthma and Allergy Research Centre, St Mary’s Hospital, Isle of Wight, UK.</w:t>
      </w:r>
    </w:p>
    <w:p w14:paraId="4EEEB4E9" w14:textId="77777777" w:rsidR="00B65E05" w:rsidRDefault="00B65E05" w:rsidP="00B65E05"/>
    <w:p w14:paraId="33D079A3" w14:textId="369F25DD" w:rsidR="00B65E05" w:rsidRDefault="00B65E05" w:rsidP="00B65E05">
      <w:r>
        <w:t>Correspondence: G. Roberts, Paediatric Allergy and Respiratory Medicine (MP803), Clinical &amp; Experimental Sciences &amp; Human Development in Health Academic Units University of Southampton Faculty of Medicine &amp; University Hospital Southampton, Southampton SO17 1BJ E-mail: g.c.roberts@soton.ac.uk</w:t>
      </w:r>
    </w:p>
    <w:p w14:paraId="5FD72340" w14:textId="77777777" w:rsidR="00B65E05" w:rsidRDefault="00B65E05" w:rsidP="00B65E05"/>
    <w:p w14:paraId="5FF30546" w14:textId="500BE307" w:rsidR="00C0050C" w:rsidRPr="00C0050C" w:rsidRDefault="00C0050C" w:rsidP="00B65E05">
      <w:pPr>
        <w:rPr>
          <w:b/>
        </w:rPr>
      </w:pPr>
      <w:r w:rsidRPr="00C0050C">
        <w:rPr>
          <w:b/>
        </w:rPr>
        <w:t>Abbreviation</w:t>
      </w:r>
      <w:r w:rsidR="007C28FD">
        <w:rPr>
          <w:b/>
        </w:rPr>
        <w:t>s</w:t>
      </w:r>
    </w:p>
    <w:p w14:paraId="7C5328AC" w14:textId="77777777" w:rsidR="002A06F5" w:rsidRDefault="002A06F5" w:rsidP="007C28FD">
      <w:pPr>
        <w:pStyle w:val="NoSpacing"/>
      </w:pPr>
      <w:r>
        <w:t>SA</w:t>
      </w:r>
      <w:r>
        <w:tab/>
        <w:t>severe asthma</w:t>
      </w:r>
    </w:p>
    <w:p w14:paraId="5DAD23D0" w14:textId="0F9ADE77" w:rsidR="007B52D9" w:rsidRDefault="007C28FD" w:rsidP="007C28FD">
      <w:pPr>
        <w:pStyle w:val="NoSpacing"/>
      </w:pPr>
      <w:r>
        <w:t>S</w:t>
      </w:r>
      <w:r w:rsidR="00D0690F">
        <w:t>TR</w:t>
      </w:r>
      <w:r>
        <w:t xml:space="preserve">A </w:t>
      </w:r>
      <w:r w:rsidR="00587B11">
        <w:tab/>
      </w:r>
      <w:r>
        <w:t xml:space="preserve">severe </w:t>
      </w:r>
      <w:r w:rsidR="00D0690F">
        <w:t xml:space="preserve">therapy-resistant </w:t>
      </w:r>
      <w:r>
        <w:t>asthma</w:t>
      </w:r>
    </w:p>
    <w:p w14:paraId="43553A78" w14:textId="7B91F445" w:rsidR="00F521EF" w:rsidRDefault="00F521EF" w:rsidP="007C28FD">
      <w:pPr>
        <w:pStyle w:val="NoSpacing"/>
      </w:pPr>
      <w:r>
        <w:t>ICS</w:t>
      </w:r>
      <w:r>
        <w:tab/>
        <w:t>inhaled corticosteroid</w:t>
      </w:r>
    </w:p>
    <w:p w14:paraId="62D0E51F" w14:textId="786C9F8F" w:rsidR="007C28FD" w:rsidRDefault="007C28FD" w:rsidP="007C28FD">
      <w:pPr>
        <w:pStyle w:val="NoSpacing"/>
      </w:pPr>
      <w:r>
        <w:t xml:space="preserve">AR </w:t>
      </w:r>
      <w:r w:rsidR="00587B11">
        <w:tab/>
      </w:r>
      <w:r>
        <w:t>allergic rhinitis</w:t>
      </w:r>
    </w:p>
    <w:p w14:paraId="7A3238FA" w14:textId="06BA3092" w:rsidR="00D07BE6" w:rsidRDefault="00D07BE6" w:rsidP="007C28FD">
      <w:pPr>
        <w:pStyle w:val="NoSpacing"/>
      </w:pPr>
      <w:r>
        <w:t>SPT</w:t>
      </w:r>
      <w:r>
        <w:tab/>
        <w:t>skin prick test</w:t>
      </w:r>
    </w:p>
    <w:p w14:paraId="2C0F8F9D" w14:textId="721A70D5" w:rsidR="00D07BE6" w:rsidRDefault="00D07BE6" w:rsidP="007C28FD">
      <w:pPr>
        <w:pStyle w:val="NoSpacing"/>
      </w:pPr>
      <w:r>
        <w:t>sIgE</w:t>
      </w:r>
      <w:r>
        <w:tab/>
        <w:t>specific immunoglobulin E</w:t>
      </w:r>
    </w:p>
    <w:p w14:paraId="7B678A92" w14:textId="4C4844ED" w:rsidR="00D07BE6" w:rsidRDefault="00D07BE6" w:rsidP="007C28FD">
      <w:pPr>
        <w:pStyle w:val="NoSpacing"/>
      </w:pPr>
      <w:r>
        <w:t>WHO</w:t>
      </w:r>
      <w:r>
        <w:tab/>
      </w:r>
      <w:r w:rsidR="00540FE4">
        <w:t>W</w:t>
      </w:r>
      <w:r>
        <w:t xml:space="preserve">orld </w:t>
      </w:r>
      <w:r w:rsidR="00540FE4">
        <w:t>H</w:t>
      </w:r>
      <w:r>
        <w:t xml:space="preserve">ealth </w:t>
      </w:r>
      <w:r w:rsidR="00540FE4">
        <w:t>O</w:t>
      </w:r>
      <w:r>
        <w:t>rganisation</w:t>
      </w:r>
    </w:p>
    <w:p w14:paraId="0B892592" w14:textId="7BCE1500" w:rsidR="00540FE4" w:rsidRDefault="00540FE4" w:rsidP="007C28FD">
      <w:pPr>
        <w:pStyle w:val="NoSpacing"/>
      </w:pPr>
      <w:r>
        <w:t>HDM</w:t>
      </w:r>
      <w:r>
        <w:tab/>
        <w:t>house dust mite</w:t>
      </w:r>
    </w:p>
    <w:p w14:paraId="2C089BA9" w14:textId="20F0B6F2" w:rsidR="00540FE4" w:rsidRDefault="00540FE4" w:rsidP="007C28FD">
      <w:pPr>
        <w:pStyle w:val="NoSpacing"/>
      </w:pPr>
      <w:r>
        <w:t>SMART</w:t>
      </w:r>
      <w:r>
        <w:tab/>
        <w:t>Symbicort maintenance and reliver regime</w:t>
      </w:r>
    </w:p>
    <w:p w14:paraId="227E2892" w14:textId="1CB74056" w:rsidR="00540FE4" w:rsidRDefault="00540FE4" w:rsidP="007C28FD">
      <w:pPr>
        <w:pStyle w:val="NoSpacing"/>
      </w:pPr>
      <w:r>
        <w:t>OR</w:t>
      </w:r>
      <w:r>
        <w:tab/>
        <w:t>odds ratio</w:t>
      </w:r>
    </w:p>
    <w:p w14:paraId="3D2BD4B2" w14:textId="52CBFDDC" w:rsidR="00540FE4" w:rsidRDefault="00540FE4" w:rsidP="007C28FD">
      <w:pPr>
        <w:pStyle w:val="NoSpacing"/>
      </w:pPr>
      <w:r>
        <w:t>CI</w:t>
      </w:r>
      <w:r>
        <w:tab/>
        <w:t>confidence interval</w:t>
      </w:r>
    </w:p>
    <w:p w14:paraId="76D6C09A" w14:textId="1AD4F4A9" w:rsidR="00540FE4" w:rsidRDefault="00540FE4" w:rsidP="007C28FD">
      <w:pPr>
        <w:pStyle w:val="NoSpacing"/>
      </w:pPr>
      <w:r>
        <w:t xml:space="preserve">FA </w:t>
      </w:r>
      <w:r>
        <w:tab/>
        <w:t>food allergy</w:t>
      </w:r>
    </w:p>
    <w:p w14:paraId="76BAA65F" w14:textId="5D78F072" w:rsidR="00540FE4" w:rsidRDefault="00540FE4" w:rsidP="007C28FD">
      <w:pPr>
        <w:pStyle w:val="NoSpacing"/>
      </w:pPr>
      <w:r>
        <w:t>SAFS</w:t>
      </w:r>
      <w:r>
        <w:tab/>
        <w:t>severe asthma with fungal sensitisation</w:t>
      </w:r>
    </w:p>
    <w:p w14:paraId="2A25C83C" w14:textId="56C83F6F" w:rsidR="00540FE4" w:rsidRDefault="00540FE4" w:rsidP="007C28FD">
      <w:pPr>
        <w:pStyle w:val="NoSpacing"/>
      </w:pPr>
      <w:r>
        <w:t>ABPA</w:t>
      </w:r>
      <w:r>
        <w:tab/>
        <w:t xml:space="preserve">allergic bronchopulmonary aspergillosis </w:t>
      </w:r>
    </w:p>
    <w:p w14:paraId="5B366B60" w14:textId="687930B1" w:rsidR="00540FE4" w:rsidRDefault="00540FE4" w:rsidP="007C28FD">
      <w:pPr>
        <w:pStyle w:val="NoSpacing"/>
      </w:pPr>
      <w:r>
        <w:t>FENO</w:t>
      </w:r>
      <w:r>
        <w:tab/>
        <w:t>fraction exhaled nitric oxide</w:t>
      </w:r>
    </w:p>
    <w:p w14:paraId="0C4DF622" w14:textId="104834D2" w:rsidR="00232BDE" w:rsidRDefault="00232BDE" w:rsidP="007C28FD">
      <w:pPr>
        <w:pStyle w:val="NoSpacing"/>
      </w:pPr>
      <w:r>
        <w:t>HRV</w:t>
      </w:r>
      <w:r>
        <w:tab/>
        <w:t>human rhinovirus</w:t>
      </w:r>
    </w:p>
    <w:p w14:paraId="5643D44D" w14:textId="77777777" w:rsidR="007B52D9" w:rsidRDefault="007B52D9" w:rsidP="00913837">
      <w:pPr>
        <w:pStyle w:val="Heading2"/>
      </w:pPr>
    </w:p>
    <w:p w14:paraId="19640196" w14:textId="77777777" w:rsidR="000A08D6" w:rsidRDefault="000A08D6" w:rsidP="00913837">
      <w:pPr>
        <w:pStyle w:val="Heading2"/>
      </w:pPr>
      <w:r>
        <w:br w:type="page"/>
      </w:r>
    </w:p>
    <w:p w14:paraId="1045BE45" w14:textId="2903FF40" w:rsidR="00B65E05" w:rsidRDefault="00B65E05" w:rsidP="00913837">
      <w:pPr>
        <w:pStyle w:val="Heading2"/>
      </w:pPr>
      <w:r>
        <w:lastRenderedPageBreak/>
        <w:t>Abstract</w:t>
      </w:r>
    </w:p>
    <w:p w14:paraId="6A9EF5C4" w14:textId="673D4DE4" w:rsidR="00B65E05" w:rsidRDefault="00B65E05" w:rsidP="00A02435">
      <w:pPr>
        <w:jc w:val="both"/>
      </w:pPr>
      <w:r w:rsidRPr="007B52D9">
        <w:t xml:space="preserve">Asthma </w:t>
      </w:r>
      <w:r w:rsidR="007B52D9" w:rsidRPr="007B52D9">
        <w:t xml:space="preserve">is a common disease in childhood with a minority of affected children having severe </w:t>
      </w:r>
      <w:r w:rsidR="002A06F5">
        <w:t xml:space="preserve">therapy-resistant </w:t>
      </w:r>
      <w:r w:rsidR="007B52D9" w:rsidRPr="007B52D9">
        <w:t>asthma</w:t>
      </w:r>
      <w:r w:rsidR="002A06F5">
        <w:t xml:space="preserve"> (STRA)</w:t>
      </w:r>
      <w:r w:rsidR="007B52D9" w:rsidRPr="007B52D9">
        <w:t xml:space="preserve">. Children with </w:t>
      </w:r>
      <w:r w:rsidR="002A06F5">
        <w:t>STRA</w:t>
      </w:r>
      <w:r w:rsidR="007B52D9" w:rsidRPr="007B52D9">
        <w:t xml:space="preserve"> can be differentiated from those with mild-moderate disease by greater allergic sensitisation</w:t>
      </w:r>
      <w:r w:rsidR="002A06F5">
        <w:t xml:space="preserve">, </w:t>
      </w:r>
      <w:r w:rsidR="007B52D9" w:rsidRPr="007B52D9">
        <w:t xml:space="preserve">increased </w:t>
      </w:r>
      <w:r w:rsidR="002A06F5">
        <w:t xml:space="preserve">eosinophilic </w:t>
      </w:r>
      <w:r w:rsidR="007B52D9" w:rsidRPr="007B52D9">
        <w:t>airway inflammation</w:t>
      </w:r>
      <w:r w:rsidR="002A06F5">
        <w:t>, increased airway remodelling, and reduced corticosteroid responsiveness</w:t>
      </w:r>
      <w:r w:rsidR="007B52D9" w:rsidRPr="007B52D9">
        <w:t xml:space="preserve">. </w:t>
      </w:r>
      <w:r w:rsidR="002A06F5">
        <w:t>The aetiology of STRA in children is multifactorial</w:t>
      </w:r>
      <w:r w:rsidR="00F521EF">
        <w:t xml:space="preserve"> but allergy seems to play a key role. </w:t>
      </w:r>
      <w:r w:rsidR="007B52D9" w:rsidRPr="007B52D9">
        <w:t>Many children with asthma have co-existing allergic disease</w:t>
      </w:r>
      <w:r w:rsidR="002A06F5">
        <w:t xml:space="preserve">, and severe rhinitis </w:t>
      </w:r>
      <w:r w:rsidR="00F521EF">
        <w:t xml:space="preserve">seems to be </w:t>
      </w:r>
      <w:r w:rsidR="002A06F5">
        <w:t>an important driver of STRA in children</w:t>
      </w:r>
      <w:r w:rsidR="007B52D9" w:rsidRPr="007B52D9">
        <w:t xml:space="preserve">.  </w:t>
      </w:r>
      <w:r w:rsidR="002A06F5">
        <w:t xml:space="preserve">Allergies to foods, moulds, pollen and pets </w:t>
      </w:r>
      <w:r w:rsidR="007B52D9" w:rsidRPr="007B52D9">
        <w:t xml:space="preserve"> have also  been associated with </w:t>
      </w:r>
      <w:r w:rsidR="00F521EF">
        <w:t>severe asthma exacerbations</w:t>
      </w:r>
      <w:r w:rsidR="007B52D9" w:rsidRPr="007B52D9">
        <w:t xml:space="preserve">. Identifying allergens that are driving asthma symptoms in children with </w:t>
      </w:r>
      <w:r w:rsidR="00F521EF">
        <w:t>STRA</w:t>
      </w:r>
      <w:r w:rsidR="007B52D9" w:rsidRPr="007B52D9">
        <w:t xml:space="preserve"> may provide additional strategies for improving their disease control.</w:t>
      </w:r>
      <w:r w:rsidR="007B52D9">
        <w:t xml:space="preserve"> Avoidance strategies may</w:t>
      </w:r>
      <w:r w:rsidR="00C6056E">
        <w:t xml:space="preserve"> </w:t>
      </w:r>
      <w:r w:rsidR="007B52D9">
        <w:t>be possible. A</w:t>
      </w:r>
      <w:r w:rsidR="002A06F5">
        <w:t>dditional</w:t>
      </w:r>
      <w:r w:rsidR="007B52D9">
        <w:t xml:space="preserve"> monoclonal antibody therapy with </w:t>
      </w:r>
      <w:r w:rsidR="00720E5B">
        <w:t>O</w:t>
      </w:r>
      <w:r w:rsidR="007B52D9">
        <w:t xml:space="preserve">malizumab or </w:t>
      </w:r>
      <w:r w:rsidR="00720E5B">
        <w:t>M</w:t>
      </w:r>
      <w:r w:rsidR="007B52D9">
        <w:t>epol</w:t>
      </w:r>
      <w:r w:rsidR="00102D13">
        <w:t>i</w:t>
      </w:r>
      <w:r w:rsidR="007B52D9">
        <w:t xml:space="preserve">zumab may be helpful in children with clinically important polysensitisation. </w:t>
      </w:r>
    </w:p>
    <w:bookmarkEnd w:id="0"/>
    <w:p w14:paraId="62CEBA2A" w14:textId="77777777" w:rsidR="00B65E05" w:rsidRDefault="00B65E05" w:rsidP="00B65E05"/>
    <w:p w14:paraId="2FC8C077" w14:textId="77777777" w:rsidR="00B65E05" w:rsidRDefault="00B65E05" w:rsidP="00B65E05"/>
    <w:p w14:paraId="41A48183" w14:textId="5EA11DBA" w:rsidR="006563A9" w:rsidRDefault="00913837" w:rsidP="00913837">
      <w:pPr>
        <w:pStyle w:val="Heading2"/>
      </w:pPr>
      <w:r>
        <w:t>Introduction</w:t>
      </w:r>
    </w:p>
    <w:p w14:paraId="2C3ACE47" w14:textId="3B7E27A2" w:rsidR="00937AC9" w:rsidRDefault="00330B13" w:rsidP="00A02435">
      <w:pPr>
        <w:jc w:val="both"/>
      </w:pPr>
      <w:r w:rsidRPr="00330B13">
        <w:t>Asthma is the most common chronic lung disease of childhood and affects approximately 25% of children in the United Kingdom.</w:t>
      </w:r>
      <w:r w:rsidR="00965DC0">
        <w:fldChar w:fldCharType="begin"/>
      </w:r>
      <w:r w:rsidR="00965DC0">
        <w:instrText xml:space="preserve"> ADDIN EN.CITE &lt;EndNote&gt;&lt;Cite&gt;&lt;Author&gt;Lai&lt;/Author&gt;&lt;Year&gt;2009&lt;/Year&gt;&lt;IDText&gt;Global variation in the prevalence and severity of asthma symptoms: phase three of the International Study of Asthma and Allergies in Childhood (ISAAC)&lt;/IDText&gt;&lt;DisplayText&gt;&lt;style face="superscript"&gt;1&lt;/style&gt;&lt;/DisplayText&gt;&lt;record&gt;&lt;dates&gt;&lt;pub-dates&gt;&lt;date&gt;Jun&lt;/date&gt;&lt;/pub-dates&gt;&lt;year&gt;2009&lt;/year&gt;&lt;/dates&gt;&lt;keywords&gt;&lt;keyword&gt;Adolescent&lt;/keyword&gt;&lt;keyword&gt;Age Factors&lt;/keyword&gt;&lt;keyword&gt;Asthma/*epidemiology&lt;/keyword&gt;&lt;keyword&gt;Child&lt;/keyword&gt;&lt;keyword&gt;Cross-Sectional Studies&lt;/keyword&gt;&lt;keyword&gt;Global Health&lt;/keyword&gt;&lt;keyword&gt;Humans&lt;/keyword&gt;&lt;keyword&gt;Income/statistics &amp;amp; numerical data&lt;/keyword&gt;&lt;keyword&gt;International Cooperation&lt;/keyword&gt;&lt;keyword&gt;Prevalence&lt;/keyword&gt;&lt;/keywords&gt;&lt;urls&gt;&lt;related-urls&gt;&lt;url&gt;http://www.ncbi.nlm.nih.gov/pubmed/19237391&lt;/url&gt;&lt;/related-urls&gt;&lt;/urls&gt;&lt;isbn&gt;1468-3296 (Electronic)&amp;#xD;0040-6376 (Linking)&lt;/isbn&gt;&lt;titles&gt;&lt;title&gt;Global variation in the prevalence and severity of asthma symptoms: phase three of the International Study of Asthma and Allergies in Childhood (ISAAC)&lt;/title&gt;&lt;secondary-title&gt;Thorax&lt;/secondary-title&gt;&lt;alt-title&gt;Thorax&lt;/alt-title&gt;&lt;/titles&gt;&lt;pages&gt;476-83&lt;/pages&gt;&lt;number&gt;6&lt;/number&gt;&lt;contributors&gt;&lt;authors&gt;&lt;author&gt;Lai, C. K.&lt;/author&gt;&lt;author&gt;Beasley, R.&lt;/author&gt;&lt;author&gt;Crane, J.&lt;/author&gt;&lt;author&gt;Foliaki, S.&lt;/author&gt;&lt;author&gt;Shah, J.&lt;/author&gt;&lt;author&gt;Weiland, S.&lt;/author&gt;&lt;author&gt;International Study of, Asthma&lt;/author&gt;&lt;author&gt;Allergies in Childhood Phase Three Study, Group&lt;/author&gt;&lt;/authors&gt;&lt;/contributors&gt;&lt;added-date format="utc"&gt;1512934519&lt;/added-date&gt;&lt;ref-type name="Journal Article"&gt;17&lt;/ref-type&gt;&lt;auth-address&gt;Department of Medicine &amp;amp; Therapeutics, The Chinese University of Hong Kong, Hong Kong. keilai@netvigator.com&lt;/auth-address&gt;&lt;rec-number&gt;5170&lt;/rec-number&gt;&lt;last-updated-date format="utc"&gt;1512934519&lt;/last-updated-date&gt;&lt;accession-num&gt;19237391&lt;/accession-num&gt;&lt;electronic-resource-num&gt;10.1136/thx.2008.106609&lt;/electronic-resource-num&gt;&lt;volume&gt;64&lt;/volume&gt;&lt;/record&gt;&lt;/Cite&gt;&lt;/EndNote&gt;</w:instrText>
      </w:r>
      <w:r w:rsidR="00965DC0">
        <w:fldChar w:fldCharType="separate"/>
      </w:r>
      <w:r w:rsidR="00965DC0" w:rsidRPr="00965DC0">
        <w:rPr>
          <w:noProof/>
          <w:vertAlign w:val="superscript"/>
        </w:rPr>
        <w:t>1</w:t>
      </w:r>
      <w:r w:rsidR="00965DC0">
        <w:fldChar w:fldCharType="end"/>
      </w:r>
      <w:r w:rsidRPr="00330B13">
        <w:t xml:space="preserve"> Fortunately, most children with asthma achieve good symptom control </w:t>
      </w:r>
      <w:r w:rsidR="00E74E5C">
        <w:t>with low</w:t>
      </w:r>
      <w:r w:rsidR="00384F03">
        <w:t>-</w:t>
      </w:r>
      <w:r w:rsidR="00E74E5C">
        <w:t>dose</w:t>
      </w:r>
      <w:r w:rsidRPr="00330B13">
        <w:t xml:space="preserve"> </w:t>
      </w:r>
      <w:r w:rsidR="004A182A">
        <w:t>inhaled corticosteroid</w:t>
      </w:r>
      <w:r w:rsidR="00F521EF">
        <w:t xml:space="preserve"> (ICS)</w:t>
      </w:r>
      <w:r w:rsidR="004A182A">
        <w:t xml:space="preserve">. </w:t>
      </w:r>
      <w:r w:rsidR="00FA7BCF">
        <w:t>Some</w:t>
      </w:r>
      <w:r w:rsidR="00420356">
        <w:t xml:space="preserve"> children have asthma that is difficult to treat despite high</w:t>
      </w:r>
      <w:r w:rsidR="00384F03">
        <w:t xml:space="preserve"> </w:t>
      </w:r>
      <w:r w:rsidR="00420356">
        <w:t xml:space="preserve">doses of </w:t>
      </w:r>
      <w:r w:rsidR="00F521EF">
        <w:t>ICS an</w:t>
      </w:r>
      <w:r w:rsidR="00420356">
        <w:t xml:space="preserve">d additional controller medications due modifiable factors, commonly poor adherence </w:t>
      </w:r>
      <w:r w:rsidR="0006404A">
        <w:t>to</w:t>
      </w:r>
      <w:r w:rsidR="00F521EF">
        <w:t xml:space="preserve"> ICS</w:t>
      </w:r>
      <w:r w:rsidR="0006404A">
        <w:t xml:space="preserve"> </w:t>
      </w:r>
      <w:r w:rsidR="00420356">
        <w:t>or persistent exposure to environmental triggers.</w:t>
      </w:r>
      <w:r w:rsidR="0006404A">
        <w:fldChar w:fldCharType="begin"/>
      </w:r>
      <w:r w:rsidR="0006404A">
        <w:instrText xml:space="preserve"> ADDIN EN.CITE &lt;EndNote&gt;&lt;Cite&gt;&lt;Author&gt;Bossley&lt;/Author&gt;&lt;Year&gt;2016&lt;/Year&gt;&lt;IDText&gt;Assessment of corticosteroid response in pediatric patients with severe asthma by using a multidomain approach&lt;/IDText&gt;&lt;DisplayText&gt;&lt;style face="superscript"&gt;2&lt;/style&gt;&lt;/DisplayText&gt;&lt;record&gt;&lt;dates&gt;&lt;pub-dates&gt;&lt;date&gt;Aug 2016&lt;/date&gt;&lt;/pub-dates&gt;&lt;year&gt;2016&lt;/year&gt;&lt;/dates&gt;&lt;titles&gt;&lt;title&gt;Assessment of corticosteroid response in pediatric patients with severe asthma by using a multidomain approach&lt;/title&gt;&lt;secondary-title&gt;Journal of Allergy and Clinical Immunology&lt;/secondary-title&gt;&lt;/titles&gt;&lt;pages&gt;413&lt;/pages&gt;&lt;number&gt;2&lt;/number&gt;&lt;contributors&gt;&lt;authors&gt;&lt;author&gt;Bossley, C. J.&lt;/author&gt;&lt;author&gt;Fleming, L.&lt;/author&gt;&lt;author&gt;Ullmann, N.&lt;/author&gt;&lt;author&gt;Adams, A.&lt;/author&gt;&lt;author&gt;Nagakumar, P.&lt;/author&gt;&lt;author&gt;Bush, A.&lt;/author&gt;&lt;author&gt;Saglani, S.&lt;/author&gt;&lt;author&gt;Gupta, A.&lt;/author&gt;&lt;/authors&gt;&lt;/contributors&gt;&lt;added-date format="utc"&gt;1527958426&lt;/added-date&gt;&lt;ref-type name="Journal Article"&gt;17&lt;/ref-type&gt;&lt;auth-address&gt;(Bossley, Fleming, Ullmann, Adams, Nagakumar, Bush, Saglani) Respiratory Paediatrics, Royal Brompton Hospital and National Heart &amp;amp; Lung Institute, Imperial College London, London, United Kingdom&amp;#xD;(Bossley) Respiratory Paediatrics, Kings College Hospital, London, United Kingdom&amp;#xD;(Fleming, Ullmann, Gupta, Bush, Saglani) Leukocyte Biology, National Heart &amp;amp; Lung Institute, Imperial College London, London, United Kingdom&lt;/auth-address&gt;&lt;remote-database-provider&gt;Embase&lt;/remote-database-provider&gt;&lt;rec-number&gt;8421&lt;/rec-number&gt;&lt;publisher&gt;Mosby Inc. (E-mail: customerservice@mosby.com)&lt;/publisher&gt;&lt;last-updated-date format="utc"&gt;1528214702&lt;/last-updated-date&gt;&lt;volume&gt;138&lt;/volume&gt;&lt;/record&gt;&lt;/Cite&gt;&lt;/EndNote&gt;</w:instrText>
      </w:r>
      <w:r w:rsidR="0006404A">
        <w:fldChar w:fldCharType="separate"/>
      </w:r>
      <w:r w:rsidR="0006404A" w:rsidRPr="0006404A">
        <w:rPr>
          <w:noProof/>
          <w:vertAlign w:val="superscript"/>
        </w:rPr>
        <w:t>2</w:t>
      </w:r>
      <w:r w:rsidR="0006404A">
        <w:fldChar w:fldCharType="end"/>
      </w:r>
      <w:r w:rsidR="004D5DF2">
        <w:t xml:space="preserve"> </w:t>
      </w:r>
      <w:r w:rsidR="00384F03">
        <w:t xml:space="preserve">These children with ‘difficult asthma’ </w:t>
      </w:r>
      <w:r w:rsidR="0006404A">
        <w:t xml:space="preserve">account for up to 97% of referrals to paediatric asthma clinic and </w:t>
      </w:r>
      <w:r w:rsidR="00384F03">
        <w:t xml:space="preserve">can achieve good symptom control if these modifiable factors are </w:t>
      </w:r>
      <w:r w:rsidR="0006404A">
        <w:t xml:space="preserve">adequately </w:t>
      </w:r>
      <w:r w:rsidR="00384F03">
        <w:t>addressed.</w:t>
      </w:r>
      <w:r w:rsidR="0006404A">
        <w:fldChar w:fldCharType="begin">
          <w:fldData xml:space="preserve">PEVuZE5vdGU+PENpdGU+PEF1dGhvcj5EZSBHcm9vdDwvQXV0aG9yPjxZZWFyPjIwMTU8L1llYXI+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</w:fldData>
        </w:fldChar>
      </w:r>
      <w:r w:rsidR="0006404A">
        <w:instrText xml:space="preserve"> ADDIN EN.CITE </w:instrText>
      </w:r>
      <w:r w:rsidR="0006404A">
        <w:fldChar w:fldCharType="begin">
          <w:fldData xml:space="preserve">PEVuZE5vdGU+PENpdGU+PEF1dGhvcj5EZSBHcm9vdDwvQXV0aG9yPjxZZWFyPjIwMTU8L1llYXI+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</w:fldData>
        </w:fldChar>
      </w:r>
      <w:r w:rsidR="0006404A">
        <w:instrText xml:space="preserve"> ADDIN EN.CITE.DATA </w:instrText>
      </w:r>
      <w:r w:rsidR="0006404A">
        <w:fldChar w:fldCharType="end"/>
      </w:r>
      <w:r w:rsidR="0006404A">
        <w:fldChar w:fldCharType="separate"/>
      </w:r>
      <w:r w:rsidR="0006404A" w:rsidRPr="0006404A">
        <w:rPr>
          <w:noProof/>
          <w:vertAlign w:val="superscript"/>
        </w:rPr>
        <w:t>3</w:t>
      </w:r>
      <w:r w:rsidR="0006404A">
        <w:fldChar w:fldCharType="end"/>
      </w:r>
      <w:r w:rsidR="00384F03">
        <w:t xml:space="preserve"> </w:t>
      </w:r>
      <w:r w:rsidR="004A182A">
        <w:t xml:space="preserve">However, </w:t>
      </w:r>
      <w:r w:rsidR="00420356">
        <w:t>2-</w:t>
      </w:r>
      <w:r w:rsidRPr="00330B13">
        <w:t xml:space="preserve">5% of children </w:t>
      </w:r>
      <w:r w:rsidR="0006404A">
        <w:t xml:space="preserve">with asthma </w:t>
      </w:r>
      <w:r w:rsidRPr="00330B13">
        <w:t xml:space="preserve">remain symptomatic despite </w:t>
      </w:r>
      <w:r w:rsidR="00420356">
        <w:t>addressing modifiable factors</w:t>
      </w:r>
      <w:r w:rsidR="00384F03">
        <w:t xml:space="preserve"> </w:t>
      </w:r>
      <w:r w:rsidR="0006404A">
        <w:t xml:space="preserve">and </w:t>
      </w:r>
      <w:r w:rsidR="00F27D3B">
        <w:t>treatment with high</w:t>
      </w:r>
      <w:r w:rsidR="00384F03">
        <w:t>-</w:t>
      </w:r>
      <w:r w:rsidR="00F27D3B">
        <w:t>dose</w:t>
      </w:r>
      <w:r w:rsidR="008F15F0">
        <w:t xml:space="preserve"> </w:t>
      </w:r>
      <w:r w:rsidR="00F521EF">
        <w:t>ICS</w:t>
      </w:r>
      <w:r w:rsidR="00F27D3B">
        <w:t xml:space="preserve">, </w:t>
      </w:r>
      <w:r w:rsidR="00384F03">
        <w:t xml:space="preserve">long-acting </w:t>
      </w:r>
      <w:r w:rsidR="008F15F0">
        <w:t>β2-receptor agonists, leukotriene receptor antagonists</w:t>
      </w:r>
      <w:r w:rsidRPr="00330B13">
        <w:t xml:space="preserve"> and occasionally systemic corticosteroids</w:t>
      </w:r>
      <w:r w:rsidR="00E74E5C">
        <w:t>.</w:t>
      </w:r>
      <w:r w:rsidR="00965DC0">
        <w:fldChar w:fldCharType="begin">
          <w:fldData xml:space="preserve">PEVuZE5vdGU+PENpdGU+PEF1dGhvcj5CdXNoPC9BdXRob3I+PFllYXI+MjAxMTwvWWVhcj48SURU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</w:fldData>
        </w:fldChar>
      </w:r>
      <w:r w:rsidR="0006404A">
        <w:instrText xml:space="preserve"> ADDIN EN.CITE </w:instrText>
      </w:r>
      <w:r w:rsidR="0006404A">
        <w:fldChar w:fldCharType="begin">
          <w:fldData xml:space="preserve">PEVuZE5vdGU+PENpdGU+PEF1dGhvcj5CdXNoPC9BdXRob3I+PFllYXI+MjAxMTwvWWVhcj48SURU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</w:fldData>
        </w:fldChar>
      </w:r>
      <w:r w:rsidR="0006404A">
        <w:instrText xml:space="preserve"> ADDIN EN.CITE.DATA </w:instrText>
      </w:r>
      <w:r w:rsidR="0006404A">
        <w:fldChar w:fldCharType="end"/>
      </w:r>
      <w:r w:rsidR="00965DC0">
        <w:fldChar w:fldCharType="separate"/>
      </w:r>
      <w:r w:rsidR="0006404A" w:rsidRPr="0006404A">
        <w:rPr>
          <w:noProof/>
          <w:vertAlign w:val="superscript"/>
        </w:rPr>
        <w:t>4-9</w:t>
      </w:r>
      <w:r w:rsidR="00965DC0">
        <w:fldChar w:fldCharType="end"/>
      </w:r>
      <w:r w:rsidR="00E74E5C" w:rsidRPr="00E74E5C">
        <w:t xml:space="preserve"> </w:t>
      </w:r>
      <w:r w:rsidR="0006404A">
        <w:t>These children have ‘</w:t>
      </w:r>
      <w:r w:rsidR="0006404A" w:rsidRPr="00330B13">
        <w:t xml:space="preserve">severe </w:t>
      </w:r>
      <w:r w:rsidR="0006404A">
        <w:t xml:space="preserve">therapy-resistant </w:t>
      </w:r>
      <w:r w:rsidR="0006404A" w:rsidRPr="00330B13">
        <w:t>asthma</w:t>
      </w:r>
      <w:r w:rsidR="0006404A">
        <w:t>’</w:t>
      </w:r>
      <w:r w:rsidR="0006404A" w:rsidRPr="00330B13">
        <w:t xml:space="preserve"> </w:t>
      </w:r>
      <w:r w:rsidR="0006404A">
        <w:t>(STRA)</w:t>
      </w:r>
      <w:r w:rsidR="00A92151">
        <w:t xml:space="preserve"> (Box 1)</w:t>
      </w:r>
      <w:r w:rsidRPr="00330B13">
        <w:t>.</w:t>
      </w:r>
      <w:r w:rsidR="00297030">
        <w:fldChar w:fldCharType="begin">
          <w:fldData xml:space="preserve">PEVuZE5vdGU+PENpdGU+PEF1dGhvcj5DaHVuZzwvQXV0aG9yPjxZZWFyPjIwMTQ8L1llYXI+PElE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</w:fldData>
        </w:fldChar>
      </w:r>
      <w:r w:rsidR="00A92151">
        <w:instrText xml:space="preserve"> ADDIN EN.CITE </w:instrText>
      </w:r>
      <w:r w:rsidR="00A92151">
        <w:fldChar w:fldCharType="begin">
          <w:fldData xml:space="preserve">PEVuZE5vdGU+PENpdGU+PEF1dGhvcj5DaHVuZzwvQXV0aG9yPjxZZWFyPjIwMTQ8L1llYXI+PElE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</w:fldData>
        </w:fldChar>
      </w:r>
      <w:r w:rsidR="00A92151">
        <w:instrText xml:space="preserve"> ADDIN EN.CITE.DATA </w:instrText>
      </w:r>
      <w:r w:rsidR="00A92151">
        <w:fldChar w:fldCharType="end"/>
      </w:r>
      <w:r w:rsidR="00297030">
        <w:fldChar w:fldCharType="separate"/>
      </w:r>
      <w:r w:rsidR="00A92151" w:rsidRPr="00A92151">
        <w:rPr>
          <w:noProof/>
          <w:vertAlign w:val="superscript"/>
        </w:rPr>
        <w:t>10</w:t>
      </w:r>
      <w:r w:rsidR="00297030">
        <w:fldChar w:fldCharType="end"/>
      </w:r>
      <w:r w:rsidRPr="00330B13">
        <w:t xml:space="preserve"> Despite the low prevalence of </w:t>
      </w:r>
      <w:r w:rsidR="00384F03">
        <w:t>STRA</w:t>
      </w:r>
      <w:r w:rsidRPr="00330B13">
        <w:t>, it accounts for significant morbidity and almost 50% of total asthma-related expenditure.</w:t>
      </w:r>
      <w:r w:rsidR="00965DC0">
        <w:fldChar w:fldCharType="begin">
          <w:fldData xml:space="preserve">PEVuZE5vdGU+PENpdGU+PEF1dGhvcj5Cb3p6ZXR0bzwvQXV0aG9yPjxZZWFyPjIwMTU8L1llYXI+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</w:fldData>
        </w:fldChar>
      </w:r>
      <w:r w:rsidR="00A92151">
        <w:instrText xml:space="preserve"> ADDIN EN.CITE </w:instrText>
      </w:r>
      <w:r w:rsidR="00A92151">
        <w:fldChar w:fldCharType="begin">
          <w:fldData xml:space="preserve">PEVuZE5vdGU+PENpdGU+PEF1dGhvcj5Cb3p6ZXR0bzwvQXV0aG9yPjxZZWFyPjIwMTU8L1llYXI+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</w:fldData>
        </w:fldChar>
      </w:r>
      <w:r w:rsidR="00A92151">
        <w:instrText xml:space="preserve"> ADDIN EN.CITE.DATA </w:instrText>
      </w:r>
      <w:r w:rsidR="00A92151">
        <w:fldChar w:fldCharType="end"/>
      </w:r>
      <w:r w:rsidR="00965DC0">
        <w:fldChar w:fldCharType="separate"/>
      </w:r>
      <w:r w:rsidR="00A92151" w:rsidRPr="00A92151">
        <w:rPr>
          <w:noProof/>
          <w:vertAlign w:val="superscript"/>
        </w:rPr>
        <w:t>5,7,11</w:t>
      </w:r>
      <w:r w:rsidR="00965DC0">
        <w:fldChar w:fldCharType="end"/>
      </w:r>
      <w:r w:rsidRPr="00330B13">
        <w:t xml:space="preserve"> </w:t>
      </w:r>
    </w:p>
    <w:p w14:paraId="4E80BBE0" w14:textId="1271180E" w:rsidR="00330B13" w:rsidRPr="00330B13" w:rsidRDefault="004D5DF2" w:rsidP="00A02435">
      <w:pPr>
        <w:jc w:val="both"/>
      </w:pPr>
      <w:r>
        <w:t xml:space="preserve">It is imperative that children with difficult asthma undergo thorough assessment to identify and address modifiable factors before undergoing </w:t>
      </w:r>
      <w:r w:rsidR="00D74ED3">
        <w:t xml:space="preserve">invasive </w:t>
      </w:r>
      <w:r>
        <w:t xml:space="preserve">investigations and </w:t>
      </w:r>
      <w:r w:rsidR="00D74ED3" w:rsidRPr="002F76E4">
        <w:rPr>
          <w:szCs w:val="20"/>
        </w:rPr>
        <w:t xml:space="preserve">further escalation of potentially harmful </w:t>
      </w:r>
      <w:r>
        <w:t>treatments for STRA.</w:t>
      </w:r>
      <w:r w:rsidR="00B95E61">
        <w:fldChar w:fldCharType="begin"/>
      </w:r>
      <w:r w:rsidR="00B95E61">
        <w:instrText xml:space="preserve"> ADDIN EN.CITE &lt;EndNote&gt;&lt;Cite&gt;&lt;Author&gt;Saglani&lt;/Author&gt;&lt;Year&gt;2016&lt;/Year&gt;&lt;IDText&gt;How to manage a child with difficult asthma?&lt;/IDText&gt;&lt;DisplayText&gt;&lt;style face="superscript"&gt;12&lt;/style&gt;&lt;/DisplayText&gt;&lt;record&gt;&lt;dates&gt;&lt;pub-dates&gt;&lt;date&gt;Aug 2016&lt;/date&gt;&lt;/pub-dates&gt;&lt;year&gt;2016&lt;/year&gt;&lt;/dates&gt;&lt;titles&gt;&lt;title&gt;How to manage a child with difficult asthma?&lt;/title&gt;&lt;secondary-title&gt;Expert Review of Respiratory Medicine&lt;/secondary-title&gt;&lt;/titles&gt;&lt;pages&gt;873-879&lt;/pages&gt;&lt;number&gt;8&lt;/number&gt;&lt;contributors&gt;&lt;authors&gt;&lt;author&gt;Saglani, S.&lt;/author&gt;&lt;author&gt;Fleming, L.&lt;/author&gt;&lt;/authors&gt;&lt;/contributors&gt;&lt;added-date format="utc"&gt;1527958426&lt;/added-date&gt;&lt;ref-type name="Journal Article"&gt;17&lt;/ref-type&gt;&lt;auth-address&gt;(Saglani, Fleming) Inflammation, Repair and Development, National Heart &amp;amp; Lung Institute, Imperial College London, London, United Kingdom&amp;#xD;(Saglani, Fleming) Respiratory Paediatrics, Royal Brompton Hospital, London, United Kingdom&lt;/auth-address&gt;&lt;remote-database-provider&gt;Embase&lt;/remote-database-provider&gt;&lt;rec-number&gt;8369&lt;/rec-number&gt;&lt;publisher&gt;Taylor and Francis Ltd (E-mail: info@expert-reviews.com)&lt;/publisher&gt;&lt;last-updated-date format="utc"&gt;1528121351&lt;/last-updated-date&gt;&lt;volume&gt;10&lt;/volume&gt;&lt;/record&gt;&lt;/Cite&gt;&lt;/EndNote&gt;</w:instrText>
      </w:r>
      <w:r w:rsidR="00B95E61">
        <w:fldChar w:fldCharType="separate"/>
      </w:r>
      <w:r w:rsidR="00B95E61" w:rsidRPr="00B95E61">
        <w:rPr>
          <w:noProof/>
          <w:vertAlign w:val="superscript"/>
        </w:rPr>
        <w:t>12</w:t>
      </w:r>
      <w:r w:rsidR="00B95E61">
        <w:fldChar w:fldCharType="end"/>
      </w:r>
      <w:r w:rsidR="00806AD5">
        <w:t xml:space="preserve"> This involves confirming the diagnosis of asthma by demonstrating variable and reversible airflow obstruction,</w:t>
      </w:r>
      <w:r w:rsidR="00937AC9">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zLTE1PC9zdHlsZT48L0Rpc3BsYXlUZXh0PjxyZWNvcmQ+PGRhdGVz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</w:fldData>
        </w:fldChar>
      </w:r>
      <w:r w:rsidR="00B95E61">
        <w:instrText xml:space="preserve"> ADDIN EN.CITE </w:instrText>
      </w:r>
      <w:r w:rsidR="00B95E61">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zLTE1PC9zdHlsZT48L0Rpc3BsYXlUZXh0PjxyZWNvcmQ+PGRhdGVz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</w:fldData>
        </w:fldChar>
      </w:r>
      <w:r w:rsidR="00B95E61">
        <w:instrText xml:space="preserve"> ADDIN EN.CITE.DATA </w:instrText>
      </w:r>
      <w:r w:rsidR="00B95E61">
        <w:fldChar w:fldCharType="end"/>
      </w:r>
      <w:r w:rsidR="00937AC9">
        <w:fldChar w:fldCharType="separate"/>
      </w:r>
      <w:r w:rsidR="00B95E61" w:rsidRPr="00B95E61">
        <w:rPr>
          <w:noProof/>
          <w:vertAlign w:val="superscript"/>
        </w:rPr>
        <w:t>13-15</w:t>
      </w:r>
      <w:r w:rsidR="00937AC9">
        <w:fldChar w:fldCharType="end"/>
      </w:r>
      <w:r w:rsidR="00806AD5">
        <w:t xml:space="preserve"> ensuring adherence to treatment by checking general practitioner prescription records and that the appropriate inhalers are available on the home visit,</w:t>
      </w:r>
      <w:r w:rsidR="00937AC9">
        <w:fldChar w:fldCharType="begin">
          <w:fldData xml:space="preserve">PEVuZE5vdGU+PENpdGU+PEF1dGhvcj5Lb25yYWRzZW48L0F1dGhvcj48WWVhcj4yMDE1PC9ZZWFy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</w:fldData>
        </w:fldChar>
      </w:r>
      <w:r w:rsidR="00B95E61">
        <w:instrText xml:space="preserve"> ADDIN EN.CITE </w:instrText>
      </w:r>
      <w:r w:rsidR="00B95E61">
        <w:fldChar w:fldCharType="begin">
          <w:fldData xml:space="preserve">PEVuZE5vdGU+PENpdGU+PEF1dGhvcj5Lb25yYWRzZW48L0F1dGhvcj48WWVhcj4yMDE1PC9ZZWFy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</w:fldData>
        </w:fldChar>
      </w:r>
      <w:r w:rsidR="00B95E61">
        <w:instrText xml:space="preserve"> ADDIN EN.CITE.DATA </w:instrText>
      </w:r>
      <w:r w:rsidR="00B95E61">
        <w:fldChar w:fldCharType="end"/>
      </w:r>
      <w:r w:rsidR="00937AC9">
        <w:fldChar w:fldCharType="separate"/>
      </w:r>
      <w:r w:rsidR="00B95E61" w:rsidRPr="00B95E61">
        <w:rPr>
          <w:noProof/>
          <w:vertAlign w:val="superscript"/>
        </w:rPr>
        <w:t>2,16</w:t>
      </w:r>
      <w:r w:rsidR="00937AC9">
        <w:fldChar w:fldCharType="end"/>
      </w:r>
      <w:r w:rsidR="00806AD5">
        <w:t xml:space="preserve"> and checking the child’s inhaler technique,</w:t>
      </w:r>
      <w:r w:rsidR="00937AC9">
        <w:fldChar w:fldCharType="begin">
          <w:fldData xml:space="preserve">PEVuZE5vdGU+PENpdGU+PEF1dGhvcj5FbmdlbGtlczwvQXV0aG9yPjxZZWFyPjIwMTU8L1llYXI+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</w:fldData>
        </w:fldChar>
      </w:r>
      <w:r w:rsidR="00B95E61">
        <w:instrText xml:space="preserve"> ADDIN EN.CITE </w:instrText>
      </w:r>
      <w:r w:rsidR="00B95E61">
        <w:fldChar w:fldCharType="begin">
          <w:fldData xml:space="preserve">PEVuZE5vdGU+PENpdGU+PEF1dGhvcj5FbmdlbGtlczwvQXV0aG9yPjxZZWFyPjIwMTU8L1llYXI+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</w:fldData>
        </w:fldChar>
      </w:r>
      <w:r w:rsidR="00B95E61">
        <w:instrText xml:space="preserve"> ADDIN EN.CITE.DATA </w:instrText>
      </w:r>
      <w:r w:rsidR="00B95E61">
        <w:fldChar w:fldCharType="end"/>
      </w:r>
      <w:r w:rsidR="00937AC9">
        <w:fldChar w:fldCharType="separate"/>
      </w:r>
      <w:r w:rsidR="00B95E61" w:rsidRPr="00B95E61">
        <w:rPr>
          <w:noProof/>
          <w:vertAlign w:val="superscript"/>
        </w:rPr>
        <w:t>17</w:t>
      </w:r>
      <w:r w:rsidR="00937AC9">
        <w:fldChar w:fldCharType="end"/>
      </w:r>
      <w:r w:rsidR="00806AD5">
        <w:t xml:space="preserve"> It is also necessary to minimise exposure to environmental allergens</w:t>
      </w:r>
      <w:r w:rsidR="009B14CC">
        <w:t xml:space="preserve"> where possible,</w:t>
      </w:r>
      <w:r w:rsidR="009B14CC">
        <w:fldChar w:fldCharType="begin"/>
      </w:r>
      <w:r w:rsidR="009B14CC">
        <w:instrText xml:space="preserve"> ADDIN EN.CITE &lt;EndNote&gt;&lt;Cite&gt;&lt;Author&gt;Bossley&lt;/Author&gt;&lt;Year&gt;2016&lt;/Year&gt;&lt;IDText&gt;Assessment of corticosteroid response in pediatric patients with severe asthma by using a multidomain approach&lt;/IDText&gt;&lt;DisplayText&gt;&lt;style face="superscript"&gt;2&lt;/style&gt;&lt;/DisplayText&gt;&lt;record&gt;&lt;dates&gt;&lt;pub-dates&gt;&lt;date&gt;Aug 2016&lt;/date&gt;&lt;/pub-dates&gt;&lt;year&gt;2016&lt;/year&gt;&lt;/dates&gt;&lt;titles&gt;&lt;title&gt;Assessment of corticosteroid response in pediatric patients with severe asthma by using a multidomain approach&lt;/title&gt;&lt;secondary-title&gt;Journal of Allergy and Clinical Immunology&lt;/secondary-title&gt;&lt;/titles&gt;&lt;pages&gt;413&lt;/pages&gt;&lt;number&gt;2&lt;/number&gt;&lt;contributors&gt;&lt;authors&gt;&lt;author&gt;Bossley, C. J.&lt;/author&gt;&lt;author&gt;Fleming, L.&lt;/author&gt;&lt;author&gt;Ullmann, N.&lt;/author&gt;&lt;author&gt;Adams, A.&lt;/author&gt;&lt;author&gt;Nagakumar, P.&lt;/author&gt;&lt;author&gt;Bush, A.&lt;/author&gt;&lt;author&gt;Saglani, S.&lt;/author&gt;&lt;author&gt;Gupta, A.&lt;/author&gt;&lt;/authors&gt;&lt;/contributors&gt;&lt;added-date format="utc"&gt;1527958426&lt;/added-date&gt;&lt;ref-type name="Journal Article"&gt;17&lt;/ref-type&gt;&lt;auth-address&gt;(Bossley, Fleming, Ullmann, Adams, Nagakumar, Bush, Saglani) Respiratory Paediatrics, Royal Brompton Hospital and National Heart &amp;amp; Lung Institute, Imperial College London, London, United Kingdom&amp;#xD;(Bossley) Respiratory Paediatrics, Kings College Hospital, London, United Kingdom&amp;#xD;(Fleming, Ullmann, Gupta, Bush, Saglani) Leukocyte Biology, National Heart &amp;amp; Lung Institute, Imperial College London, London, United Kingdom&lt;/auth-address&gt;&lt;remote-database-provider&gt;Embase&lt;/remote-database-provider&gt;&lt;rec-number&gt;8421&lt;/rec-number&gt;&lt;publisher&gt;Mosby Inc. (E-mail: customerservice@mosby.com)&lt;/publisher&gt;&lt;last-updated-date format="utc"&gt;1528214702&lt;/last-updated-date&gt;&lt;volume&gt;138&lt;/volume&gt;&lt;/record&gt;&lt;/Cite&gt;&lt;/EndNote&gt;</w:instrText>
      </w:r>
      <w:r w:rsidR="009B14CC">
        <w:fldChar w:fldCharType="separate"/>
      </w:r>
      <w:r w:rsidR="009B14CC" w:rsidRPr="009B14CC">
        <w:rPr>
          <w:noProof/>
          <w:vertAlign w:val="superscript"/>
        </w:rPr>
        <w:t>2</w:t>
      </w:r>
      <w:r w:rsidR="009B14CC">
        <w:fldChar w:fldCharType="end"/>
      </w:r>
      <w:r w:rsidR="009B14CC">
        <w:t xml:space="preserve"> avoid p</w:t>
      </w:r>
      <w:r w:rsidR="00806AD5">
        <w:t>ollutants including cigarette smoke,</w:t>
      </w:r>
      <w:r w:rsidR="009B14CC">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zPC9zdHlsZT48L0Rpc3BsYXlUZXh0PjxyZWNvcmQ+PGRhdGVzPjxw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</w:fldData>
        </w:fldChar>
      </w:r>
      <w:r w:rsidR="00B95E61">
        <w:instrText xml:space="preserve"> ADDIN EN.CITE </w:instrText>
      </w:r>
      <w:r w:rsidR="00B95E61">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zPC9zdHlsZT48L0Rpc3BsYXlUZXh0PjxyZWNvcmQ+PGRhdGVzPjxw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</w:fldData>
        </w:fldChar>
      </w:r>
      <w:r w:rsidR="00B95E61">
        <w:instrText xml:space="preserve"> ADDIN EN.CITE.DATA </w:instrText>
      </w:r>
      <w:r w:rsidR="00B95E61">
        <w:fldChar w:fldCharType="end"/>
      </w:r>
      <w:r w:rsidR="009B14CC">
        <w:fldChar w:fldCharType="separate"/>
      </w:r>
      <w:r w:rsidR="00B95E61" w:rsidRPr="00B95E61">
        <w:rPr>
          <w:noProof/>
          <w:vertAlign w:val="superscript"/>
        </w:rPr>
        <w:t>13</w:t>
      </w:r>
      <w:r w:rsidR="009B14CC">
        <w:fldChar w:fldCharType="end"/>
      </w:r>
      <w:r w:rsidR="00806AD5">
        <w:t xml:space="preserve"> and manage </w:t>
      </w:r>
      <w:r w:rsidR="00937AC9">
        <w:t xml:space="preserve">comorbidities including </w:t>
      </w:r>
      <w:r w:rsidR="009B14CC">
        <w:t>obesity,</w:t>
      </w:r>
      <w:r w:rsidR="009B14CC">
        <w:fldChar w:fldCharType="begin"/>
      </w:r>
      <w:r w:rsidR="009B14CC">
        <w:instrText xml:space="preserve"> ADDIN EN.CITE &lt;EndNote&gt;&lt;Cite&gt;&lt;Author&gt;Bush&lt;/Author&gt;&lt;Year&gt;2017&lt;/Year&gt;&lt;IDText&gt;Severe asthma in children&lt;/IDText&gt;&lt;DisplayText&gt;&lt;style face="superscript"&gt;9&lt;/style&gt;&lt;/DisplayText&gt;&lt;record&gt;&lt;dates&gt;&lt;pub-dates&gt;&lt;date&gt;Jul 2017&lt;/date&gt;&lt;/pub-dates&gt;&lt;year&gt;2017&lt;/year&gt;&lt;/dates&gt;&lt;titles&gt;&lt;title&gt;Severe asthma in children&lt;/title&gt;&lt;secondary-title&gt;Respirology&lt;/secondary-title&gt;&lt;/titles&gt;&lt;pages&gt;886-897&lt;/pages&gt;&lt;number&gt;5&lt;/number&gt;&lt;contributors&gt;&lt;authors&gt;&lt;author&gt;Bush, A.&lt;/author&gt;&lt;author&gt;Fleming, L.&lt;/author&gt;&lt;author&gt;Saglani, S.&lt;/author&gt;&lt;/authors&gt;&lt;/contributors&gt;&lt;added-date format="utc"&gt;1527958304&lt;/added-date&gt;&lt;ref-type name="Journal Article"&gt;17&lt;/ref-type&gt;&lt;auth-address&gt;(Bush, Fleming, Saglani) Paediatric Respiratory Medicine, National Heart and Lung Institute, Imperial College and Royal Brompton Harefield NHS Foundation Trust, London, United Kingdom&lt;/auth-address&gt;&lt;remote-database-provider&gt;Embase&lt;/remote-database-provider&gt;&lt;rec-number&gt;7908&lt;/rec-number&gt;&lt;publisher&gt;Blackwell Publishing (E-mail: info@asia.blackpublishing.com.au)&lt;/publisher&gt;&lt;last-updated-date format="utc"&gt;1528214635&lt;/last-updated-date&gt;&lt;volume&gt;22&lt;/volume&gt;&lt;/record&gt;&lt;/Cite&gt;&lt;/EndNote&gt;</w:instrText>
      </w:r>
      <w:r w:rsidR="009B14CC">
        <w:fldChar w:fldCharType="separate"/>
      </w:r>
      <w:r w:rsidR="009B14CC" w:rsidRPr="009B14CC">
        <w:rPr>
          <w:noProof/>
          <w:vertAlign w:val="superscript"/>
        </w:rPr>
        <w:t>9</w:t>
      </w:r>
      <w:r w:rsidR="009B14CC">
        <w:fldChar w:fldCharType="end"/>
      </w:r>
      <w:r w:rsidR="009B14CC">
        <w:t xml:space="preserve"> </w:t>
      </w:r>
      <w:r w:rsidR="00937AC9">
        <w:t>dysfunctional breathing</w:t>
      </w:r>
      <w:r w:rsidR="009B14CC">
        <w:t xml:space="preserve"> and</w:t>
      </w:r>
      <w:r w:rsidR="00937AC9">
        <w:t xml:space="preserve"> vocal cord dysfunction,</w:t>
      </w:r>
      <w:r w:rsidR="009B14CC" w:rsidDel="009B14CC">
        <w:t xml:space="preserve"> </w:t>
      </w:r>
      <w:r w:rsidR="00937AC9">
        <w:t>allergic rhinitis and food allergy</w:t>
      </w:r>
      <w:r w:rsidR="009B14CC">
        <w:t>.</w:t>
      </w:r>
      <w:r w:rsidR="009B14CC">
        <w:fldChar w:fldCharType="begin">
          <w:fldData xml:space="preserve">PEVuZE5vdGU+PENpdGU+PEF1dGhvcj5EZSBHcm9vdDwvQXV0aG9yPjxZZWFyPjIwMTA8L1llYXI+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=
</w:fldData>
        </w:fldChar>
      </w:r>
      <w:r w:rsidR="00B95E61">
        <w:instrText xml:space="preserve"> ADDIN EN.CITE </w:instrText>
      </w:r>
      <w:r w:rsidR="00B95E61">
        <w:fldChar w:fldCharType="begin">
          <w:fldData xml:space="preserve">PEVuZE5vdGU+PENpdGU+PEF1dGhvcj5EZSBHcm9vdDwvQXV0aG9yPjxZZWFyPjIwMTA8L1llYXI+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=
</w:fldData>
        </w:fldChar>
      </w:r>
      <w:r w:rsidR="00B95E61">
        <w:instrText xml:space="preserve"> ADDIN EN.CITE.DATA </w:instrText>
      </w:r>
      <w:r w:rsidR="00B95E61">
        <w:fldChar w:fldCharType="end"/>
      </w:r>
      <w:r w:rsidR="009B14CC">
        <w:fldChar w:fldCharType="separate"/>
      </w:r>
      <w:r w:rsidR="00B95E61" w:rsidRPr="00B95E61">
        <w:rPr>
          <w:noProof/>
          <w:vertAlign w:val="superscript"/>
        </w:rPr>
        <w:t>18,19</w:t>
      </w:r>
      <w:r w:rsidR="009B14CC">
        <w:fldChar w:fldCharType="end"/>
      </w:r>
      <w:r>
        <w:t xml:space="preserve"> </w:t>
      </w:r>
    </w:p>
    <w:p w14:paraId="4B42D335" w14:textId="589D0510" w:rsidR="00D329EF" w:rsidRDefault="00950BCD" w:rsidP="00A02435">
      <w:pPr>
        <w:jc w:val="both"/>
      </w:pPr>
      <w:r w:rsidRPr="00D329EF">
        <w:t xml:space="preserve">Clinically, children with </w:t>
      </w:r>
      <w:r w:rsidR="00307773">
        <w:t>S</w:t>
      </w:r>
      <w:r w:rsidR="0091223D">
        <w:t>TR</w:t>
      </w:r>
      <w:r w:rsidR="00307773">
        <w:t>A</w:t>
      </w:r>
      <w:r w:rsidRPr="00D329EF">
        <w:t xml:space="preserve"> are differentiated </w:t>
      </w:r>
      <w:r>
        <w:t xml:space="preserve">from those with mild-moderate disease </w:t>
      </w:r>
      <w:r w:rsidRPr="00D329EF">
        <w:t>by greater allergic sensiti</w:t>
      </w:r>
      <w:r w:rsidR="005C74A4">
        <w:t>s</w:t>
      </w:r>
      <w:r w:rsidRPr="00D329EF">
        <w:t xml:space="preserve">ation, increased </w:t>
      </w:r>
      <w:r w:rsidR="0091223D">
        <w:t xml:space="preserve">eosinophilic </w:t>
      </w:r>
      <w:r w:rsidR="00307773">
        <w:t xml:space="preserve">airway </w:t>
      </w:r>
      <w:r>
        <w:t>inflammation</w:t>
      </w:r>
      <w:r w:rsidR="0091223D">
        <w:t>, increased airway remodelling, reduced lung function</w:t>
      </w:r>
      <w:r w:rsidR="00307773" w:rsidRPr="0010341E">
        <w:t xml:space="preserve"> </w:t>
      </w:r>
      <w:r w:rsidR="008C60D6">
        <w:t>a</w:t>
      </w:r>
      <w:r w:rsidR="00307773" w:rsidRPr="0010341E">
        <w:t>nd reduced corticosteroid responsiveness.</w:t>
      </w:r>
      <w:r w:rsidR="00965DC0">
        <w:fldChar w:fldCharType="begin">
          <w:fldData xml:space="preserve">PEVuZE5vdGU+PENpdGU+PEF1dGhvcj5GaXR6cGF0cmljazwvQXV0aG9yPjxZZWFyPjIwMTA8L1ll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</w:fldData>
        </w:fldChar>
      </w:r>
      <w:r w:rsidR="00B95E61">
        <w:instrText xml:space="preserve"> ADDIN EN.CITE </w:instrText>
      </w:r>
      <w:r w:rsidR="00B95E61">
        <w:fldChar w:fldCharType="begin">
          <w:fldData xml:space="preserve">PEVuZE5vdGU+PENpdGU+PEF1dGhvcj5GaXR6cGF0cmljazwvQXV0aG9yPjxZZWFyPjIwMTA8L1ll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</w:fldData>
        </w:fldChar>
      </w:r>
      <w:r w:rsidR="00B95E61">
        <w:instrText xml:space="preserve"> ADDIN EN.CITE.DATA </w:instrText>
      </w:r>
      <w:r w:rsidR="00B95E61">
        <w:fldChar w:fldCharType="end"/>
      </w:r>
      <w:r w:rsidR="00965DC0">
        <w:fldChar w:fldCharType="separate"/>
      </w:r>
      <w:r w:rsidR="00B95E61" w:rsidRPr="00B95E61">
        <w:rPr>
          <w:noProof/>
          <w:vertAlign w:val="superscript"/>
        </w:rPr>
        <w:t>2,20,21</w:t>
      </w:r>
      <w:r w:rsidR="00965DC0">
        <w:fldChar w:fldCharType="end"/>
      </w:r>
      <w:r w:rsidR="00307773" w:rsidRPr="00E271AF">
        <w:rPr>
          <w:i/>
        </w:rPr>
        <w:t xml:space="preserve"> </w:t>
      </w:r>
      <w:r w:rsidR="00A022B3">
        <w:t>This is further complicated b</w:t>
      </w:r>
      <w:r w:rsidRPr="00D329EF">
        <w:t xml:space="preserve">ecause children with </w:t>
      </w:r>
      <w:r w:rsidR="00307773">
        <w:t>S</w:t>
      </w:r>
      <w:r w:rsidR="0091223D">
        <w:t>TR</w:t>
      </w:r>
      <w:r w:rsidR="00307773">
        <w:t>A</w:t>
      </w:r>
      <w:r w:rsidRPr="00D329EF">
        <w:t xml:space="preserve"> are </w:t>
      </w:r>
      <w:r w:rsidR="00A022B3" w:rsidRPr="00D329EF">
        <w:t xml:space="preserve">themselves </w:t>
      </w:r>
      <w:r w:rsidRPr="00D329EF">
        <w:t>a heterogeneous group</w:t>
      </w:r>
      <w:r>
        <w:t xml:space="preserve"> </w:t>
      </w:r>
      <w:r w:rsidR="00D0690F">
        <w:t xml:space="preserve">in terms of lung function, inflammation and allergic sensitisation, </w:t>
      </w:r>
      <w:r w:rsidR="00A022B3">
        <w:t xml:space="preserve">and different phenotypes of </w:t>
      </w:r>
      <w:r w:rsidR="00307773">
        <w:t>S</w:t>
      </w:r>
      <w:r w:rsidR="0091223D">
        <w:t>TR</w:t>
      </w:r>
      <w:r w:rsidR="00307773">
        <w:t>A</w:t>
      </w:r>
      <w:r w:rsidR="00A022B3">
        <w:t xml:space="preserve"> are being recognised.</w:t>
      </w:r>
      <w:r w:rsidR="00B11476">
        <w:fldChar w:fldCharType="begin">
          <w:fldData xml:space="preserve">PEVuZE5vdGU+PENpdGU+PEF1dGhvcj5KdXN0PC9BdXRob3I+PFllYXI+MjAxNDwvWWVhcj48SURU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==
</w:fldData>
        </w:fldChar>
      </w:r>
      <w:r w:rsidR="00B95E61">
        <w:instrText xml:space="preserve"> ADDIN EN.CITE </w:instrText>
      </w:r>
      <w:r w:rsidR="00B95E61">
        <w:fldChar w:fldCharType="begin">
          <w:fldData xml:space="preserve">PEVuZE5vdGU+PENpdGU+PEF1dGhvcj5KdXN0PC9BdXRob3I+PFllYXI+MjAxNDwvWWVhcj48SURU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==
</w:fldData>
        </w:fldChar>
      </w:r>
      <w:r w:rsidR="00B95E61">
        <w:instrText xml:space="preserve"> ADDIN EN.CITE.DATA </w:instrText>
      </w:r>
      <w:r w:rsidR="00B95E61">
        <w:fldChar w:fldCharType="end"/>
      </w:r>
      <w:r w:rsidR="00B11476">
        <w:fldChar w:fldCharType="separate"/>
      </w:r>
      <w:r w:rsidR="00B95E61" w:rsidRPr="00B95E61">
        <w:rPr>
          <w:noProof/>
          <w:vertAlign w:val="superscript"/>
        </w:rPr>
        <w:t>2,20,22-</w:t>
      </w:r>
      <w:r w:rsidR="00B95E61" w:rsidRPr="00B95E61">
        <w:rPr>
          <w:noProof/>
          <w:vertAlign w:val="superscript"/>
        </w:rPr>
        <w:lastRenderedPageBreak/>
        <w:t>25</w:t>
      </w:r>
      <w:r w:rsidR="00B11476">
        <w:fldChar w:fldCharType="end"/>
      </w:r>
      <w:r w:rsidR="008E5171">
        <w:t xml:space="preserve"> </w:t>
      </w:r>
      <w:r w:rsidR="00330B13">
        <w:t xml:space="preserve">Improving our understanding of the factors driving </w:t>
      </w:r>
      <w:r w:rsidR="00307773">
        <w:t>S</w:t>
      </w:r>
      <w:r w:rsidR="0091223D">
        <w:t>TR</w:t>
      </w:r>
      <w:r w:rsidR="00307773">
        <w:t>A</w:t>
      </w:r>
      <w:r w:rsidR="00330B13">
        <w:t xml:space="preserve"> </w:t>
      </w:r>
      <w:r w:rsidR="00E74E5C">
        <w:t xml:space="preserve">may </w:t>
      </w:r>
      <w:r w:rsidR="00330B13">
        <w:t xml:space="preserve">allow </w:t>
      </w:r>
      <w:r w:rsidR="00E74E5C">
        <w:t xml:space="preserve">better </w:t>
      </w:r>
      <w:r>
        <w:t>target</w:t>
      </w:r>
      <w:r w:rsidR="00E74E5C">
        <w:t xml:space="preserve">ing of therapy </w:t>
      </w:r>
      <w:r w:rsidR="00A92151">
        <w:t>and</w:t>
      </w:r>
      <w:r w:rsidR="00E74E5C">
        <w:t xml:space="preserve"> </w:t>
      </w:r>
      <w:r w:rsidR="000053AE">
        <w:t>potentially improve</w:t>
      </w:r>
      <w:r w:rsidR="00330B13">
        <w:t xml:space="preserve"> outcomes</w:t>
      </w:r>
      <w:r w:rsidR="002164AA">
        <w:t>.</w:t>
      </w:r>
      <w:r w:rsidR="00163A66">
        <w:fldChar w:fldCharType="begin">
          <w:fldData xml:space="preserve">PEVuZE5vdGU+PENpdGU+PEF1dGhvcj5GaXR6cGF0cmljazwvQXV0aG9yPjxZZWFyPjIwMTI8L1ll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</w:fldData>
        </w:fldChar>
      </w:r>
      <w:r w:rsidR="00B95E61">
        <w:instrText xml:space="preserve"> ADDIN EN.CITE </w:instrText>
      </w:r>
      <w:r w:rsidR="00B95E61">
        <w:fldChar w:fldCharType="begin">
          <w:fldData xml:space="preserve">PEVuZE5vdGU+PENpdGU+PEF1dGhvcj5GaXR6cGF0cmljazwvQXV0aG9yPjxZZWFyPjIwMTI8L1ll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</w:fldData>
        </w:fldChar>
      </w:r>
      <w:r w:rsidR="00B95E61">
        <w:instrText xml:space="preserve"> ADDIN EN.CITE.DATA </w:instrText>
      </w:r>
      <w:r w:rsidR="00B95E61">
        <w:fldChar w:fldCharType="end"/>
      </w:r>
      <w:r w:rsidR="00163A66">
        <w:fldChar w:fldCharType="separate"/>
      </w:r>
      <w:r w:rsidR="00B95E61" w:rsidRPr="00B95E61">
        <w:rPr>
          <w:noProof/>
          <w:vertAlign w:val="superscript"/>
        </w:rPr>
        <w:t>26</w:t>
      </w:r>
      <w:r w:rsidR="00163A66">
        <w:fldChar w:fldCharType="end"/>
      </w:r>
      <w:r w:rsidR="00D329EF" w:rsidRPr="00D329EF">
        <w:t xml:space="preserve"> </w:t>
      </w:r>
    </w:p>
    <w:p w14:paraId="6056692E" w14:textId="23AA56C5" w:rsidR="00127935" w:rsidRDefault="00127935" w:rsidP="00127935">
      <w:pPr>
        <w:pStyle w:val="Heading2"/>
      </w:pPr>
      <w:r>
        <w:t>STRA and Allergy</w:t>
      </w:r>
    </w:p>
    <w:p w14:paraId="323DBD13" w14:textId="72206D9B" w:rsidR="00E271AF" w:rsidRDefault="00AF1E54" w:rsidP="00A02435">
      <w:pPr>
        <w:jc w:val="both"/>
      </w:pPr>
      <w:r>
        <w:t xml:space="preserve">Allergy is likely to be an important factor involved in </w:t>
      </w:r>
      <w:r w:rsidR="00182EFB">
        <w:t>S</w:t>
      </w:r>
      <w:r w:rsidR="00D0690F">
        <w:t>TR</w:t>
      </w:r>
      <w:r w:rsidR="00182EFB">
        <w:t>A as children with more severe asthma</w:t>
      </w:r>
      <w:r w:rsidR="00B942EF">
        <w:t xml:space="preserve"> are more atopic</w:t>
      </w:r>
      <w:r w:rsidR="00F521EF">
        <w:t xml:space="preserve"> (have more allergic sensitisations)</w:t>
      </w:r>
      <w:r w:rsidR="00B942EF">
        <w:t>, and</w:t>
      </w:r>
      <w:r w:rsidR="005C74A4">
        <w:t xml:space="preserve"> </w:t>
      </w:r>
      <w:r w:rsidR="00A23877" w:rsidRPr="00A23877">
        <w:t>tend to be exposed to higher levels of allergens to which they are sensitised when compared with children with mild asthma</w:t>
      </w:r>
      <w:r w:rsidR="002164AA">
        <w:t>.</w:t>
      </w:r>
      <w:r w:rsidR="00163A66">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zLDI3PC9zdHlsZT48L0Rpc3BsYXlUZXh0PjxyZWNvcmQ+PGRhdGVz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</w:fldData>
        </w:fldChar>
      </w:r>
      <w:r w:rsidR="00B95E61">
        <w:instrText xml:space="preserve"> ADDIN EN.CITE </w:instrText>
      </w:r>
      <w:r w:rsidR="00B95E61">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zLDI3PC9zdHlsZT48L0Rpc3BsYXlUZXh0PjxyZWNvcmQ+PGRhdGVz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</w:fldData>
        </w:fldChar>
      </w:r>
      <w:r w:rsidR="00B95E61">
        <w:instrText xml:space="preserve"> ADDIN EN.CITE.DATA </w:instrText>
      </w:r>
      <w:r w:rsidR="00B95E61">
        <w:fldChar w:fldCharType="end"/>
      </w:r>
      <w:r w:rsidR="00163A66">
        <w:fldChar w:fldCharType="separate"/>
      </w:r>
      <w:r w:rsidR="00B95E61" w:rsidRPr="00B95E61">
        <w:rPr>
          <w:noProof/>
          <w:vertAlign w:val="superscript"/>
        </w:rPr>
        <w:t>13,27</w:t>
      </w:r>
      <w:r w:rsidR="00163A66">
        <w:fldChar w:fldCharType="end"/>
      </w:r>
      <w:r w:rsidR="00A23877" w:rsidRPr="00A23877">
        <w:t xml:space="preserve"> </w:t>
      </w:r>
      <w:r w:rsidR="006F525D">
        <w:t>Plus</w:t>
      </w:r>
      <w:r>
        <w:t xml:space="preserve"> t</w:t>
      </w:r>
      <w:r w:rsidR="00A23877" w:rsidRPr="00A23877">
        <w:t>he greater the number of organ systems affected by allergy, the worse the prognosis of each of the allergic diseases (e.g. eczema, food al</w:t>
      </w:r>
      <w:r w:rsidR="00A23877">
        <w:t>lergy), and particularly asthma</w:t>
      </w:r>
      <w:r w:rsidR="002164AA">
        <w:t>.</w:t>
      </w:r>
      <w:r w:rsidR="00163A66">
        <w:fldChar w:fldCharType="begin">
          <w:fldData xml:space="preserve">PEVuZE5vdGU+PENpdGU+PEF1dGhvcj5KdXN0PC9BdXRob3I+PFllYXI+MjAxMzwvWWVhcj48SURU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==
</w:fldData>
        </w:fldChar>
      </w:r>
      <w:r w:rsidR="00B95E61">
        <w:instrText xml:space="preserve"> ADDIN EN.CITE </w:instrText>
      </w:r>
      <w:r w:rsidR="00B95E61">
        <w:fldChar w:fldCharType="begin">
          <w:fldData xml:space="preserve">PEVuZE5vdGU+PENpdGU+PEF1dGhvcj5KdXN0PC9BdXRob3I+PFllYXI+MjAxMzwvWWVhcj48SURU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==
</w:fldData>
        </w:fldChar>
      </w:r>
      <w:r w:rsidR="00B95E61">
        <w:instrText xml:space="preserve"> ADDIN EN.CITE.DATA </w:instrText>
      </w:r>
      <w:r w:rsidR="00B95E61">
        <w:fldChar w:fldCharType="end"/>
      </w:r>
      <w:r w:rsidR="00163A66">
        <w:fldChar w:fldCharType="separate"/>
      </w:r>
      <w:r w:rsidR="00B95E61" w:rsidRPr="00B95E61">
        <w:rPr>
          <w:noProof/>
          <w:vertAlign w:val="superscript"/>
        </w:rPr>
        <w:t>28</w:t>
      </w:r>
      <w:r w:rsidR="00163A66">
        <w:fldChar w:fldCharType="end"/>
      </w:r>
      <w:r w:rsidR="00A23877" w:rsidRPr="00A23877">
        <w:t xml:space="preserve"> </w:t>
      </w:r>
      <w:r w:rsidR="005F2A59">
        <w:t>I</w:t>
      </w:r>
      <w:r w:rsidR="00A23877">
        <w:t xml:space="preserve">t is plausible that persistent exposure to allergens, </w:t>
      </w:r>
      <w:r w:rsidR="002164AA">
        <w:t>which may also manifest</w:t>
      </w:r>
      <w:r w:rsidR="00A23877">
        <w:t xml:space="preserve"> as rhinitis</w:t>
      </w:r>
      <w:r w:rsidR="00635E38">
        <w:t xml:space="preserve">, </w:t>
      </w:r>
      <w:r w:rsidR="00A23877">
        <w:t>eczema or food a</w:t>
      </w:r>
      <w:r w:rsidR="002164AA">
        <w:t>llergy, may</w:t>
      </w:r>
      <w:r w:rsidR="00A23877">
        <w:t xml:space="preserve"> driv</w:t>
      </w:r>
      <w:r w:rsidR="00E74E5C">
        <w:t>e</w:t>
      </w:r>
      <w:r w:rsidR="00A23877">
        <w:t xml:space="preserve"> airway inflammation and</w:t>
      </w:r>
      <w:r w:rsidR="00D0690F">
        <w:t xml:space="preserve"> STRA</w:t>
      </w:r>
      <w:r w:rsidR="00A23877">
        <w:t>.</w:t>
      </w:r>
      <w:r w:rsidR="008A0F76">
        <w:t xml:space="preserve"> </w:t>
      </w:r>
      <w:r w:rsidR="005F2A59">
        <w:t>R</w:t>
      </w:r>
      <w:r w:rsidR="00FC6EF0">
        <w:t xml:space="preserve">educing exposure to environmental </w:t>
      </w:r>
      <w:r w:rsidR="00D0690F">
        <w:t>allergens</w:t>
      </w:r>
      <w:r w:rsidR="008A0F76">
        <w:t xml:space="preserve"> </w:t>
      </w:r>
      <w:r w:rsidR="005C166E">
        <w:t xml:space="preserve">and </w:t>
      </w:r>
      <w:r w:rsidR="008A0F76">
        <w:t>anti-IgE</w:t>
      </w:r>
      <w:r w:rsidR="005F2A59">
        <w:t xml:space="preserve"> therapy</w:t>
      </w:r>
      <w:r w:rsidR="008A0F76">
        <w:t xml:space="preserve"> are </w:t>
      </w:r>
      <w:r w:rsidR="00FC6EF0">
        <w:t xml:space="preserve">both </w:t>
      </w:r>
      <w:r w:rsidR="008A0F76">
        <w:t xml:space="preserve">effective in managing </w:t>
      </w:r>
      <w:r w:rsidR="00D0690F">
        <w:t>STRA</w:t>
      </w:r>
      <w:r w:rsidR="008A0F76">
        <w:t xml:space="preserve"> </w:t>
      </w:r>
      <w:r w:rsidR="005F2A59">
        <w:t xml:space="preserve">thereby </w:t>
      </w:r>
      <w:r w:rsidR="008A0F76">
        <w:t>support</w:t>
      </w:r>
      <w:r w:rsidR="005F2A59">
        <w:t>ing</w:t>
      </w:r>
      <w:r w:rsidR="008A0F76">
        <w:t xml:space="preserve"> this hypothesis.</w:t>
      </w:r>
      <w:r w:rsidR="00163A66">
        <w:fldChar w:fldCharType="begin">
          <w:fldData xml:space="preserve">PEVuZE5vdGU+PENpdGU+PEF1dGhvcj5EZSBHcm9vdDwvQXV0aG9yPjxZZWFyPjIwMTA8L1llYXI+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</w:fldData>
        </w:fldChar>
      </w:r>
      <w:r w:rsidR="00B95E61">
        <w:instrText xml:space="preserve"> ADDIN EN.CITE </w:instrText>
      </w:r>
      <w:r w:rsidR="00B95E61">
        <w:fldChar w:fldCharType="begin">
          <w:fldData xml:space="preserve">PEVuZE5vdGU+PENpdGU+PEF1dGhvcj5EZSBHcm9vdDwvQXV0aG9yPjxZZWFyPjIwMTA8L1llYXI+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</w:fldData>
        </w:fldChar>
      </w:r>
      <w:r w:rsidR="00B95E61">
        <w:instrText xml:space="preserve"> ADDIN EN.CITE.DATA </w:instrText>
      </w:r>
      <w:r w:rsidR="00B95E61">
        <w:fldChar w:fldCharType="end"/>
      </w:r>
      <w:r w:rsidR="00163A66">
        <w:fldChar w:fldCharType="separate"/>
      </w:r>
      <w:r w:rsidR="00B95E61" w:rsidRPr="00B95E61">
        <w:rPr>
          <w:noProof/>
          <w:vertAlign w:val="superscript"/>
        </w:rPr>
        <w:t>14,18</w:t>
      </w:r>
      <w:r w:rsidR="00163A66">
        <w:fldChar w:fldCharType="end"/>
      </w:r>
      <w:r w:rsidR="008A0F76">
        <w:t xml:space="preserve"> </w:t>
      </w:r>
    </w:p>
    <w:p w14:paraId="4F9D8BD0" w14:textId="53186CFD" w:rsidR="005F2A59" w:rsidRDefault="005F2A59" w:rsidP="00A02435">
      <w:pPr>
        <w:jc w:val="both"/>
      </w:pPr>
      <w:r>
        <w:t xml:space="preserve">In this review we examine the hypothesis </w:t>
      </w:r>
      <w:r w:rsidRPr="00585161">
        <w:t xml:space="preserve">that asthma is an allergic disease of the airways and propose </w:t>
      </w:r>
      <w:r>
        <w:t xml:space="preserve">that </w:t>
      </w:r>
      <w:r w:rsidRPr="00585161">
        <w:t xml:space="preserve">allergy </w:t>
      </w:r>
      <w:r w:rsidR="00273805">
        <w:t>is</w:t>
      </w:r>
      <w:r w:rsidRPr="00585161">
        <w:t xml:space="preserve"> a key determinant of </w:t>
      </w:r>
      <w:r w:rsidR="00D0690F">
        <w:t>STRA</w:t>
      </w:r>
      <w:r w:rsidR="00A647C8">
        <w:t xml:space="preserve"> (see online supplement for search strategy)</w:t>
      </w:r>
      <w:r w:rsidRPr="00585161">
        <w:t xml:space="preserve">. </w:t>
      </w:r>
      <w:r w:rsidR="004D536B">
        <w:t>T</w:t>
      </w:r>
      <w:r w:rsidRPr="002170BA">
        <w:t xml:space="preserve">he </w:t>
      </w:r>
      <w:r>
        <w:t xml:space="preserve">role </w:t>
      </w:r>
      <w:r w:rsidRPr="002170BA">
        <w:t xml:space="preserve">of allergic co-morbidities and environmental allergen exposure </w:t>
      </w:r>
      <w:r>
        <w:t>in S</w:t>
      </w:r>
      <w:r w:rsidR="00D0690F">
        <w:t>TR</w:t>
      </w:r>
      <w:r>
        <w:t>A</w:t>
      </w:r>
      <w:r w:rsidRPr="002170BA">
        <w:t xml:space="preserve"> will be the focus of this review.</w:t>
      </w:r>
      <w:r>
        <w:t xml:space="preserve"> </w:t>
      </w:r>
      <w:r w:rsidR="00D0690F">
        <w:t>D</w:t>
      </w:r>
      <w:r>
        <w:t>iagnosi</w:t>
      </w:r>
      <w:r w:rsidR="00D0690F">
        <w:t>ng</w:t>
      </w:r>
      <w:r>
        <w:t xml:space="preserve"> asthma in pre-school children that wheeze is challenging, </w:t>
      </w:r>
      <w:r w:rsidR="004D536B">
        <w:t xml:space="preserve">so </w:t>
      </w:r>
      <w:r>
        <w:t>we do not consider this age group here.</w:t>
      </w:r>
    </w:p>
    <w:p w14:paraId="09691363" w14:textId="1F197490" w:rsidR="00BA2A80" w:rsidRDefault="00BA2A80" w:rsidP="00A02435">
      <w:pPr>
        <w:jc w:val="both"/>
      </w:pPr>
    </w:p>
    <w:p w14:paraId="60E88880" w14:textId="7638A546" w:rsidR="00BA2A80" w:rsidRPr="00BA2A80" w:rsidRDefault="00BA2A80" w:rsidP="00FA7BCF">
      <w:pPr>
        <w:pBdr>
          <w:top w:val="single" w:sz="4" w:space="1" w:color="auto"/>
          <w:left w:val="single" w:sz="4" w:space="4" w:color="auto"/>
          <w:bottom w:val="single" w:sz="4" w:space="1" w:color="auto"/>
          <w:right w:val="single" w:sz="4" w:space="4" w:color="auto"/>
        </w:pBdr>
        <w:jc w:val="both"/>
      </w:pPr>
      <w:r w:rsidRPr="00BA2A80">
        <w:rPr>
          <w:b/>
        </w:rPr>
        <w:t>Box 1. Definition</w:t>
      </w:r>
      <w:r w:rsidR="00C07E9E">
        <w:rPr>
          <w:b/>
        </w:rPr>
        <w:t>s</w:t>
      </w:r>
      <w:r w:rsidRPr="00BA2A80">
        <w:rPr>
          <w:b/>
        </w:rPr>
        <w:t xml:space="preserve"> of severe asthma in school age children</w:t>
      </w:r>
    </w:p>
    <w:p w14:paraId="53C9919B" w14:textId="60D9AA62" w:rsidR="00BA2A80" w:rsidRPr="00BA2A80" w:rsidRDefault="00BA2A80" w:rsidP="00FA7BCF">
      <w:pPr>
        <w:pBdr>
          <w:top w:val="single" w:sz="4" w:space="1" w:color="auto"/>
          <w:left w:val="single" w:sz="4" w:space="4" w:color="auto"/>
          <w:bottom w:val="single" w:sz="4" w:space="1" w:color="auto"/>
          <w:right w:val="single" w:sz="4" w:space="4" w:color="auto"/>
        </w:pBdr>
        <w:jc w:val="both"/>
      </w:pPr>
      <w:r w:rsidRPr="00BA2A80">
        <w:t xml:space="preserve">Various definitions of </w:t>
      </w:r>
      <w:r w:rsidR="00D0690F">
        <w:t>severe asthma</w:t>
      </w:r>
      <w:r w:rsidR="00273805">
        <w:t xml:space="preserve"> (</w:t>
      </w:r>
      <w:r w:rsidRPr="00BA2A80">
        <w:t>SA</w:t>
      </w:r>
      <w:r w:rsidR="00273805">
        <w:t>)</w:t>
      </w:r>
      <w:r w:rsidRPr="00BA2A80">
        <w:t xml:space="preserve"> in this age group </w:t>
      </w:r>
      <w:r w:rsidR="002D4D7E">
        <w:t>are used</w:t>
      </w:r>
      <w:r w:rsidRPr="00BA2A80">
        <w:t>, including:</w:t>
      </w:r>
    </w:p>
    <w:p w14:paraId="76E3D1DB" w14:textId="70E97FFB" w:rsidR="00BA2A80" w:rsidRPr="00BA2A80" w:rsidRDefault="00BA2A80" w:rsidP="00FA7BCF">
      <w:pPr>
        <w:pBdr>
          <w:top w:val="single" w:sz="4" w:space="1" w:color="auto"/>
          <w:left w:val="single" w:sz="4" w:space="4" w:color="auto"/>
          <w:bottom w:val="single" w:sz="4" w:space="1" w:color="auto"/>
          <w:right w:val="single" w:sz="4" w:space="4" w:color="auto"/>
        </w:pBdr>
        <w:jc w:val="both"/>
      </w:pPr>
      <w:r w:rsidRPr="005E2677">
        <w:rPr>
          <w:b/>
        </w:rPr>
        <w:t>‘Problematic severe asthma’</w:t>
      </w:r>
      <w:r w:rsidRPr="005E2677">
        <w:t xml:space="preserve"> – asthma that remains poorly controlled despite high-</w:t>
      </w:r>
      <w:r w:rsidR="0094328D" w:rsidRPr="005E2677">
        <w:t>dose inhaled steroids (</w:t>
      </w:r>
      <w:r w:rsidR="0094328D" w:rsidRPr="005E2677">
        <w:rPr>
          <w:rFonts w:cstheme="minorHAnsi"/>
        </w:rPr>
        <w:t>≥ 800µg/day</w:t>
      </w:r>
      <w:r w:rsidR="00273805" w:rsidRPr="005E2677">
        <w:rPr>
          <w:rFonts w:cstheme="minorHAnsi"/>
        </w:rPr>
        <w:t xml:space="preserve"> budesonide or equivalent</w:t>
      </w:r>
      <w:r w:rsidR="0094328D" w:rsidRPr="005E2677">
        <w:rPr>
          <w:rFonts w:cstheme="minorHAnsi"/>
        </w:rPr>
        <w:t xml:space="preserve">), additional controller medication, and on stage 4/5 of the British Thoracic Society/Scottish Intercollegiate Guidelines Network guideline. </w:t>
      </w:r>
    </w:p>
    <w:p w14:paraId="49625039" w14:textId="6B809A38" w:rsidR="00BA2A80" w:rsidRPr="00BA2A80" w:rsidRDefault="00BA2A80" w:rsidP="00FA7BCF">
      <w:pPr>
        <w:pBdr>
          <w:top w:val="single" w:sz="4" w:space="1" w:color="auto"/>
          <w:left w:val="single" w:sz="4" w:space="4" w:color="auto"/>
          <w:bottom w:val="single" w:sz="4" w:space="1" w:color="auto"/>
          <w:right w:val="single" w:sz="4" w:space="4" w:color="auto"/>
        </w:pBdr>
        <w:jc w:val="both"/>
      </w:pPr>
      <w:r w:rsidRPr="00BA2A80">
        <w:rPr>
          <w:b/>
        </w:rPr>
        <w:t>‘Difficult asthma’</w:t>
      </w:r>
      <w:r w:rsidRPr="00BA2A80">
        <w:t xml:space="preserve"> –the subset of problematic SA which is poorly controlled due to: incorrect diagnosis, aggravating comorbidities, poor adherence to treatment</w:t>
      </w:r>
      <w:r w:rsidR="00273805">
        <w:t>,</w:t>
      </w:r>
      <w:r w:rsidRPr="00BA2A80">
        <w:t xml:space="preserve"> inadequate inhalation technique, persistent exposure to environmental allergens or pollutants, or adverse psychosocial factors, which may manifest as dysfunctional breathing or vocal cord dysfunction.</w:t>
      </w:r>
      <w:r w:rsidRPr="00BA2A80">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zPC9zdHlsZT48L0Rpc3BsYXlUZXh0PjxyZWNvcmQ+PGRhdGVzPjxw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</w:fldData>
        </w:fldChar>
      </w:r>
      <w:r w:rsidR="00B95E61">
        <w:instrText xml:space="preserve"> ADDIN EN.CITE </w:instrText>
      </w:r>
      <w:r w:rsidR="00B95E61">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zPC9zdHlsZT48L0Rpc3BsYXlUZXh0PjxyZWNvcmQ+PGRhdGVzPjxw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</w:fldData>
        </w:fldChar>
      </w:r>
      <w:r w:rsidR="00B95E61">
        <w:instrText xml:space="preserve"> ADDIN EN.CITE.DATA </w:instrText>
      </w:r>
      <w:r w:rsidR="00B95E61">
        <w:fldChar w:fldCharType="end"/>
      </w:r>
      <w:r w:rsidRPr="00BA2A80">
        <w:fldChar w:fldCharType="separate"/>
      </w:r>
      <w:r w:rsidR="00B95E61" w:rsidRPr="00B95E61">
        <w:rPr>
          <w:noProof/>
          <w:vertAlign w:val="superscript"/>
        </w:rPr>
        <w:t>13</w:t>
      </w:r>
      <w:r w:rsidRPr="00BA2A80">
        <w:fldChar w:fldCharType="end"/>
      </w:r>
      <w:r w:rsidRPr="00BA2A80">
        <w:t xml:space="preserve"> </w:t>
      </w:r>
    </w:p>
    <w:p w14:paraId="5BAC86C1" w14:textId="6DF2F92A" w:rsidR="00BA2A80" w:rsidRDefault="00BA2A80" w:rsidP="00FA7BCF">
      <w:pPr>
        <w:pBdr>
          <w:top w:val="single" w:sz="4" w:space="1" w:color="auto"/>
          <w:left w:val="single" w:sz="4" w:space="4" w:color="auto"/>
          <w:bottom w:val="single" w:sz="4" w:space="1" w:color="auto"/>
          <w:right w:val="single" w:sz="4" w:space="4" w:color="auto"/>
        </w:pBdr>
        <w:jc w:val="both"/>
      </w:pPr>
      <w:r w:rsidRPr="00BA2A80">
        <w:rPr>
          <w:b/>
        </w:rPr>
        <w:t xml:space="preserve">‘Severe </w:t>
      </w:r>
      <w:r w:rsidR="0094328D">
        <w:rPr>
          <w:b/>
        </w:rPr>
        <w:t xml:space="preserve">therapy-resistant </w:t>
      </w:r>
      <w:r w:rsidRPr="00BA2A80">
        <w:rPr>
          <w:b/>
        </w:rPr>
        <w:t>asthma’</w:t>
      </w:r>
      <w:r w:rsidRPr="00BA2A80">
        <w:t xml:space="preserve"> –</w:t>
      </w:r>
      <w:r w:rsidR="0094328D">
        <w:t xml:space="preserve">the small subset of </w:t>
      </w:r>
      <w:r w:rsidRPr="00BA2A80">
        <w:t>patients that remain symptomatic despite management of the above factors. This term is reserved for patients with poor baseline asthma control or frequent severe exacerbations despite high intensity treatment, where alternative diagnoses have been excluded, co-morbidities treated, environmental triggers eliminated (where possible), and compliance optimised.</w:t>
      </w:r>
      <w:r w:rsidRPr="00BA2A80">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wLDEzPC9zdHlsZT48L0Rpc3BsYXlUZXh0PjxyZWNvcmQ+PGRhdGVz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</w:fldData>
        </w:fldChar>
      </w:r>
      <w:r w:rsidR="00B95E61">
        <w:instrText xml:space="preserve"> ADDIN EN.CITE </w:instrText>
      </w:r>
      <w:r w:rsidR="00B95E61">
        <w:fldChar w:fldCharType="begin">
          <w:fldData xml:space="preserve">PEVuZE5vdGU+PENpdGU+PEF1dGhvcj5CZWw8L0F1dGhvcj48WWVhcj4yMDExPC9ZZWFyPjxJRFRl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</w:fldData>
        </w:fldChar>
      </w:r>
      <w:r w:rsidR="00B95E61">
        <w:instrText xml:space="preserve"> ADDIN EN.CITE.DATA </w:instrText>
      </w:r>
      <w:r w:rsidR="00B95E61">
        <w:fldChar w:fldCharType="end"/>
      </w:r>
      <w:r w:rsidRPr="00BA2A80">
        <w:fldChar w:fldCharType="separate"/>
      </w:r>
      <w:r w:rsidR="00B95E61" w:rsidRPr="00B95E61">
        <w:rPr>
          <w:noProof/>
          <w:vertAlign w:val="superscript"/>
        </w:rPr>
        <w:t>10,13</w:t>
      </w:r>
      <w:r w:rsidRPr="00BA2A80">
        <w:fldChar w:fldCharType="end"/>
      </w:r>
    </w:p>
    <w:p w14:paraId="02602B5E" w14:textId="77777777" w:rsidR="00FA7BCF" w:rsidRDefault="00FA7BCF" w:rsidP="00BA2A80">
      <w:pPr>
        <w:jc w:val="both"/>
      </w:pPr>
    </w:p>
    <w:p w14:paraId="0424E76D" w14:textId="1D4DBCB7" w:rsidR="003E3C20" w:rsidRPr="00BA2A80" w:rsidRDefault="00FA7BCF" w:rsidP="00BA2A80">
      <w:pPr>
        <w:jc w:val="both"/>
      </w:pPr>
      <w:r>
        <w:t>T</w:t>
      </w:r>
      <w:r w:rsidR="00A47454">
        <w:t xml:space="preserve">he terms ‘difficult asthma’ and STRA </w:t>
      </w:r>
      <w:r>
        <w:t xml:space="preserve">(Box 1) </w:t>
      </w:r>
      <w:r w:rsidR="00A47454">
        <w:t>are becoming more widely adopted in publications, allowing results to be compared and conclusions drawn. U</w:t>
      </w:r>
      <w:r w:rsidR="00565A77">
        <w:t>nfortunately</w:t>
      </w:r>
      <w:r w:rsidR="00A47454">
        <w:t>,</w:t>
      </w:r>
      <w:r w:rsidR="00565A77">
        <w:t xml:space="preserve"> t</w:t>
      </w:r>
      <w:r w:rsidR="003E3C20">
        <w:t xml:space="preserve">he </w:t>
      </w:r>
      <w:r>
        <w:t xml:space="preserve">vague </w:t>
      </w:r>
      <w:r w:rsidR="003E3C20">
        <w:t xml:space="preserve">term ‘severe asthma’ </w:t>
      </w:r>
      <w:r w:rsidR="00A47454">
        <w:t>is still used</w:t>
      </w:r>
      <w:r w:rsidR="00565A77">
        <w:t xml:space="preserve"> relatively indiscriminately</w:t>
      </w:r>
      <w:r w:rsidR="00A47454">
        <w:t xml:space="preserve"> in some publications to describe children with any features of more severe asthma based on:</w:t>
      </w:r>
      <w:r w:rsidR="00565A77">
        <w:t xml:space="preserve"> reported symptoms, treatment requirements, frequen</w:t>
      </w:r>
      <w:r w:rsidR="008D70D2">
        <w:t>cy of</w:t>
      </w:r>
      <w:r w:rsidR="00565A77">
        <w:t xml:space="preserve"> exacerbations, objective measures of airflow limitation or</w:t>
      </w:r>
      <w:r w:rsidR="008D70D2">
        <w:t xml:space="preserve"> measures of</w:t>
      </w:r>
      <w:r w:rsidR="00565A77">
        <w:t xml:space="preserve"> inflammation. </w:t>
      </w:r>
      <w:r w:rsidR="008D70D2">
        <w:t xml:space="preserve">Given the apparent heterogeneity among patients with STRA, it is essential that we accurately classify and </w:t>
      </w:r>
      <w:r w:rsidR="008D70D2">
        <w:lastRenderedPageBreak/>
        <w:t xml:space="preserve">characterise these patients </w:t>
      </w:r>
      <w:r w:rsidR="00A47454">
        <w:t xml:space="preserve">in order to </w:t>
      </w:r>
      <w:r w:rsidR="008D70D2">
        <w:t>draw accurate conclusions about factors implicated in the disease</w:t>
      </w:r>
      <w:r w:rsidR="009D4E05">
        <w:t xml:space="preserve"> and effective</w:t>
      </w:r>
      <w:r w:rsidR="00D74ED3">
        <w:t>ness of</w:t>
      </w:r>
      <w:r w:rsidR="009D4E05">
        <w:t xml:space="preserve"> interventions</w:t>
      </w:r>
      <w:r w:rsidR="008D70D2">
        <w:t xml:space="preserve">. </w:t>
      </w:r>
    </w:p>
    <w:p w14:paraId="6354181D" w14:textId="77777777" w:rsidR="00581049" w:rsidRDefault="00581049" w:rsidP="00900791"/>
    <w:p w14:paraId="13688A12" w14:textId="44DED4C3" w:rsidR="00C74ABD" w:rsidRDefault="00622D10" w:rsidP="00622D10">
      <w:pPr>
        <w:pStyle w:val="Heading2"/>
      </w:pPr>
      <w:r>
        <w:t>S</w:t>
      </w:r>
      <w:r w:rsidR="00407C69">
        <w:t>TRA</w:t>
      </w:r>
      <w:r>
        <w:t xml:space="preserve"> and allergic co-morbidities</w:t>
      </w:r>
    </w:p>
    <w:p w14:paraId="4D784ECF" w14:textId="4A65DF1B" w:rsidR="004A5085" w:rsidRPr="00622D10" w:rsidRDefault="00D93415" w:rsidP="008C5D00">
      <w:pPr>
        <w:pStyle w:val="Heading4"/>
      </w:pPr>
      <w:r>
        <w:t xml:space="preserve">Allergic </w:t>
      </w:r>
      <w:r w:rsidR="004A5085" w:rsidRPr="00622D10">
        <w:t>Rhinitis</w:t>
      </w:r>
    </w:p>
    <w:p w14:paraId="231560CB" w14:textId="3C581439" w:rsidR="00D34AFB" w:rsidRPr="009E5AFE" w:rsidRDefault="00C157A7" w:rsidP="00A02435">
      <w:pPr>
        <w:jc w:val="both"/>
        <w:rPr>
          <w:color w:val="FF0000"/>
          <w:lang w:val="en"/>
        </w:rPr>
      </w:pPr>
      <w:r>
        <w:t>A</w:t>
      </w:r>
      <w:r w:rsidR="00D93415">
        <w:t xml:space="preserve">llergic </w:t>
      </w:r>
      <w:r w:rsidR="005A0136">
        <w:t>r</w:t>
      </w:r>
      <w:r w:rsidR="00D93415">
        <w:t>hinitis (A</w:t>
      </w:r>
      <w:r>
        <w:t>R</w:t>
      </w:r>
      <w:r w:rsidR="00D93415">
        <w:t>)</w:t>
      </w:r>
      <w:r>
        <w:t xml:space="preserve"> </w:t>
      </w:r>
      <w:r w:rsidR="00EB7BCE">
        <w:t>involves allerg</w:t>
      </w:r>
      <w:r w:rsidR="00D93415">
        <w:t>en</w:t>
      </w:r>
      <w:r w:rsidR="00EB7BCE">
        <w:t xml:space="preserve">-driven inflammation of the upper airways, </w:t>
      </w:r>
      <w:r w:rsidR="008731A7">
        <w:t>a</w:t>
      </w:r>
      <w:r w:rsidR="00482192">
        <w:t>nd affects approximately 80% of</w:t>
      </w:r>
      <w:r w:rsidR="00D93415">
        <w:t xml:space="preserve"> children with asthma</w:t>
      </w:r>
      <w:r w:rsidR="00482192">
        <w:t>,</w:t>
      </w:r>
      <w:r w:rsidR="00482192" w:rsidRPr="00482192">
        <w:t xml:space="preserve"> </w:t>
      </w:r>
      <w:r w:rsidR="00D93415">
        <w:t xml:space="preserve">although it is often </w:t>
      </w:r>
      <w:r w:rsidR="00482192">
        <w:t>underdiagnosed and undertreated.</w:t>
      </w:r>
      <w:r w:rsidR="005A51C6">
        <w:fldChar w:fldCharType="begin">
          <w:fldData xml:space="preserve">Q2hpbGRyZW5zIEhvc3BpdGFsLCBBaW4gU2hhbXMgVW5pdmVyc2l0eSwgQ2Fpcm8sIEVneXB0IChF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</w:fldData>
        </w:fldChar>
      </w:r>
      <w:r w:rsidR="00B95E61">
        <w:instrText xml:space="preserve"> ADDIN EN.CITE </w:instrText>
      </w:r>
      <w:r w:rsidR="00B95E61">
        <w:fldChar w:fldCharType="begin">
          <w:fldData xml:space="preserve">PEVuZE5vdGU+PENpdGU+PEF1dGhvcj5EZSBHcm9vdDwvQXV0aG9yPjxZZWFyPjIwMTA8L1llYXI+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==
</w:fldData>
        </w:fldChar>
      </w:r>
      <w:r w:rsidR="00B95E61">
        <w:instrText xml:space="preserve"> ADDIN EN.CITE.DATA </w:instrText>
      </w:r>
      <w:r w:rsidR="00B95E61">
        <w:fldChar w:fldCharType="end"/>
      </w:r>
      <w:r w:rsidR="00B95E61">
        <w:fldChar w:fldCharType="begin">
          <w:fldData xml:space="preserve">Q2hpbGRyZW5zIEhvc3BpdGFsLCBBaW4gU2hhbXMgVW5pdmVyc2l0eSwgQ2Fpcm8sIEVneXB0IChF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</w:fldData>
        </w:fldChar>
      </w:r>
      <w:r w:rsidR="00B95E61">
        <w:instrText xml:space="preserve"> ADDIN EN.CITE.DATA </w:instrText>
      </w:r>
      <w:r w:rsidR="00B95E61">
        <w:fldChar w:fldCharType="end"/>
      </w:r>
      <w:r w:rsidR="005A51C6">
        <w:fldChar w:fldCharType="separate"/>
      </w:r>
      <w:r w:rsidR="00B95E61" w:rsidRPr="00B95E61">
        <w:rPr>
          <w:noProof/>
          <w:vertAlign w:val="superscript"/>
        </w:rPr>
        <w:t>18,29-33</w:t>
      </w:r>
      <w:r w:rsidR="005A51C6">
        <w:fldChar w:fldCharType="end"/>
      </w:r>
      <w:r w:rsidR="001908B9">
        <w:t xml:space="preserve"> Many studies in children have shown that AR</w:t>
      </w:r>
      <w:r w:rsidR="00C81C5B">
        <w:t xml:space="preserve">, especially if severe </w:t>
      </w:r>
      <w:r w:rsidR="00D522D1">
        <w:t xml:space="preserve">and </w:t>
      </w:r>
      <w:r w:rsidR="00C81C5B">
        <w:t>persistent,</w:t>
      </w:r>
      <w:r w:rsidR="001908B9">
        <w:t xml:space="preserve"> </w:t>
      </w:r>
      <w:r w:rsidR="00482192">
        <w:t>i</w:t>
      </w:r>
      <w:r w:rsidR="00BA51D8">
        <w:t xml:space="preserve">s associated with </w:t>
      </w:r>
      <w:r w:rsidR="001908B9">
        <w:t>markers of more severe asthma, including</w:t>
      </w:r>
      <w:r w:rsidR="00BB74D4">
        <w:t xml:space="preserve"> increased night-time cough, increased beta-agonist and steroid use, more frequent episodes of wheeze limiting speech,</w:t>
      </w:r>
      <w:r w:rsidR="001908B9">
        <w:t xml:space="preserve"> </w:t>
      </w:r>
      <w:r w:rsidR="007823CF">
        <w:t xml:space="preserve">more frequent </w:t>
      </w:r>
      <w:r w:rsidR="00BA51D8">
        <w:t>hospital</w:t>
      </w:r>
      <w:r w:rsidR="00C81C5B">
        <w:t xml:space="preserve">isation and more missed </w:t>
      </w:r>
      <w:r w:rsidR="00BB74D4">
        <w:t>school days</w:t>
      </w:r>
      <w:r w:rsidR="001908B9">
        <w:t>.</w:t>
      </w:r>
      <w:r w:rsidR="005A51C6">
        <w:fldChar w:fldCharType="begin">
          <w:fldData xml:space="preserve">PEVuZE5vdGU+PENpdGU+PEF1dGhvcj5EZSBHcm9vdDwvQXV0aG9yPjxZZWFyPjIwMTA8L1llYXI+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</w:fldData>
        </w:fldChar>
      </w:r>
      <w:r w:rsidR="00B95E61">
        <w:instrText xml:space="preserve"> ADDIN EN.CITE </w:instrText>
      </w:r>
      <w:r w:rsidR="00B95E61">
        <w:fldChar w:fldCharType="begin">
          <w:fldData xml:space="preserve">PEVuZE5vdGU+PENpdGU+PEF1dGhvcj5EZSBHcm9vdDwvQXV0aG9yPjxZZWFyPjIwMTA8L1llYXI+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</w:fldData>
        </w:fldChar>
      </w:r>
      <w:r w:rsidR="00B95E61">
        <w:instrText xml:space="preserve"> ADDIN EN.CITE.DATA </w:instrText>
      </w:r>
      <w:r w:rsidR="00B95E61">
        <w:fldChar w:fldCharType="end"/>
      </w:r>
      <w:r w:rsidR="005A51C6">
        <w:fldChar w:fldCharType="separate"/>
      </w:r>
      <w:r w:rsidR="00B95E61" w:rsidRPr="00B95E61">
        <w:rPr>
          <w:noProof/>
          <w:vertAlign w:val="superscript"/>
        </w:rPr>
        <w:t>18,30,34-41</w:t>
      </w:r>
      <w:r w:rsidR="005A51C6">
        <w:fldChar w:fldCharType="end"/>
      </w:r>
      <w:r w:rsidR="007823CF">
        <w:t xml:space="preserve"> </w:t>
      </w:r>
      <w:r w:rsidR="00CE39D7">
        <w:t>I</w:t>
      </w:r>
      <w:r w:rsidR="00DF3E18">
        <w:t>n a surve</w:t>
      </w:r>
      <w:r w:rsidR="00CE39D7">
        <w:t xml:space="preserve">y of 3066 Japanese children with asthma, </w:t>
      </w:r>
      <w:r w:rsidR="00DF3E18">
        <w:t xml:space="preserve">severe </w:t>
      </w:r>
      <w:r w:rsidR="007B44FB">
        <w:t>AR</w:t>
      </w:r>
      <w:r w:rsidR="00DF3E18">
        <w:t xml:space="preserve"> was associated with </w:t>
      </w:r>
      <w:r w:rsidR="00CE39D7">
        <w:t>uncontrolled asthma identified on the Childhood Asthma Control Test (</w:t>
      </w:r>
      <w:r w:rsidR="00C81C5B">
        <w:t>Odds Ratio (</w:t>
      </w:r>
      <w:r w:rsidR="00CE39D7">
        <w:t>OR</w:t>
      </w:r>
      <w:r w:rsidR="00C81C5B">
        <w:t>)</w:t>
      </w:r>
      <w:r w:rsidR="00CE39D7">
        <w:t xml:space="preserve"> 3.88, 95% </w:t>
      </w:r>
      <w:r w:rsidR="00C81C5B">
        <w:t>Confidence Interval (</w:t>
      </w:r>
      <w:r w:rsidR="00CE39D7">
        <w:t>CI</w:t>
      </w:r>
      <w:r w:rsidR="00C81C5B">
        <w:t>)</w:t>
      </w:r>
      <w:r w:rsidR="00CE39D7">
        <w:t xml:space="preserve"> </w:t>
      </w:r>
      <w:r w:rsidR="00DF3E18">
        <w:t>2.05-6.00)</w:t>
      </w:r>
      <w:r w:rsidR="00881F20">
        <w:t>, and there was a significant positive correlation betwee</w:t>
      </w:r>
      <w:r w:rsidR="007B44FB">
        <w:t xml:space="preserve">n increasing </w:t>
      </w:r>
      <w:r w:rsidR="005A0136">
        <w:t xml:space="preserve">AR </w:t>
      </w:r>
      <w:r w:rsidR="007B44FB">
        <w:t xml:space="preserve">severity </w:t>
      </w:r>
      <w:r w:rsidR="00881F20">
        <w:t xml:space="preserve">and asthma </w:t>
      </w:r>
      <w:r w:rsidR="00F32F6E">
        <w:t xml:space="preserve">severity </w:t>
      </w:r>
      <w:r w:rsidR="00881F20">
        <w:t>(p&lt;0.001)</w:t>
      </w:r>
      <w:r w:rsidR="00DF3E18">
        <w:t>.</w:t>
      </w:r>
      <w:r w:rsidR="008D0F48">
        <w:fldChar w:fldCharType="begin">
          <w:fldData xml:space="preserve">PEVuZE5vdGU+PENpdGU+PEF1dGhvcj5TYXNha2k8L0F1dGhvcj48WWVhcj4yMDE0PC9ZZWFyPjxJ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</w:fldData>
        </w:fldChar>
      </w:r>
      <w:r w:rsidR="00B95E61">
        <w:instrText xml:space="preserve"> ADDIN EN.CITE </w:instrText>
      </w:r>
      <w:r w:rsidR="00B95E61">
        <w:fldChar w:fldCharType="begin">
          <w:fldData xml:space="preserve">PEVuZE5vdGU+PENpdGU+PEF1dGhvcj5TYXNha2k8L0F1dGhvcj48WWVhcj4yMDE0PC9ZZWFyPjxJ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</w:fldData>
        </w:fldChar>
      </w:r>
      <w:r w:rsidR="00B95E61">
        <w:instrText xml:space="preserve"> ADDIN EN.CITE.DATA </w:instrText>
      </w:r>
      <w:r w:rsidR="00B95E61">
        <w:fldChar w:fldCharType="end"/>
      </w:r>
      <w:r w:rsidR="008D0F48">
        <w:fldChar w:fldCharType="separate"/>
      </w:r>
      <w:r w:rsidR="00B95E61" w:rsidRPr="00B95E61">
        <w:rPr>
          <w:noProof/>
          <w:vertAlign w:val="superscript"/>
        </w:rPr>
        <w:t>42</w:t>
      </w:r>
      <w:r w:rsidR="008D0F48">
        <w:fldChar w:fldCharType="end"/>
      </w:r>
      <w:r w:rsidR="00DF3E18">
        <w:t xml:space="preserve"> </w:t>
      </w:r>
    </w:p>
    <w:p w14:paraId="72FB71BA" w14:textId="70063216" w:rsidR="007823CF" w:rsidRPr="0027079A" w:rsidRDefault="007823CF" w:rsidP="00A02435">
      <w:pPr>
        <w:jc w:val="both"/>
        <w:rPr>
          <w:lang w:val="en"/>
        </w:rPr>
      </w:pPr>
      <w:r>
        <w:t xml:space="preserve">The ‘unified airway’ concept suggests </w:t>
      </w:r>
      <w:r w:rsidRPr="00827445">
        <w:t xml:space="preserve">that upper </w:t>
      </w:r>
      <w:r>
        <w:t xml:space="preserve">airway disease (AR) </w:t>
      </w:r>
      <w:r w:rsidRPr="00827445">
        <w:t xml:space="preserve">and lower airway disease </w:t>
      </w:r>
      <w:r>
        <w:t xml:space="preserve">(asthma) </w:t>
      </w:r>
      <w:r w:rsidRPr="00827445">
        <w:t>are</w:t>
      </w:r>
      <w:r>
        <w:t xml:space="preserve"> </w:t>
      </w:r>
      <w:r w:rsidRPr="00827445">
        <w:t>both manifestations of the same IgE-</w:t>
      </w:r>
      <w:r>
        <w:t>d</w:t>
      </w:r>
      <w:r w:rsidRPr="00827445">
        <w:t>ependent</w:t>
      </w:r>
      <w:r>
        <w:t xml:space="preserve"> eosinophilic infl</w:t>
      </w:r>
      <w:r w:rsidRPr="00827445">
        <w:t>ammatory process</w:t>
      </w:r>
      <w:r w:rsidR="004825B4">
        <w:t>, being driven primarily by exposure to inhalant allergens</w:t>
      </w:r>
      <w:r w:rsidRPr="00827445">
        <w:t>.</w:t>
      </w:r>
      <w:r w:rsidR="008D0F48">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LDM0LDQzPC9zdHlsZT48L0Rpc3Bs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</w:fldData>
        </w:fldChar>
      </w:r>
      <w:r w:rsidR="00B95E61">
        <w:instrText xml:space="preserve"> ADDIN EN.CITE </w:instrText>
      </w:r>
      <w:r w:rsidR="00B95E61">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LDM0LDQzPC9zdHlsZT48L0Rpc3Bs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</w:fldData>
        </w:fldChar>
      </w:r>
      <w:r w:rsidR="00B95E61">
        <w:instrText xml:space="preserve"> ADDIN EN.CITE.DATA </w:instrText>
      </w:r>
      <w:r w:rsidR="00B95E61">
        <w:fldChar w:fldCharType="end"/>
      </w:r>
      <w:r w:rsidR="008D0F48">
        <w:fldChar w:fldCharType="separate"/>
      </w:r>
      <w:r w:rsidR="00B95E61" w:rsidRPr="00B95E61">
        <w:rPr>
          <w:noProof/>
          <w:vertAlign w:val="superscript"/>
        </w:rPr>
        <w:t>19,34,43</w:t>
      </w:r>
      <w:r w:rsidR="008D0F48">
        <w:fldChar w:fldCharType="end"/>
      </w:r>
      <w:r>
        <w:t xml:space="preserve"> </w:t>
      </w:r>
      <w:r w:rsidR="009A73FF">
        <w:t xml:space="preserve">The association between </w:t>
      </w:r>
      <w:r w:rsidR="007B44FB">
        <w:t>AR</w:t>
      </w:r>
      <w:r w:rsidR="009A73FF">
        <w:t xml:space="preserve"> and asthma </w:t>
      </w:r>
      <w:r w:rsidR="005A0136">
        <w:t>severity</w:t>
      </w:r>
      <w:r w:rsidR="009A73FF">
        <w:t xml:space="preserve"> could then be explained by </w:t>
      </w:r>
      <w:r w:rsidR="005A0136">
        <w:t>the larger burden of</w:t>
      </w:r>
      <w:r w:rsidR="009A73FF">
        <w:t xml:space="preserve"> inflammation </w:t>
      </w:r>
      <w:r w:rsidR="005A0136">
        <w:t>seen</w:t>
      </w:r>
      <w:r w:rsidR="007202A2">
        <w:t xml:space="preserve"> when both conditions are present</w:t>
      </w:r>
      <w:r w:rsidR="009A73FF">
        <w:t xml:space="preserve">. </w:t>
      </w:r>
      <w:r w:rsidR="007202A2">
        <w:t xml:space="preserve">It is also possible that the relationship between AR and asthma could be, </w:t>
      </w:r>
      <w:r w:rsidR="00EB7BCE">
        <w:t xml:space="preserve">at least </w:t>
      </w:r>
      <w:r w:rsidR="007202A2">
        <w:t xml:space="preserve">in part, causal. </w:t>
      </w:r>
      <w:r w:rsidR="007B44FB">
        <w:t xml:space="preserve">One study confirmed that the </w:t>
      </w:r>
      <w:r w:rsidR="007B44FB" w:rsidRPr="007202A2">
        <w:rPr>
          <w:lang w:val="en"/>
        </w:rPr>
        <w:t xml:space="preserve">association </w:t>
      </w:r>
      <w:r w:rsidR="007B44FB">
        <w:rPr>
          <w:lang w:val="en"/>
        </w:rPr>
        <w:t xml:space="preserve">between AR and SA </w:t>
      </w:r>
      <w:r w:rsidR="007B44FB" w:rsidRPr="007202A2">
        <w:rPr>
          <w:lang w:val="en"/>
        </w:rPr>
        <w:t>remained significant even after adjustment for total serum IgE and polysensitisation to aeroallergens</w:t>
      </w:r>
      <w:r w:rsidR="007B44FB">
        <w:rPr>
          <w:lang w:val="en"/>
        </w:rPr>
        <w:t>,</w:t>
      </w:r>
      <w:r w:rsidR="007B44FB" w:rsidRPr="007202A2">
        <w:rPr>
          <w:lang w:val="en"/>
        </w:rPr>
        <w:t xml:space="preserve"> </w:t>
      </w:r>
      <w:r w:rsidR="007B44FB">
        <w:rPr>
          <w:lang w:val="en"/>
        </w:rPr>
        <w:t>suggesting rhinitis may directly impact on asthma severity.</w:t>
      </w:r>
      <w:r w:rsidR="00C60041">
        <w:rPr>
          <w:lang w:val="en"/>
        </w:rPr>
        <w:fldChar w:fldCharType="begin">
          <w:fldData xml:space="preserve">PEVuZE5vdGU+PENpdGU+PEF1dGhvcj5kZSBHcm9vdDwvQXV0aG9yPjxZZWFyPjIwMTI8L1llYXI+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</w:fldData>
        </w:fldChar>
      </w:r>
      <w:r w:rsidR="00B95E61">
        <w:rPr>
          <w:lang w:val="en"/>
        </w:rPr>
        <w:instrText xml:space="preserve"> ADDIN EN.CITE </w:instrText>
      </w:r>
      <w:r w:rsidR="00B95E61">
        <w:rPr>
          <w:lang w:val="en"/>
        </w:rPr>
        <w:fldChar w:fldCharType="begin">
          <w:fldData xml:space="preserve">PEVuZE5vdGU+PENpdGU+PEF1dGhvcj5kZSBHcm9vdDwvQXV0aG9yPjxZZWFyPjIwMTI8L1llYXI+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</w:fldData>
        </w:fldChar>
      </w:r>
      <w:r w:rsidR="00B95E61">
        <w:rPr>
          <w:lang w:val="en"/>
        </w:rPr>
        <w:instrText xml:space="preserve"> ADDIN EN.CITE.DATA </w:instrText>
      </w:r>
      <w:r w:rsidR="00B95E61">
        <w:rPr>
          <w:lang w:val="en"/>
        </w:rPr>
      </w:r>
      <w:r w:rsidR="00B95E61">
        <w:rPr>
          <w:lang w:val="en"/>
        </w:rPr>
        <w:fldChar w:fldCharType="end"/>
      </w:r>
      <w:r w:rsidR="00C60041">
        <w:rPr>
          <w:lang w:val="en"/>
        </w:rPr>
      </w:r>
      <w:r w:rsidR="00C60041">
        <w:rPr>
          <w:lang w:val="en"/>
        </w:rPr>
        <w:fldChar w:fldCharType="separate"/>
      </w:r>
      <w:r w:rsidR="00B95E61" w:rsidRPr="00B95E61">
        <w:rPr>
          <w:noProof/>
          <w:vertAlign w:val="superscript"/>
          <w:lang w:val="en"/>
        </w:rPr>
        <w:t>30</w:t>
      </w:r>
      <w:r w:rsidR="00C60041">
        <w:rPr>
          <w:lang w:val="en"/>
        </w:rPr>
        <w:fldChar w:fldCharType="end"/>
      </w:r>
      <w:r w:rsidR="007B44FB" w:rsidRPr="007202A2">
        <w:rPr>
          <w:lang w:val="en"/>
        </w:rPr>
        <w:t xml:space="preserve"> </w:t>
      </w:r>
      <w:r w:rsidR="006D0376">
        <w:t xml:space="preserve">Studies showing that </w:t>
      </w:r>
      <w:r w:rsidR="00BF5A99" w:rsidRPr="000E70CA">
        <w:t xml:space="preserve">provocation </w:t>
      </w:r>
      <w:r w:rsidR="00BF5A99">
        <w:t xml:space="preserve">of </w:t>
      </w:r>
      <w:r w:rsidR="006D0376" w:rsidRPr="000E70CA">
        <w:t xml:space="preserve">nasal </w:t>
      </w:r>
      <w:r w:rsidR="00BF5A99">
        <w:t xml:space="preserve">mucosa with </w:t>
      </w:r>
      <w:r w:rsidR="006D0376">
        <w:t xml:space="preserve">allergen in </w:t>
      </w:r>
      <w:r w:rsidR="006D0376" w:rsidRPr="000E70CA">
        <w:t xml:space="preserve">patients with </w:t>
      </w:r>
      <w:r w:rsidR="006D0376">
        <w:t>AR caused</w:t>
      </w:r>
      <w:r w:rsidR="006D0376" w:rsidRPr="000E70CA">
        <w:t xml:space="preserve"> pulmonary symptoms and decreased airway function</w:t>
      </w:r>
      <w:r w:rsidR="006D0376">
        <w:t xml:space="preserve">, and similarly </w:t>
      </w:r>
      <w:r w:rsidR="000E11FE">
        <w:t xml:space="preserve">segmental bronchial provocation triggered </w:t>
      </w:r>
      <w:r w:rsidR="006D0376">
        <w:t xml:space="preserve">nasal </w:t>
      </w:r>
      <w:r w:rsidR="000E11FE">
        <w:t>inflammation</w:t>
      </w:r>
      <w:r w:rsidR="00711721">
        <w:t>,</w:t>
      </w:r>
      <w:r w:rsidR="00711721" w:rsidRPr="00711721">
        <w:t xml:space="preserve"> </w:t>
      </w:r>
      <w:r w:rsidR="00711721">
        <w:t>support the unified airway concept.</w:t>
      </w:r>
      <w:r w:rsidR="00C60041">
        <w:fldChar w:fldCharType="begin">
          <w:fldData xml:space="preserve">PEVuZE5vdGU+PENpdGU+PEF1dGhvcj5Cb3VzcXVldDwvQXV0aG9yPjxZZWFyPjIwMDg8L1llYXI+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</w:fldData>
        </w:fldChar>
      </w:r>
      <w:r w:rsidR="00B95E61">
        <w:instrText xml:space="preserve"> ADDIN EN.CITE </w:instrText>
      </w:r>
      <w:r w:rsidR="00B95E61">
        <w:fldChar w:fldCharType="begin">
          <w:fldData xml:space="preserve">PEVuZE5vdGU+PENpdGU+PEF1dGhvcj5Cb3VzcXVldDwvQXV0aG9yPjxZZWFyPjIwMDg8L1llYXI+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</w:fldData>
        </w:fldChar>
      </w:r>
      <w:r w:rsidR="00B95E61">
        <w:instrText xml:space="preserve"> ADDIN EN.CITE.DATA </w:instrText>
      </w:r>
      <w:r w:rsidR="00B95E61">
        <w:fldChar w:fldCharType="end"/>
      </w:r>
      <w:r w:rsidR="00C60041">
        <w:fldChar w:fldCharType="separate"/>
      </w:r>
      <w:r w:rsidR="00B95E61" w:rsidRPr="00B95E61">
        <w:rPr>
          <w:noProof/>
          <w:vertAlign w:val="superscript"/>
        </w:rPr>
        <w:t>34,44,45</w:t>
      </w:r>
      <w:r w:rsidR="00C60041">
        <w:fldChar w:fldCharType="end"/>
      </w:r>
      <w:r w:rsidR="006D0376">
        <w:t xml:space="preserve"> </w:t>
      </w:r>
      <w:r w:rsidR="009A73FF">
        <w:t xml:space="preserve">AR </w:t>
      </w:r>
      <w:r w:rsidR="007B2375">
        <w:t xml:space="preserve">may also be causally linked to asthma severity through </w:t>
      </w:r>
      <w:r>
        <w:t>impaired function of the upper airways,</w:t>
      </w:r>
      <w:r w:rsidR="007B2375" w:rsidRPr="007B2375">
        <w:t xml:space="preserve"> </w:t>
      </w:r>
      <w:r w:rsidR="007B2375">
        <w:t>which includes filtering, warming and humidifying air before it reaches the lower airways.</w:t>
      </w:r>
      <w:r w:rsidR="00C60041">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LDM0LDQ1LTQ3PC9zdHlsZT48L0Rp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</w:fldData>
        </w:fldChar>
      </w:r>
      <w:r w:rsidR="00B95E61">
        <w:instrText xml:space="preserve"> ADDIN EN.CITE </w:instrText>
      </w:r>
      <w:r w:rsidR="00B95E61">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LDM0LDQ1LTQ3PC9zdHlsZT48L0Rp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</w:fldData>
        </w:fldChar>
      </w:r>
      <w:r w:rsidR="00B95E61">
        <w:instrText xml:space="preserve"> ADDIN EN.CITE.DATA </w:instrText>
      </w:r>
      <w:r w:rsidR="00B95E61">
        <w:fldChar w:fldCharType="end"/>
      </w:r>
      <w:r w:rsidR="00C60041">
        <w:fldChar w:fldCharType="separate"/>
      </w:r>
      <w:r w:rsidR="00B95E61" w:rsidRPr="00B95E61">
        <w:rPr>
          <w:noProof/>
          <w:vertAlign w:val="superscript"/>
        </w:rPr>
        <w:t>19,34,45-47</w:t>
      </w:r>
      <w:r w:rsidR="00C60041">
        <w:fldChar w:fldCharType="end"/>
      </w:r>
      <w:r w:rsidR="00714AA5">
        <w:t xml:space="preserve"> </w:t>
      </w:r>
      <w:r w:rsidR="008C37C1">
        <w:t xml:space="preserve">This idea is supported by findings of </w:t>
      </w:r>
      <w:r w:rsidR="00FA7BCF">
        <w:t xml:space="preserve">significantly </w:t>
      </w:r>
      <w:r w:rsidR="008C37C1">
        <w:t>impaired lung function in children with moderate-severe persistent rhinitis, compared to mild intermittent rhinitis, in children without overt asthma symptoms, which was independent of atopic status.</w:t>
      </w:r>
      <w:r w:rsidR="008C37C1">
        <w:fldChar w:fldCharType="begin"/>
      </w:r>
      <w:r w:rsidR="00B95E61">
        <w:instrText xml:space="preserve"> ADDIN EN.CITE &lt;EndNote&gt;&lt;Cite&gt;&lt;Author&gt;Saranz&lt;/Author&gt;&lt;Year&gt;2016&lt;/Year&gt;&lt;IDText&gt;Impact of rhinitis on lung function in children and adolescents without asthma&lt;/IDText&gt;&lt;DisplayText&gt;&lt;style face="superscript"&gt;48&lt;/style&gt;&lt;/DisplayText&gt;&lt;record&gt;&lt;dates&gt;&lt;pub-dates&gt;&lt;date&gt;Nov 2016&lt;/date&gt;&lt;/pub-dates&gt;&lt;year&gt;2016&lt;/year&gt;&lt;/dates&gt;&lt;titles&gt;&lt;title&gt;Impact of rhinitis on lung function in children and adolescents without asthma&lt;/title&gt;&lt;secondary-title&gt;Allergologia et Immunopathologia&lt;/secondary-title&gt;&lt;/titles&gt;&lt;pages&gt;556-562&lt;/pages&gt;&lt;number&gt;6&lt;/number&gt;&lt;contributors&gt;&lt;authors&gt;&lt;author&gt;Saranz, R. J.&lt;/author&gt;&lt;author&gt;Lozano, A.&lt;/author&gt;&lt;author&gt;Lozano, N. A.&lt;/author&gt;&lt;author&gt;Bovina Martijena, M. D. P.&lt;/author&gt;&lt;author&gt;Agresta, F.&lt;/author&gt;&lt;author&gt;Ianiero, L.&lt;/author&gt;&lt;author&gt;Valero, A.&lt;/author&gt;&lt;author&gt;Ponzio, M. F.&lt;/author&gt;&lt;/authors&gt;&lt;/contributors&gt;&lt;added-date format="utc"&gt;1527958427&lt;/added-date&gt;&lt;ref-type name="Journal Article"&gt;17&lt;/ref-type&gt;&lt;auth-address&gt;(Saranz, Lozano, Lozano, Bovina Martijena, Agresta, Ianiero) Allergy and Immunology Division, Clinica Universitaria Reina Fabiola, Facultad de Medicina, Universidad Catolica de Cordoba, Argentina&amp;#xD;(Valero) Immunoal.lergia Respiratoria Clinica i Experimental (IRCE), Institut d&amp;apos;Investigacions Biomediques August Pi i Sunyer (IDIBAPS), Barcelona, Spain&amp;#xD;(Valero) Centro de Investigacion Biomedica en Red en Enfermedades Respiratorias (CIBERES), Barcelona, Spain&amp;#xD;(Valero) Allergy Unit, Pneumology and Respiratory Allergy Hospital Clinic i Universitari, Barcelona, Spain&amp;#xD;(Ponzio) INICSA-CONICET, Catedra de Fisiologia Humana, Facultad de Ciencias Medicas, Universidad Nacional de Cordoba, Cordoba, Argentina&lt;/auth-address&gt;&lt;remote-database-provider&gt;Embase&lt;/remote-database-provider&gt;&lt;rec-number&gt;8489&lt;/rec-number&gt;&lt;publisher&gt;Elsevier Doyma (E-mail: editorial@elsevier.com)&lt;/publisher&gt;&lt;last-updated-date format="utc"&gt;1528120309&lt;/last-updated-date&gt;&lt;volume&gt;44&lt;/volume&gt;&lt;/record&gt;&lt;/Cite&gt;&lt;/EndNote&gt;</w:instrText>
      </w:r>
      <w:r w:rsidR="008C37C1">
        <w:fldChar w:fldCharType="separate"/>
      </w:r>
      <w:r w:rsidR="00B95E61" w:rsidRPr="00B95E61">
        <w:rPr>
          <w:noProof/>
          <w:vertAlign w:val="superscript"/>
        </w:rPr>
        <w:t>48</w:t>
      </w:r>
      <w:r w:rsidR="008C37C1">
        <w:fldChar w:fldCharType="end"/>
      </w:r>
      <w:r w:rsidR="008C37C1">
        <w:t xml:space="preserve"> </w:t>
      </w:r>
      <w:r w:rsidR="009A73FF">
        <w:t xml:space="preserve">Nasal obstruction </w:t>
      </w:r>
      <w:r w:rsidR="00714AA5">
        <w:t xml:space="preserve">due to AR </w:t>
      </w:r>
      <w:r w:rsidR="009A73FF">
        <w:t>necessitates mouth-bre</w:t>
      </w:r>
      <w:r w:rsidR="007B2375">
        <w:t>athing</w:t>
      </w:r>
      <w:r w:rsidR="00A46D4A">
        <w:t xml:space="preserve"> </w:t>
      </w:r>
      <w:r w:rsidR="00BF3F8C">
        <w:t xml:space="preserve">which may </w:t>
      </w:r>
      <w:r w:rsidR="00A46D4A">
        <w:t xml:space="preserve">result in bronchial hyperreactivity due to </w:t>
      </w:r>
      <w:r w:rsidR="007B2375">
        <w:t>cold</w:t>
      </w:r>
      <w:r w:rsidR="009A73FF">
        <w:t xml:space="preserve"> dry</w:t>
      </w:r>
      <w:r w:rsidR="00CF56D3">
        <w:t xml:space="preserve"> air</w:t>
      </w:r>
      <w:r w:rsidR="00A46D4A">
        <w:t>,</w:t>
      </w:r>
      <w:r w:rsidR="00CF56D3">
        <w:t xml:space="preserve"> </w:t>
      </w:r>
      <w:r w:rsidR="00A46D4A">
        <w:t>and greater delivery of allergens to the lower airways</w:t>
      </w:r>
      <w:r w:rsidR="007B2375">
        <w:t>.</w:t>
      </w:r>
      <w:r w:rsidR="00C60041">
        <w:fldChar w:fldCharType="begin">
          <w:fldData xml:space="preserve">PEVuZE5vdGU+PENpdGU+PEF1dGhvcj5CcmF1bnN0YWhsPC9BdXRob3I+PFllYXI+MjAwNTwvWWVh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</w:fldData>
        </w:fldChar>
      </w:r>
      <w:r w:rsidR="00B95E61">
        <w:instrText xml:space="preserve"> ADDIN EN.CITE </w:instrText>
      </w:r>
      <w:r w:rsidR="00B95E61">
        <w:fldChar w:fldCharType="begin">
          <w:fldData xml:space="preserve">PEVuZE5vdGU+PENpdGU+PEF1dGhvcj5CcmF1bnN0YWhsPC9BdXRob3I+PFllYXI+MjAwNTwvWWVh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</w:fldData>
        </w:fldChar>
      </w:r>
      <w:r w:rsidR="00B95E61">
        <w:instrText xml:space="preserve"> ADDIN EN.CITE.DATA </w:instrText>
      </w:r>
      <w:r w:rsidR="00B95E61">
        <w:fldChar w:fldCharType="end"/>
      </w:r>
      <w:r w:rsidR="00C60041">
        <w:fldChar w:fldCharType="separate"/>
      </w:r>
      <w:r w:rsidR="00B95E61" w:rsidRPr="00B95E61">
        <w:rPr>
          <w:noProof/>
          <w:vertAlign w:val="superscript"/>
        </w:rPr>
        <w:t>44,46</w:t>
      </w:r>
      <w:r w:rsidR="00C60041">
        <w:fldChar w:fldCharType="end"/>
      </w:r>
      <w:r w:rsidR="006D0376">
        <w:t xml:space="preserve"> </w:t>
      </w:r>
      <w:r w:rsidR="00A46D4A">
        <w:t>These</w:t>
      </w:r>
      <w:r w:rsidR="00CF56D3">
        <w:t xml:space="preserve"> mechanisms </w:t>
      </w:r>
      <w:r w:rsidR="00A46D4A">
        <w:t xml:space="preserve">may </w:t>
      </w:r>
      <w:r w:rsidR="00CF56D3">
        <w:t>underlie</w:t>
      </w:r>
      <w:r w:rsidR="006D0376">
        <w:t xml:space="preserve"> the relationship between AR and </w:t>
      </w:r>
      <w:r w:rsidR="00307773">
        <w:t>S</w:t>
      </w:r>
      <w:r w:rsidR="00896E41">
        <w:t>TR</w:t>
      </w:r>
      <w:r w:rsidR="00307773">
        <w:t>A</w:t>
      </w:r>
      <w:r w:rsidR="006D0376">
        <w:t>.</w:t>
      </w:r>
    </w:p>
    <w:p w14:paraId="73101FAF" w14:textId="39E6CD9F" w:rsidR="004A5085" w:rsidRDefault="00FD19E1" w:rsidP="00A02435">
      <w:pPr>
        <w:jc w:val="both"/>
      </w:pPr>
      <w:r w:rsidRPr="00FD19E1">
        <w:t xml:space="preserve">The </w:t>
      </w:r>
      <w:r w:rsidR="00F531C9">
        <w:t>R</w:t>
      </w:r>
      <w:r w:rsidR="00D33C28">
        <w:t>o</w:t>
      </w:r>
      <w:r w:rsidR="00F531C9">
        <w:t>yal College of Paediatrics and Child Health</w:t>
      </w:r>
      <w:r>
        <w:t xml:space="preserve"> </w:t>
      </w:r>
      <w:r w:rsidRPr="00FD19E1">
        <w:t xml:space="preserve">pathway </w:t>
      </w:r>
      <w:r>
        <w:t xml:space="preserve">for children with asthma </w:t>
      </w:r>
      <w:r w:rsidR="00273805">
        <w:t>or</w:t>
      </w:r>
      <w:r>
        <w:t xml:space="preserve"> rhinitis </w:t>
      </w:r>
      <w:r w:rsidRPr="00FD19E1">
        <w:t xml:space="preserve">recommends </w:t>
      </w:r>
      <w:r w:rsidR="00A46D4A">
        <w:t xml:space="preserve">that </w:t>
      </w:r>
      <w:r w:rsidR="009A73FF">
        <w:t>a detailed assessment should be</w:t>
      </w:r>
      <w:r w:rsidR="00E14168">
        <w:t xml:space="preserve"> performed</w:t>
      </w:r>
      <w:r w:rsidR="009A73FF">
        <w:t xml:space="preserve"> to detect the presence of the other condition.</w:t>
      </w:r>
      <w:r w:rsidR="00C60041">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PC9zdHlsZT48L0Rpc3BsYXlUZXh0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=
</w:fldData>
        </w:fldChar>
      </w:r>
      <w:r w:rsidR="00B95E61">
        <w:instrText xml:space="preserve"> ADDIN EN.CITE </w:instrText>
      </w:r>
      <w:r w:rsidR="00B95E61">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PC9zdHlsZT48L0Rpc3BsYXlUZXh0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=
</w:fldData>
        </w:fldChar>
      </w:r>
      <w:r w:rsidR="00B95E61">
        <w:instrText xml:space="preserve"> ADDIN EN.CITE.DATA </w:instrText>
      </w:r>
      <w:r w:rsidR="00B95E61">
        <w:fldChar w:fldCharType="end"/>
      </w:r>
      <w:r w:rsidR="00C60041">
        <w:fldChar w:fldCharType="separate"/>
      </w:r>
      <w:r w:rsidR="00B95E61" w:rsidRPr="00B95E61">
        <w:rPr>
          <w:noProof/>
          <w:vertAlign w:val="superscript"/>
        </w:rPr>
        <w:t>19</w:t>
      </w:r>
      <w:r w:rsidR="00C60041">
        <w:fldChar w:fldCharType="end"/>
      </w:r>
      <w:r w:rsidR="009A73FF">
        <w:t xml:space="preserve"> </w:t>
      </w:r>
      <w:r w:rsidR="00BF3F8C">
        <w:t xml:space="preserve">This should include an assessment of allergen triggers for nasal symptoms with skin prick </w:t>
      </w:r>
      <w:r w:rsidR="0012317E">
        <w:t xml:space="preserve">test (SPT) </w:t>
      </w:r>
      <w:r w:rsidR="00BF3F8C">
        <w:t xml:space="preserve">or specific IgE (sIgE) </w:t>
      </w:r>
      <w:r w:rsidR="00BC7683">
        <w:t>testing</w:t>
      </w:r>
      <w:r w:rsidR="00BF3F8C">
        <w:t xml:space="preserve"> to guide avoidance of these triggers.</w:t>
      </w:r>
      <w:r w:rsidR="00C60041">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PC9zdHlsZT48L0Rpc3BsYXlUZXh0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=
</w:fldData>
        </w:fldChar>
      </w:r>
      <w:r w:rsidR="00B95E61">
        <w:instrText xml:space="preserve"> ADDIN EN.CITE </w:instrText>
      </w:r>
      <w:r w:rsidR="00B95E61">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PC9zdHlsZT48L0Rpc3BsYXlUZXh0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=
</w:fldData>
        </w:fldChar>
      </w:r>
      <w:r w:rsidR="00B95E61">
        <w:instrText xml:space="preserve"> ADDIN EN.CITE.DATA </w:instrText>
      </w:r>
      <w:r w:rsidR="00B95E61">
        <w:fldChar w:fldCharType="end"/>
      </w:r>
      <w:r w:rsidR="00C60041">
        <w:fldChar w:fldCharType="separate"/>
      </w:r>
      <w:r w:rsidR="00B95E61" w:rsidRPr="00B95E61">
        <w:rPr>
          <w:noProof/>
          <w:vertAlign w:val="superscript"/>
        </w:rPr>
        <w:t>19</w:t>
      </w:r>
      <w:r w:rsidR="00C60041">
        <w:fldChar w:fldCharType="end"/>
      </w:r>
      <w:r w:rsidR="00BF3F8C">
        <w:t xml:space="preserve"> </w:t>
      </w:r>
      <w:r w:rsidR="009A73FF">
        <w:t>W</w:t>
      </w:r>
      <w:r>
        <w:t>here both conditions exist</w:t>
      </w:r>
      <w:r w:rsidR="009A73FF">
        <w:t>,</w:t>
      </w:r>
      <w:r>
        <w:t xml:space="preserve"> </w:t>
      </w:r>
      <w:r w:rsidRPr="00FD19E1">
        <w:t>ongoing management should address the upper and lower airways</w:t>
      </w:r>
      <w:r>
        <w:t xml:space="preserve"> together</w:t>
      </w:r>
      <w:r w:rsidRPr="00FD19E1">
        <w:t>.</w:t>
      </w:r>
      <w:r w:rsidR="002C7B7E">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PC9zdHlsZT48L0Rpc3BsYXlUZXh0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=
</w:fldData>
        </w:fldChar>
      </w:r>
      <w:r w:rsidR="00B95E61">
        <w:instrText xml:space="preserve"> ADDIN EN.CITE </w:instrText>
      </w:r>
      <w:r w:rsidR="00B95E61">
        <w:fldChar w:fldCharType="begin">
          <w:fldData xml:space="preserve">PEVuZE5vdGU+PENpdGU+PEF1dGhvcj5WYW5jZTwvQXV0aG9yPjxZZWFyPjIwMTE8L1llYXI+PElE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=
</w:fldData>
        </w:fldChar>
      </w:r>
      <w:r w:rsidR="00B95E61">
        <w:instrText xml:space="preserve"> ADDIN EN.CITE.DATA </w:instrText>
      </w:r>
      <w:r w:rsidR="00B95E61">
        <w:fldChar w:fldCharType="end"/>
      </w:r>
      <w:r w:rsidR="002C7B7E">
        <w:fldChar w:fldCharType="separate"/>
      </w:r>
      <w:r w:rsidR="00B95E61" w:rsidRPr="00B95E61">
        <w:rPr>
          <w:noProof/>
          <w:vertAlign w:val="superscript"/>
        </w:rPr>
        <w:t>19</w:t>
      </w:r>
      <w:r w:rsidR="002C7B7E">
        <w:fldChar w:fldCharType="end"/>
      </w:r>
      <w:r w:rsidRPr="00FD19E1">
        <w:t xml:space="preserve"> </w:t>
      </w:r>
      <w:r w:rsidR="00886EB7">
        <w:t>T</w:t>
      </w:r>
      <w:r w:rsidR="00F52884">
        <w:t xml:space="preserve">he recommended </w:t>
      </w:r>
      <w:r w:rsidR="002F0572">
        <w:t xml:space="preserve">first-line </w:t>
      </w:r>
      <w:r w:rsidR="00F52884">
        <w:t xml:space="preserve">treatment of moderate-severe persistent </w:t>
      </w:r>
      <w:r w:rsidR="00886EB7">
        <w:t>AR i</w:t>
      </w:r>
      <w:r w:rsidR="002F0572">
        <w:t>n children is</w:t>
      </w:r>
      <w:r w:rsidR="00886EB7" w:rsidRPr="00886EB7">
        <w:t xml:space="preserve"> </w:t>
      </w:r>
      <w:r w:rsidR="00886EB7">
        <w:t>intranasal corticosteroid</w:t>
      </w:r>
      <w:r w:rsidR="002F0572">
        <w:t>, if necessary with oral second-generation non-sedating</w:t>
      </w:r>
      <w:r w:rsidR="002F0572" w:rsidRPr="003B56A5">
        <w:t xml:space="preserve"> </w:t>
      </w:r>
      <w:r w:rsidR="002F0572">
        <w:t>or intranasal antihistamines, and saline nasal washes</w:t>
      </w:r>
      <w:r w:rsidR="00F52884">
        <w:t>.</w:t>
      </w:r>
      <w:r w:rsidR="002C7B7E">
        <w:fldChar w:fldCharType="begin">
          <w:fldData xml:space="preserve">PEVuZE5vdGU+PENpdGU+PEF1dGhvcj5TY2FkZGluZzwvQXV0aG9yPjxZZWFyPjIwMTU8L1llYXI+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</w:fldData>
        </w:fldChar>
      </w:r>
      <w:r w:rsidR="00B95E61">
        <w:instrText xml:space="preserve"> ADDIN EN.CITE </w:instrText>
      </w:r>
      <w:r w:rsidR="00B95E61">
        <w:fldChar w:fldCharType="begin">
          <w:fldData xml:space="preserve">PEVuZE5vdGU+PENpdGU+PEF1dGhvcj5TY2FkZGluZzwvQXV0aG9yPjxZZWFyPjIwMTU8L1llYXI+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</w:fldData>
        </w:fldChar>
      </w:r>
      <w:r w:rsidR="00B95E61">
        <w:instrText xml:space="preserve"> ADDIN EN.CITE.DATA </w:instrText>
      </w:r>
      <w:r w:rsidR="00B95E61">
        <w:fldChar w:fldCharType="end"/>
      </w:r>
      <w:r w:rsidR="002C7B7E">
        <w:fldChar w:fldCharType="separate"/>
      </w:r>
      <w:r w:rsidR="00B95E61" w:rsidRPr="00B95E61">
        <w:rPr>
          <w:noProof/>
          <w:vertAlign w:val="superscript"/>
        </w:rPr>
        <w:t>33,34,49,50</w:t>
      </w:r>
      <w:r w:rsidR="002C7B7E">
        <w:fldChar w:fldCharType="end"/>
      </w:r>
      <w:r w:rsidR="00F52884">
        <w:t xml:space="preserve"> </w:t>
      </w:r>
      <w:r w:rsidR="0075570F">
        <w:t>Oral leukotriene receptor antagonists may be considered</w:t>
      </w:r>
      <w:r w:rsidR="00011161">
        <w:t xml:space="preserve"> where symptoms persist</w:t>
      </w:r>
      <w:r w:rsidR="0075570F">
        <w:t>.</w:t>
      </w:r>
      <w:r w:rsidR="002C7B7E">
        <w:fldChar w:fldCharType="begin">
          <w:fldData xml:space="preserve">PEVuZE5vdGU+PENpdGU+PEF1dGhvcj5TZWlkbWFuPC9BdXRob3I+PFllYXI+MjAxNTwvWWVhcj48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=
</w:fldData>
        </w:fldChar>
      </w:r>
      <w:r w:rsidR="00B95E61">
        <w:instrText xml:space="preserve"> ADDIN EN.CITE </w:instrText>
      </w:r>
      <w:r w:rsidR="00B95E61">
        <w:fldChar w:fldCharType="begin">
          <w:fldData xml:space="preserve">PEVuZE5vdGU+PENpdGU+PEF1dGhvcj5TZWlkbWFuPC9BdXRob3I+PFllYXI+MjAxNTwvWWVhcj48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=
</w:fldData>
        </w:fldChar>
      </w:r>
      <w:r w:rsidR="00B95E61">
        <w:instrText xml:space="preserve"> ADDIN EN.CITE.DATA </w:instrText>
      </w:r>
      <w:r w:rsidR="00B95E61">
        <w:fldChar w:fldCharType="end"/>
      </w:r>
      <w:r w:rsidR="002C7B7E">
        <w:fldChar w:fldCharType="separate"/>
      </w:r>
      <w:r w:rsidR="00B95E61" w:rsidRPr="00B95E61">
        <w:rPr>
          <w:noProof/>
          <w:vertAlign w:val="superscript"/>
        </w:rPr>
        <w:t>33,49</w:t>
      </w:r>
      <w:r w:rsidR="002C7B7E">
        <w:fldChar w:fldCharType="end"/>
      </w:r>
      <w:r w:rsidR="004A77D8">
        <w:t xml:space="preserve"> </w:t>
      </w:r>
      <w:r w:rsidR="005A0136">
        <w:t xml:space="preserve">Observational </w:t>
      </w:r>
      <w:r w:rsidR="003E3F01">
        <w:t xml:space="preserve">studies </w:t>
      </w:r>
      <w:r w:rsidR="00775DBD">
        <w:t>have suggested</w:t>
      </w:r>
      <w:r w:rsidR="00011161">
        <w:t xml:space="preserve"> that</w:t>
      </w:r>
      <w:r w:rsidR="00775DBD">
        <w:t xml:space="preserve"> </w:t>
      </w:r>
      <w:r w:rsidR="003E3F01">
        <w:rPr>
          <w:lang w:val="en"/>
        </w:rPr>
        <w:t>intranasal corti</w:t>
      </w:r>
      <w:r w:rsidR="00A37C6E">
        <w:rPr>
          <w:lang w:val="en"/>
        </w:rPr>
        <w:t>costeroid</w:t>
      </w:r>
      <w:r w:rsidR="002F0572">
        <w:rPr>
          <w:lang w:val="en"/>
        </w:rPr>
        <w:t xml:space="preserve"> u</w:t>
      </w:r>
      <w:r w:rsidR="00A37C6E">
        <w:rPr>
          <w:lang w:val="en"/>
        </w:rPr>
        <w:t>s</w:t>
      </w:r>
      <w:r w:rsidR="002F0572">
        <w:rPr>
          <w:lang w:val="en"/>
        </w:rPr>
        <w:t>e</w:t>
      </w:r>
      <w:r w:rsidR="00A37C6E">
        <w:rPr>
          <w:lang w:val="en"/>
        </w:rPr>
        <w:t xml:space="preserve"> </w:t>
      </w:r>
      <w:r w:rsidR="003E3F01" w:rsidRPr="0027079A">
        <w:rPr>
          <w:lang w:val="en"/>
        </w:rPr>
        <w:t>improve</w:t>
      </w:r>
      <w:r w:rsidR="00A37C6E">
        <w:rPr>
          <w:lang w:val="en"/>
        </w:rPr>
        <w:t>s</w:t>
      </w:r>
      <w:r w:rsidR="003E3F01" w:rsidRPr="0027079A">
        <w:rPr>
          <w:lang w:val="en"/>
        </w:rPr>
        <w:t xml:space="preserve"> asthma control</w:t>
      </w:r>
      <w:r w:rsidR="00775DBD">
        <w:rPr>
          <w:lang w:val="en"/>
        </w:rPr>
        <w:t xml:space="preserve"> in children</w:t>
      </w:r>
      <w:r w:rsidR="003E3F01">
        <w:rPr>
          <w:lang w:val="en"/>
        </w:rPr>
        <w:t xml:space="preserve">, </w:t>
      </w:r>
      <w:r w:rsidR="003E3F01" w:rsidRPr="0027079A">
        <w:t xml:space="preserve">consistent with </w:t>
      </w:r>
      <w:r w:rsidR="003E3F01">
        <w:t xml:space="preserve">clinical trials </w:t>
      </w:r>
      <w:r w:rsidR="003E3F01" w:rsidRPr="0027079A">
        <w:t>in adults</w:t>
      </w:r>
      <w:r w:rsidR="0012317E">
        <w:t xml:space="preserve">, but no randomised </w:t>
      </w:r>
      <w:r w:rsidR="0012317E">
        <w:lastRenderedPageBreak/>
        <w:t>controlled trials looking at the effects of treatment of AR on asthma control in children were identified</w:t>
      </w:r>
      <w:r w:rsidR="00775DBD">
        <w:t>.</w:t>
      </w:r>
      <w:r w:rsidR="002C7B7E">
        <w:fldChar w:fldCharType="begin">
          <w:fldData xml:space="preserve">PEVuZE5vdGU+PENpdGU+PEF1dGhvcj5SdW9rb25lbjwvQXV0aG9yPjxZZWFyPjIwMTA8L1llYXI+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</w:fldData>
        </w:fldChar>
      </w:r>
      <w:r w:rsidR="00B95E61">
        <w:instrText xml:space="preserve"> ADDIN EN.CITE </w:instrText>
      </w:r>
      <w:r w:rsidR="00B95E61">
        <w:fldChar w:fldCharType="begin">
          <w:fldData xml:space="preserve">PEVuZE5vdGU+PENpdGU+PEF1dGhvcj5SdW9rb25lbjwvQXV0aG9yPjxZZWFyPjIwMTA8L1llYXI+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</w:fldData>
        </w:fldChar>
      </w:r>
      <w:r w:rsidR="00B95E61">
        <w:instrText xml:space="preserve"> ADDIN EN.CITE.DATA </w:instrText>
      </w:r>
      <w:r w:rsidR="00B95E61">
        <w:fldChar w:fldCharType="end"/>
      </w:r>
      <w:r w:rsidR="002C7B7E">
        <w:fldChar w:fldCharType="separate"/>
      </w:r>
      <w:r w:rsidR="00B95E61" w:rsidRPr="00B95E61">
        <w:rPr>
          <w:noProof/>
          <w:vertAlign w:val="superscript"/>
        </w:rPr>
        <w:t>29,30,34,36,50</w:t>
      </w:r>
      <w:r w:rsidR="002C7B7E">
        <w:fldChar w:fldCharType="end"/>
      </w:r>
      <w:r w:rsidR="00775DBD">
        <w:t xml:space="preserve"> </w:t>
      </w:r>
      <w:r w:rsidR="00131700">
        <w:t xml:space="preserve">Anti-IgE monoclonal antibody, </w:t>
      </w:r>
      <w:r w:rsidR="00720E5B">
        <w:t>O</w:t>
      </w:r>
      <w:r w:rsidR="00131700">
        <w:t>malizumab, improves nasal and bronchial symptoms in patients with AR and S</w:t>
      </w:r>
      <w:r w:rsidR="0012317E">
        <w:t>TR</w:t>
      </w:r>
      <w:r w:rsidR="00131700">
        <w:t>A.</w:t>
      </w:r>
      <w:r w:rsidR="002C7B7E">
        <w:fldChar w:fldCharType="begin">
          <w:fldData xml:space="preserve">PEVuZE5vdGU+PENpdGU+PEF1dGhvcj5Cb3VzcXVldDwvQXV0aG9yPjxZZWFyPjIwMDg8L1llYXI+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</w:fldData>
        </w:fldChar>
      </w:r>
      <w:r w:rsidR="00B95E61">
        <w:instrText xml:space="preserve"> ADDIN EN.CITE </w:instrText>
      </w:r>
      <w:r w:rsidR="00B95E61">
        <w:fldChar w:fldCharType="begin">
          <w:fldData xml:space="preserve">PEVuZE5vdGU+PENpdGU+PEF1dGhvcj5Cb3VzcXVldDwvQXV0aG9yPjxZZWFyPjIwMDg8L1llYXI+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</w:fldData>
        </w:fldChar>
      </w:r>
      <w:r w:rsidR="00B95E61">
        <w:instrText xml:space="preserve"> ADDIN EN.CITE.DATA </w:instrText>
      </w:r>
      <w:r w:rsidR="00B95E61">
        <w:fldChar w:fldCharType="end"/>
      </w:r>
      <w:r w:rsidR="002C7B7E">
        <w:fldChar w:fldCharType="separate"/>
      </w:r>
      <w:r w:rsidR="00B95E61" w:rsidRPr="00B95E61">
        <w:rPr>
          <w:noProof/>
          <w:vertAlign w:val="superscript"/>
        </w:rPr>
        <w:t>34</w:t>
      </w:r>
      <w:r w:rsidR="002C7B7E">
        <w:fldChar w:fldCharType="end"/>
      </w:r>
      <w:r w:rsidR="00131700">
        <w:t xml:space="preserve">  </w:t>
      </w:r>
      <w:r w:rsidR="003B56A5">
        <w:t xml:space="preserve">Specific immunotherapy </w:t>
      </w:r>
      <w:r w:rsidR="0012317E">
        <w:t xml:space="preserve">to allergens including pollens and house dust mite (HDM) which trigger AR </w:t>
      </w:r>
      <w:r w:rsidR="00011161">
        <w:t xml:space="preserve">is generally contraindicated in </w:t>
      </w:r>
      <w:r w:rsidR="0012317E">
        <w:t xml:space="preserve">children with </w:t>
      </w:r>
      <w:r w:rsidR="00FF1BA3">
        <w:t>S</w:t>
      </w:r>
      <w:r w:rsidR="00896E41">
        <w:t>TR</w:t>
      </w:r>
      <w:r w:rsidR="00FF1BA3">
        <w:t>A</w:t>
      </w:r>
      <w:r w:rsidR="005A0136">
        <w:t xml:space="preserve"> due to the potential for adverse effects</w:t>
      </w:r>
      <w:r w:rsidR="0012317E">
        <w:t>, but has successfully treated AR in children with mild or no asthma</w:t>
      </w:r>
      <w:r w:rsidR="00011161">
        <w:t>.</w:t>
      </w:r>
      <w:r w:rsidR="002C7B7E">
        <w:fldChar w:fldCharType="begin">
          <w:fldData xml:space="preserve">PEVuZE5vdGU+PENpdGU+PEF1dGhvcj5Cb3VzcXVldDwvQXV0aG9yPjxZZWFyPjIwMDg8L1llYXI+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</w:fldData>
        </w:fldChar>
      </w:r>
      <w:r w:rsidR="00B95E61">
        <w:instrText xml:space="preserve"> ADDIN EN.CITE </w:instrText>
      </w:r>
      <w:r w:rsidR="00B95E61">
        <w:fldChar w:fldCharType="begin">
          <w:fldData xml:space="preserve">PEVuZE5vdGU+PENpdGU+PEF1dGhvcj5Cb3VzcXVldDwvQXV0aG9yPjxZZWFyPjIwMDg8L1llYXI+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</w:fldData>
        </w:fldChar>
      </w:r>
      <w:r w:rsidR="00B95E61">
        <w:instrText xml:space="preserve"> ADDIN EN.CITE.DATA </w:instrText>
      </w:r>
      <w:r w:rsidR="00B95E61">
        <w:fldChar w:fldCharType="end"/>
      </w:r>
      <w:r w:rsidR="002C7B7E">
        <w:fldChar w:fldCharType="separate"/>
      </w:r>
      <w:r w:rsidR="00B95E61" w:rsidRPr="00B95E61">
        <w:rPr>
          <w:noProof/>
          <w:vertAlign w:val="superscript"/>
        </w:rPr>
        <w:t>33,34</w:t>
      </w:r>
      <w:r w:rsidR="002C7B7E">
        <w:fldChar w:fldCharType="end"/>
      </w:r>
      <w:r w:rsidR="008977A5">
        <w:t xml:space="preserve"> </w:t>
      </w:r>
    </w:p>
    <w:p w14:paraId="5A710524" w14:textId="77777777" w:rsidR="00D329EF" w:rsidRDefault="00D329EF" w:rsidP="00A02435">
      <w:pPr>
        <w:jc w:val="both"/>
      </w:pPr>
    </w:p>
    <w:p w14:paraId="4C9C83AB" w14:textId="77777777" w:rsidR="004A5085" w:rsidRDefault="004A5085" w:rsidP="00A02435">
      <w:pPr>
        <w:pStyle w:val="Heading4"/>
        <w:jc w:val="both"/>
      </w:pPr>
      <w:r>
        <w:t>Eczema</w:t>
      </w:r>
    </w:p>
    <w:p w14:paraId="2B742425" w14:textId="770C42DF" w:rsidR="00913837" w:rsidRDefault="002C49B9" w:rsidP="00A02435">
      <w:pPr>
        <w:jc w:val="both"/>
      </w:pPr>
      <w:r w:rsidRPr="002C49B9">
        <w:t>Eczema</w:t>
      </w:r>
      <w:r w:rsidR="006A60BE">
        <w:t xml:space="preserve"> </w:t>
      </w:r>
      <w:r w:rsidR="006C6FC1">
        <w:t>affects 15-</w:t>
      </w:r>
      <w:r w:rsidRPr="002C49B9">
        <w:t>38% of children</w:t>
      </w:r>
      <w:r w:rsidR="00D83E3B">
        <w:t xml:space="preserve"> and </w:t>
      </w:r>
      <w:r w:rsidR="00CE57D9">
        <w:t>usually precedes the onset of asthma</w:t>
      </w:r>
      <w:r w:rsidR="000813CA">
        <w:t>.</w:t>
      </w:r>
      <w:r w:rsidR="002C7B7E">
        <w:fldChar w:fldCharType="begin">
          <w:fldData xml:space="preserve">PEVuZE5vdGU+PENpdGU+PEF1dGhvcj5KdXN0PC9BdXRob3I+PFllYXI+MjAxMzwvWWVhcj48SURU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</w:fldData>
        </w:fldChar>
      </w:r>
      <w:r w:rsidR="00B95E61">
        <w:instrText xml:space="preserve"> ADDIN EN.CITE </w:instrText>
      </w:r>
      <w:r w:rsidR="00B95E61">
        <w:fldChar w:fldCharType="begin">
          <w:fldData xml:space="preserve">PEVuZE5vdGU+PENpdGU+PEF1dGhvcj5KdXN0PC9BdXRob3I+PFllYXI+MjAxMzwvWWVhcj48SURU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</w:fldData>
        </w:fldChar>
      </w:r>
      <w:r w:rsidR="00B95E61">
        <w:instrText xml:space="preserve"> ADDIN EN.CITE.DATA </w:instrText>
      </w:r>
      <w:r w:rsidR="00B95E61">
        <w:fldChar w:fldCharType="end"/>
      </w:r>
      <w:r w:rsidR="002C7B7E">
        <w:fldChar w:fldCharType="separate"/>
      </w:r>
      <w:r w:rsidR="00B95E61" w:rsidRPr="00B95E61">
        <w:rPr>
          <w:noProof/>
          <w:vertAlign w:val="superscript"/>
        </w:rPr>
        <w:t>28,51-55</w:t>
      </w:r>
      <w:r w:rsidR="002C7B7E">
        <w:fldChar w:fldCharType="end"/>
      </w:r>
      <w:r w:rsidR="000813CA">
        <w:t xml:space="preserve"> </w:t>
      </w:r>
      <w:r w:rsidR="00A64DDA">
        <w:t xml:space="preserve"> </w:t>
      </w:r>
      <w:r w:rsidR="007E69FD">
        <w:t>T</w:t>
      </w:r>
      <w:r w:rsidR="007E69FD">
        <w:rPr>
          <w:rFonts w:ascii="Calibri" w:eastAsia="Calibri" w:hAnsi="Calibri" w:cs="Arial"/>
        </w:rPr>
        <w:t>he f</w:t>
      </w:r>
      <w:r w:rsidR="007E69FD" w:rsidRPr="007E69FD">
        <w:rPr>
          <w:rFonts w:ascii="Calibri" w:eastAsia="Calibri" w:hAnsi="Calibri" w:cs="Arial"/>
        </w:rPr>
        <w:t>ilaggrin g</w:t>
      </w:r>
      <w:r w:rsidR="007E69FD">
        <w:rPr>
          <w:rFonts w:ascii="Calibri" w:eastAsia="Calibri" w:hAnsi="Calibri" w:cs="Arial"/>
        </w:rPr>
        <w:t xml:space="preserve">ene has been identified as important in eczema, with </w:t>
      </w:r>
      <w:r w:rsidR="007E69FD" w:rsidRPr="007E69FD">
        <w:rPr>
          <w:rFonts w:ascii="Calibri" w:eastAsia="Calibri" w:hAnsi="Calibri" w:cs="Arial"/>
        </w:rPr>
        <w:t xml:space="preserve">loss-of-function mutations </w:t>
      </w:r>
      <w:r w:rsidR="00B573D7">
        <w:rPr>
          <w:rFonts w:ascii="Calibri" w:eastAsia="Calibri" w:hAnsi="Calibri" w:cs="Arial"/>
        </w:rPr>
        <w:t xml:space="preserve">being associated with </w:t>
      </w:r>
      <w:r w:rsidR="007E69FD">
        <w:rPr>
          <w:rFonts w:ascii="Calibri" w:eastAsia="Calibri" w:hAnsi="Calibri" w:cs="Arial"/>
        </w:rPr>
        <w:t>skin barrier dysfunction</w:t>
      </w:r>
      <w:r w:rsidR="00B573D7">
        <w:rPr>
          <w:rFonts w:ascii="Calibri" w:eastAsia="Calibri" w:hAnsi="Calibri" w:cs="Arial"/>
        </w:rPr>
        <w:t xml:space="preserve"> </w:t>
      </w:r>
      <w:r w:rsidR="00B573D7" w:rsidRPr="00B573D7">
        <w:rPr>
          <w:rFonts w:ascii="Calibri" w:eastAsia="Calibri" w:hAnsi="Calibri" w:cs="Arial"/>
        </w:rPr>
        <w:t xml:space="preserve">and </w:t>
      </w:r>
      <w:r w:rsidR="00B573D7">
        <w:rPr>
          <w:rFonts w:ascii="Calibri" w:eastAsia="Calibri" w:hAnsi="Calibri" w:cs="Arial"/>
        </w:rPr>
        <w:t>an increased incidence of asthma.</w:t>
      </w:r>
      <w:r w:rsidR="008937FE">
        <w:rPr>
          <w:rFonts w:ascii="Calibri" w:eastAsia="Calibri" w:hAnsi="Calibri" w:cs="Arial"/>
        </w:rPr>
        <w:fldChar w:fldCharType="begin">
          <w:fldData xml:space="preserve">PEVuZE5vdGU+PENpdGU+PEF1dGhvcj52b24gS29ieWxldHpraTwvQXV0aG9yPjxZZWFyPjIwMTI8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</w:fldData>
        </w:fldChar>
      </w:r>
      <w:r w:rsidR="00B95E61">
        <w:rPr>
          <w:rFonts w:ascii="Calibri" w:eastAsia="Calibri" w:hAnsi="Calibri" w:cs="Arial"/>
        </w:rPr>
        <w:instrText xml:space="preserve"> ADDIN EN.CITE </w:instrText>
      </w:r>
      <w:r w:rsidR="00B95E61">
        <w:rPr>
          <w:rFonts w:ascii="Calibri" w:eastAsia="Calibri" w:hAnsi="Calibri" w:cs="Arial"/>
        </w:rPr>
        <w:fldChar w:fldCharType="begin">
          <w:fldData xml:space="preserve">PEVuZE5vdGU+PENpdGU+PEF1dGhvcj52b24gS29ieWxldHpraTwvQXV0aG9yPjxZZWFyPjIwMTI8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</w:fldData>
        </w:fldChar>
      </w:r>
      <w:r w:rsidR="00B95E61">
        <w:rPr>
          <w:rFonts w:ascii="Calibri" w:eastAsia="Calibri" w:hAnsi="Calibri" w:cs="Arial"/>
        </w:rPr>
        <w:instrText xml:space="preserve"> ADDIN EN.CITE.DATA </w:instrText>
      </w:r>
      <w:r w:rsidR="00B95E61">
        <w:rPr>
          <w:rFonts w:ascii="Calibri" w:eastAsia="Calibri" w:hAnsi="Calibri" w:cs="Arial"/>
        </w:rPr>
      </w:r>
      <w:r w:rsidR="00B95E61">
        <w:rPr>
          <w:rFonts w:ascii="Calibri" w:eastAsia="Calibri" w:hAnsi="Calibri" w:cs="Arial"/>
        </w:rPr>
        <w:fldChar w:fldCharType="end"/>
      </w:r>
      <w:r w:rsidR="008937FE">
        <w:rPr>
          <w:rFonts w:ascii="Calibri" w:eastAsia="Calibri" w:hAnsi="Calibri" w:cs="Arial"/>
        </w:rPr>
      </w:r>
      <w:r w:rsidR="008937FE">
        <w:rPr>
          <w:rFonts w:ascii="Calibri" w:eastAsia="Calibri" w:hAnsi="Calibri" w:cs="Arial"/>
        </w:rPr>
        <w:fldChar w:fldCharType="separate"/>
      </w:r>
      <w:r w:rsidR="00B95E61" w:rsidRPr="00B95E61">
        <w:rPr>
          <w:rFonts w:ascii="Calibri" w:eastAsia="Calibri" w:hAnsi="Calibri" w:cs="Arial"/>
          <w:noProof/>
          <w:vertAlign w:val="superscript"/>
        </w:rPr>
        <w:t>51,53</w:t>
      </w:r>
      <w:r w:rsidR="008937FE">
        <w:rPr>
          <w:rFonts w:ascii="Calibri" w:eastAsia="Calibri" w:hAnsi="Calibri" w:cs="Arial"/>
        </w:rPr>
        <w:fldChar w:fldCharType="end"/>
      </w:r>
      <w:r w:rsidR="00B573D7">
        <w:rPr>
          <w:rFonts w:ascii="Calibri" w:eastAsia="Calibri" w:hAnsi="Calibri" w:cs="Arial"/>
        </w:rPr>
        <w:t xml:space="preserve"> </w:t>
      </w:r>
      <w:r w:rsidR="007E69FD">
        <w:t xml:space="preserve">In </w:t>
      </w:r>
      <w:r w:rsidR="005A0136">
        <w:t>one</w:t>
      </w:r>
      <w:r w:rsidR="007E69FD">
        <w:t xml:space="preserve"> birth cohort study, eczema with filaggrin loss-of-functio</w:t>
      </w:r>
      <w:r w:rsidR="006C6FC1">
        <w:t>n mutations w</w:t>
      </w:r>
      <w:r w:rsidR="007E69FD">
        <w:t xml:space="preserve">as associated with </w:t>
      </w:r>
      <w:r w:rsidR="00307773">
        <w:t>S</w:t>
      </w:r>
      <w:r w:rsidR="007F715C">
        <w:t>TR</w:t>
      </w:r>
      <w:r w:rsidR="00307773">
        <w:t>A</w:t>
      </w:r>
      <w:r w:rsidR="007E69FD">
        <w:t xml:space="preserve"> and reduced lung function at puberty.</w:t>
      </w:r>
      <w:r w:rsidR="008937FE">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 </w:instrText>
      </w:r>
      <w:r w:rsidR="00B95E61">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DATA </w:instrText>
      </w:r>
      <w:r w:rsidR="00B95E61">
        <w:fldChar w:fldCharType="end"/>
      </w:r>
      <w:r w:rsidR="008937FE">
        <w:fldChar w:fldCharType="separate"/>
      </w:r>
      <w:r w:rsidR="00B95E61" w:rsidRPr="00B95E61">
        <w:rPr>
          <w:noProof/>
          <w:vertAlign w:val="superscript"/>
        </w:rPr>
        <w:t>22</w:t>
      </w:r>
      <w:r w:rsidR="008937FE">
        <w:fldChar w:fldCharType="end"/>
      </w:r>
      <w:r w:rsidR="007E69FD">
        <w:t xml:space="preserve"> </w:t>
      </w:r>
      <w:r w:rsidR="00FA7BCF">
        <w:t>We</w:t>
      </w:r>
      <w:r w:rsidR="005A0136">
        <w:t xml:space="preserve"> can speculate that </w:t>
      </w:r>
      <w:r w:rsidR="00C746A6">
        <w:t xml:space="preserve">ongoing exposure </w:t>
      </w:r>
      <w:r w:rsidR="00831893">
        <w:t xml:space="preserve">of eczematous skin </w:t>
      </w:r>
      <w:r w:rsidR="00C746A6">
        <w:t>to allergen</w:t>
      </w:r>
      <w:r w:rsidR="00E54158">
        <w:t xml:space="preserve">s </w:t>
      </w:r>
      <w:r w:rsidR="005A0136">
        <w:t xml:space="preserve">may result in the development of polysensitisation, driving </w:t>
      </w:r>
      <w:r w:rsidR="006F6AC2">
        <w:t xml:space="preserve">systemic </w:t>
      </w:r>
      <w:r w:rsidR="00E54158">
        <w:t xml:space="preserve">allergic </w:t>
      </w:r>
      <w:r w:rsidR="006F6AC2">
        <w:t>inflammation</w:t>
      </w:r>
      <w:r w:rsidR="00C80F0B">
        <w:t xml:space="preserve"> and worsening </w:t>
      </w:r>
      <w:r w:rsidR="0036017F">
        <w:t xml:space="preserve">of </w:t>
      </w:r>
      <w:r w:rsidR="00C80F0B">
        <w:t>asthma symptoms</w:t>
      </w:r>
      <w:r w:rsidR="00F23358">
        <w:t xml:space="preserve">. </w:t>
      </w:r>
      <w:r w:rsidR="00932D3A">
        <w:t>Alternatively, t</w:t>
      </w:r>
      <w:r w:rsidR="00F23358">
        <w:t xml:space="preserve">he association between </w:t>
      </w:r>
      <w:r w:rsidR="00932D3A">
        <w:t xml:space="preserve">eczema and </w:t>
      </w:r>
      <w:r w:rsidR="007F715C">
        <w:t xml:space="preserve">asthma </w:t>
      </w:r>
      <w:r w:rsidR="00F23358">
        <w:t xml:space="preserve">may not </w:t>
      </w:r>
      <w:r w:rsidR="00932D3A">
        <w:t>be</w:t>
      </w:r>
      <w:r w:rsidR="002E6302">
        <w:t xml:space="preserve"> causal</w:t>
      </w:r>
      <w:r w:rsidR="00C80F0B">
        <w:t>.</w:t>
      </w:r>
      <w:r w:rsidR="00FA7BCF">
        <w:t xml:space="preserve"> </w:t>
      </w:r>
      <w:r w:rsidR="00FA7BCF" w:rsidRPr="005E2677">
        <w:t xml:space="preserve">Randomised controlled trials (eg </w:t>
      </w:r>
      <w:r w:rsidR="005E2677" w:rsidRPr="005E2677">
        <w:t>ClinicalTrials.gov NCT02449850</w:t>
      </w:r>
      <w:r w:rsidR="00FA7BCF" w:rsidRPr="005E2677">
        <w:t>) of skin barrier agents are now ongoing and may provide more information in time.</w:t>
      </w:r>
      <w:r w:rsidR="00FA7BCF">
        <w:t xml:space="preserve"> </w:t>
      </w:r>
    </w:p>
    <w:p w14:paraId="3CDF220D" w14:textId="77777777" w:rsidR="00D329EF" w:rsidRDefault="00D329EF" w:rsidP="00A02435">
      <w:pPr>
        <w:jc w:val="both"/>
      </w:pPr>
    </w:p>
    <w:p w14:paraId="54CA14F2" w14:textId="77777777" w:rsidR="00AF4E63" w:rsidRDefault="00AF4E63" w:rsidP="00A02435">
      <w:pPr>
        <w:pStyle w:val="Heading4"/>
        <w:jc w:val="both"/>
      </w:pPr>
      <w:r>
        <w:t>Food allergy</w:t>
      </w:r>
    </w:p>
    <w:p w14:paraId="5F01664D" w14:textId="1178C0DB" w:rsidR="000A5B3A" w:rsidRDefault="00AF4E63" w:rsidP="00A02435">
      <w:pPr>
        <w:jc w:val="both"/>
      </w:pPr>
      <w:r>
        <w:t xml:space="preserve">Food allergy </w:t>
      </w:r>
      <w:r w:rsidR="003C568B">
        <w:t xml:space="preserve">(FA) </w:t>
      </w:r>
      <w:r>
        <w:t>affect</w:t>
      </w:r>
      <w:r w:rsidR="006F6AC2">
        <w:t>s</w:t>
      </w:r>
      <w:r>
        <w:t xml:space="preserve"> 2.5-4.2% of </w:t>
      </w:r>
      <w:r w:rsidR="006F6AC2">
        <w:t xml:space="preserve">all </w:t>
      </w:r>
      <w:r>
        <w:t>children and 10% of children</w:t>
      </w:r>
      <w:r w:rsidR="006F6AC2">
        <w:t xml:space="preserve"> with asthma, and is associated with</w:t>
      </w:r>
      <w:r>
        <w:t xml:space="preserve"> </w:t>
      </w:r>
      <w:r w:rsidR="00214D90">
        <w:t>asthma</w:t>
      </w:r>
      <w:r w:rsidR="0012317E">
        <w:t xml:space="preserve"> severity, including more night-time symptoms, higher steroid requirements, more frequent asthma exacerbations and more hospital and intensive care admissions</w:t>
      </w:r>
      <w:r>
        <w:t>.</w:t>
      </w:r>
      <w:r w:rsidR="00AE20E6">
        <w:fldChar w:fldCharType="begin">
          <w:fldData xml:space="preserve">PEVuZE5vdGU+PENpdGU+PEF1dGhvcj5XYW5nPC9BdXRob3I+PFllYXI+MjAxMTwvWWVhcj48SURU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</w:fldData>
        </w:fldChar>
      </w:r>
      <w:r w:rsidR="00B95E61">
        <w:instrText xml:space="preserve"> ADDIN EN.CITE </w:instrText>
      </w:r>
      <w:r w:rsidR="00B95E61">
        <w:fldChar w:fldCharType="begin">
          <w:fldData xml:space="preserve">PEVuZE5vdGU+PENpdGU+PEF1dGhvcj5XYW5nPC9BdXRob3I+PFllYXI+MjAxMTwvWWVhcj48SURU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</w:fldData>
        </w:fldChar>
      </w:r>
      <w:r w:rsidR="00B95E61">
        <w:instrText xml:space="preserve"> ADDIN EN.CITE.DATA </w:instrText>
      </w:r>
      <w:r w:rsidR="00B95E61">
        <w:fldChar w:fldCharType="end"/>
      </w:r>
      <w:r w:rsidR="00AE20E6">
        <w:fldChar w:fldCharType="separate"/>
      </w:r>
      <w:r w:rsidR="00B95E61" w:rsidRPr="00B95E61">
        <w:rPr>
          <w:noProof/>
          <w:vertAlign w:val="superscript"/>
        </w:rPr>
        <w:t>18,54,56-58</w:t>
      </w:r>
      <w:r w:rsidR="00AE20E6">
        <w:fldChar w:fldCharType="end"/>
      </w:r>
      <w:r>
        <w:t xml:space="preserve">. </w:t>
      </w:r>
      <w:r w:rsidR="006C20B6">
        <w:t>In</w:t>
      </w:r>
      <w:r w:rsidR="00E165B3">
        <w:t xml:space="preserve"> </w:t>
      </w:r>
      <w:r w:rsidR="00E556E1" w:rsidRPr="008075DC">
        <w:t xml:space="preserve">a prospective study of 174 children </w:t>
      </w:r>
      <w:r w:rsidR="00FA7BCF">
        <w:t xml:space="preserve">less than </w:t>
      </w:r>
      <w:r w:rsidR="00E556E1" w:rsidRPr="008075DC">
        <w:t>36 months old sensitised to food and aeroallergens on SPT</w:t>
      </w:r>
      <w:r w:rsidR="006C20B6">
        <w:t>,</w:t>
      </w:r>
      <w:r w:rsidR="009279DA">
        <w:t xml:space="preserve"> </w:t>
      </w:r>
      <w:r w:rsidR="006C20B6">
        <w:t>f</w:t>
      </w:r>
      <w:r w:rsidR="00E556E1" w:rsidRPr="008075DC">
        <w:t xml:space="preserve">ollow-up 7-14 years later showed those with persistent food and aeroallergen sensitisation had </w:t>
      </w:r>
      <w:r w:rsidR="00FA7BCF">
        <w:t xml:space="preserve">much </w:t>
      </w:r>
      <w:r w:rsidR="00E556E1" w:rsidRPr="008075DC">
        <w:t xml:space="preserve">more </w:t>
      </w:r>
      <w:r w:rsidR="00CB26C4">
        <w:t>severe asthma</w:t>
      </w:r>
      <w:r w:rsidR="00E556E1" w:rsidRPr="008075DC">
        <w:t xml:space="preserve"> compared with those that had only aeroallergen sensitisation.</w:t>
      </w:r>
      <w:r w:rsidR="00AE20E6">
        <w:fldChar w:fldCharType="begin">
          <w:fldData xml:space="preserve">PEVuZE5vdGU+PENpdGU+PEF1dGhvcj5aaWNhcmk8L0F1dGhvcj48WWVhcj4yMDEyPC9ZZWFyPjxJ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</w:fldData>
        </w:fldChar>
      </w:r>
      <w:r w:rsidR="00B95E61">
        <w:instrText xml:space="preserve"> ADDIN EN.CITE </w:instrText>
      </w:r>
      <w:r w:rsidR="00B95E61">
        <w:fldChar w:fldCharType="begin">
          <w:fldData xml:space="preserve">PEVuZE5vdGU+PENpdGU+PEF1dGhvcj5aaWNhcmk8L0F1dGhvcj48WWVhcj4yMDEyPC9ZZWFyPjxJ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</w:fldData>
        </w:fldChar>
      </w:r>
      <w:r w:rsidR="00B95E61">
        <w:instrText xml:space="preserve"> ADDIN EN.CITE.DATA </w:instrText>
      </w:r>
      <w:r w:rsidR="00B95E61">
        <w:fldChar w:fldCharType="end"/>
      </w:r>
      <w:r w:rsidR="00AE20E6">
        <w:fldChar w:fldCharType="separate"/>
      </w:r>
      <w:r w:rsidR="00B95E61" w:rsidRPr="00B95E61">
        <w:rPr>
          <w:noProof/>
          <w:vertAlign w:val="superscript"/>
        </w:rPr>
        <w:t>56</w:t>
      </w:r>
      <w:r w:rsidR="00AE20E6">
        <w:fldChar w:fldCharType="end"/>
      </w:r>
      <w:r w:rsidR="00E556E1">
        <w:t xml:space="preserve"> In </w:t>
      </w:r>
      <w:r w:rsidR="00E165B3">
        <w:t>t</w:t>
      </w:r>
      <w:r w:rsidR="00DE3CA8">
        <w:t>he National Cooperative Inner City Asthma Study</w:t>
      </w:r>
      <w:r w:rsidR="00E165B3">
        <w:t>, children</w:t>
      </w:r>
      <w:r w:rsidR="00E165B3" w:rsidRPr="00E165B3">
        <w:t xml:space="preserve"> </w:t>
      </w:r>
      <w:r w:rsidR="00E165B3">
        <w:t>age</w:t>
      </w:r>
      <w:r w:rsidR="00E556E1">
        <w:t>d</w:t>
      </w:r>
      <w:r w:rsidR="00E165B3">
        <w:t xml:space="preserve"> 4-9 years with asthma</w:t>
      </w:r>
      <w:r w:rsidR="00E165B3" w:rsidRPr="00E165B3">
        <w:t xml:space="preserve"> </w:t>
      </w:r>
      <w:r w:rsidR="00E165B3">
        <w:t xml:space="preserve">and food sensitisation on </w:t>
      </w:r>
      <w:r w:rsidR="00CB26C4">
        <w:t>sIgE</w:t>
      </w:r>
      <w:r w:rsidR="00E165B3">
        <w:t xml:space="preserve"> testing</w:t>
      </w:r>
      <w:r w:rsidR="00DE3CA8">
        <w:t xml:space="preserve"> had </w:t>
      </w:r>
      <w:r w:rsidR="00FA7BCF">
        <w:t xml:space="preserve">significantly </w:t>
      </w:r>
      <w:r w:rsidR="00DE3CA8">
        <w:t xml:space="preserve">higher rates of hospitalisation and required </w:t>
      </w:r>
      <w:r w:rsidR="00FA7BCF">
        <w:t xml:space="preserve">significantly </w:t>
      </w:r>
      <w:r w:rsidR="00DE3CA8">
        <w:t>more steroid medication</w:t>
      </w:r>
      <w:r w:rsidR="00E165B3">
        <w:t xml:space="preserve"> </w:t>
      </w:r>
      <w:r w:rsidR="00DE3CA8">
        <w:t>th</w:t>
      </w:r>
      <w:r w:rsidR="00BF48E5">
        <w:t xml:space="preserve">an those not </w:t>
      </w:r>
      <w:r w:rsidR="00E165B3">
        <w:t>sensitised to food.</w:t>
      </w:r>
      <w:r w:rsidR="00AE20E6">
        <w:fldChar w:fldCharType="begin"/>
      </w:r>
      <w:r w:rsidR="00B95E61">
        <w:instrText xml:space="preserve"> ADDIN EN.CITE &lt;EndNote&gt;&lt;Cite&gt;&lt;Author&gt;Wang&lt;/Author&gt;&lt;Year&gt;2005&lt;/Year&gt;&lt;IDText&gt;Food allergen sensitization in inner-city children with asthma&lt;/IDText&gt;&lt;DisplayText&gt;&lt;style face="superscript"&gt;59&lt;/style&gt;&lt;/DisplayText&gt;&lt;record&gt;&lt;dates&gt;&lt;pub-dates&gt;&lt;date&gt;5//&lt;/date&gt;&lt;/pub-dates&gt;&lt;year&gt;2005&lt;/year&gt;&lt;/dates&gt;&lt;keywords&gt;&lt;keyword&gt;Asthma&lt;/keyword&gt;&lt;keyword&gt;food allergy&lt;/keyword&gt;&lt;keyword&gt;sensitization&lt;/keyword&gt;&lt;keyword&gt;IgE&lt;/keyword&gt;&lt;keyword&gt;inner-city children&lt;/keyword&gt;&lt;/keywords&gt;&lt;urls&gt;&lt;related-urls&gt;&lt;url&gt;http://www.sciencedirect.com/science/article/pii/S0091674905003696&lt;/url&gt;&lt;/related-urls&gt;&lt;/urls&gt;&lt;isbn&gt;0091-6749&lt;/isbn&gt;&lt;titles&gt;&lt;title&gt;Food allergen sensitization in inner-city children with asthma&lt;/title&gt;&lt;secondary-title&gt;Journal of Allergy and Clinical Immunology&lt;/secondary-title&gt;&lt;/titles&gt;&lt;pages&gt;1076-1080&lt;/pages&gt;&lt;number&gt;5&lt;/number&gt;&lt;contributors&gt;&lt;authors&gt;&lt;author&gt;Wang, Julie&lt;/author&gt;&lt;author&gt;Visness, Cynthia M.&lt;/author&gt;&lt;author&gt;Sampson, Hugh A.&lt;/author&gt;&lt;/authors&gt;&lt;/contributors&gt;&lt;added-date format="utc"&gt;1457697198&lt;/added-date&gt;&lt;ref-type name="Journal Article"&gt;17&lt;/ref-type&gt;&lt;rec-number&gt;2403&lt;/rec-number&gt;&lt;last-updated-date format="utc"&gt;1457698014&lt;/last-updated-date&gt;&lt;electronic-resource-num&gt;http://dx.doi.org/10.1016/j.jaci.2005.02.014&lt;/electronic-resource-num&gt;&lt;volume&gt;115&lt;/volume&gt;&lt;/record&gt;&lt;/Cite&gt;&lt;/EndNote&gt;</w:instrText>
      </w:r>
      <w:r w:rsidR="00AE20E6">
        <w:fldChar w:fldCharType="separate"/>
      </w:r>
      <w:r w:rsidR="00B95E61" w:rsidRPr="00B95E61">
        <w:rPr>
          <w:noProof/>
          <w:vertAlign w:val="superscript"/>
        </w:rPr>
        <w:t>59</w:t>
      </w:r>
      <w:r w:rsidR="00AE20E6">
        <w:fldChar w:fldCharType="end"/>
      </w:r>
      <w:r w:rsidR="00E165B3">
        <w:t xml:space="preserve"> </w:t>
      </w:r>
      <w:r w:rsidR="006F6AC2">
        <w:t xml:space="preserve">A </w:t>
      </w:r>
      <w:r w:rsidR="009F1D73">
        <w:t xml:space="preserve">study by Roberts </w:t>
      </w:r>
      <w:r w:rsidR="009F1D73" w:rsidRPr="009F1D73">
        <w:rPr>
          <w:i/>
        </w:rPr>
        <w:t>et al.</w:t>
      </w:r>
      <w:r w:rsidR="009F1D73">
        <w:t xml:space="preserve"> </w:t>
      </w:r>
      <w:r w:rsidR="00E556E1">
        <w:t xml:space="preserve">found children with </w:t>
      </w:r>
      <w:r w:rsidR="00E40D54">
        <w:t xml:space="preserve">acute </w:t>
      </w:r>
      <w:r w:rsidR="00E556E1">
        <w:t>life</w:t>
      </w:r>
      <w:r w:rsidR="006C20B6">
        <w:t>-</w:t>
      </w:r>
      <w:r w:rsidR="00E556E1">
        <w:t xml:space="preserve">threatening asthma requiring ventilation were </w:t>
      </w:r>
      <w:r w:rsidR="00FA7BCF">
        <w:t xml:space="preserve">much </w:t>
      </w:r>
      <w:r w:rsidR="00E556E1">
        <w:t xml:space="preserve">more likely to have clinical </w:t>
      </w:r>
      <w:r w:rsidR="003C568B">
        <w:t>FA</w:t>
      </w:r>
      <w:r w:rsidR="00E556E1">
        <w:t xml:space="preserve"> than those </w:t>
      </w:r>
      <w:r w:rsidR="009F1D73">
        <w:t>attending the emergency department with non-life threatening exacerbations</w:t>
      </w:r>
      <w:r w:rsidR="00E556E1">
        <w:t>.</w:t>
      </w:r>
      <w:r w:rsidR="00AE20E6">
        <w:fldChar w:fldCharType="begin"/>
      </w:r>
      <w:r w:rsidR="00B95E61">
        <w:instrText xml:space="preserve"> ADDIN EN.CITE &lt;EndNote&gt;&lt;Cite&gt;&lt;Author&gt;Roberts&lt;/Author&gt;&lt;Year&gt;2003&lt;/Year&gt;&lt;IDText&gt;Food allergy as a risk factor for life-threatening asthma in childhood: A case-controlled study&lt;/IDText&gt;&lt;DisplayText&gt;&lt;style face="superscript"&gt;60&lt;/style&gt;&lt;/DisplayText&gt;&lt;record&gt;&lt;dates&gt;&lt;pub-dates&gt;&lt;date&gt;7//&lt;/date&gt;&lt;/pub-dates&gt;&lt;year&gt;2003&lt;/year&gt;&lt;/dates&gt;&lt;keywords&gt;&lt;keyword&gt;Food Allergy&lt;/keyword&gt;&lt;keyword&gt;life-threatening asthma&lt;/keyword&gt;&lt;keyword&gt;lung function&lt;/keyword&gt;&lt;/keywords&gt;&lt;urls&gt;&lt;related-urls&gt;&lt;url&gt;http://www.sciencedirect.com/science/article/pii/S0091674903013848&lt;/url&gt;&lt;/related-urls&gt;&lt;/urls&gt;&lt;isbn&gt;0091-6749&lt;/isbn&gt;&lt;titles&gt;&lt;title&gt;Food allergy as a risk factor for life-threatening asthma in childhood: A case-controlled study&lt;/title&gt;&lt;secondary-title&gt;Journal of Allergy and Clinical Immunology&lt;/secondary-title&gt;&lt;/titles&gt;&lt;pages&gt;168-174&lt;/pages&gt;&lt;number&gt;1&lt;/number&gt;&lt;contributors&gt;&lt;authors&gt;&lt;author&gt;Roberts, Graham&lt;/author&gt;&lt;author&gt;Patel, Neeta&lt;/author&gt;&lt;author&gt;Levi-Schaffer, Francesca&lt;/author&gt;&lt;author&gt;Habibi, Parviz&lt;/author&gt;&lt;author&gt;Lack, Gideon&lt;/author&gt;&lt;/authors&gt;&lt;/contributors&gt;&lt;added-date format="utc"&gt;1457697199&lt;/added-date&gt;&lt;ref-type name="Journal Article"&gt;17&lt;/ref-type&gt;&lt;rec-number&gt;2406&lt;/rec-number&gt;&lt;last-updated-date format="utc"&gt;1457698013&lt;/last-updated-date&gt;&lt;electronic-resource-num&gt;http://dx.doi.org/10.1067/mai.2003.1569&lt;/electronic-resource-num&gt;&lt;volume&gt;112&lt;/volume&gt;&lt;/record&gt;&lt;/Cite&gt;&lt;/EndNote&gt;</w:instrText>
      </w:r>
      <w:r w:rsidR="00AE20E6">
        <w:fldChar w:fldCharType="separate"/>
      </w:r>
      <w:r w:rsidR="00B95E61" w:rsidRPr="00B95E61">
        <w:rPr>
          <w:noProof/>
          <w:vertAlign w:val="superscript"/>
        </w:rPr>
        <w:t>60</w:t>
      </w:r>
      <w:r w:rsidR="00AE20E6">
        <w:fldChar w:fldCharType="end"/>
      </w:r>
      <w:r w:rsidR="009F1D73">
        <w:t xml:space="preserve"> A</w:t>
      </w:r>
      <w:r w:rsidR="006F6AC2">
        <w:t>dditionally</w:t>
      </w:r>
      <w:r w:rsidR="007465D0">
        <w:t>,</w:t>
      </w:r>
      <w:r w:rsidR="006F6AC2">
        <w:t xml:space="preserve"> a</w:t>
      </w:r>
      <w:r w:rsidR="009F1D73">
        <w:t xml:space="preserve"> study of </w:t>
      </w:r>
      <w:r w:rsidR="008D265D">
        <w:t xml:space="preserve">201 </w:t>
      </w:r>
      <w:r w:rsidR="009F1D73">
        <w:t xml:space="preserve">children </w:t>
      </w:r>
      <w:r w:rsidR="008D265D">
        <w:t xml:space="preserve">with </w:t>
      </w:r>
      <w:r w:rsidR="0036017F">
        <w:t>asthma</w:t>
      </w:r>
      <w:r w:rsidR="0048115E">
        <w:t xml:space="preserve"> </w:t>
      </w:r>
      <w:r w:rsidR="009F1D73">
        <w:t xml:space="preserve">found </w:t>
      </w:r>
      <w:r w:rsidR="00C6753F">
        <w:t xml:space="preserve">peanut and milk allergy were independently associated with </w:t>
      </w:r>
      <w:r w:rsidR="008D265D">
        <w:t>hospitalisations for asthma exacerbations.</w:t>
      </w:r>
      <w:r w:rsidR="009279DA">
        <w:fldChar w:fldCharType="begin"/>
      </w:r>
      <w:r w:rsidR="00B95E61">
        <w:instrText xml:space="preserve"> ADDIN EN.CITE &lt;EndNote&gt;&lt;Cite&gt;&lt;Author&gt;Simpson&lt;/Author&gt;&lt;Year&gt;2007&lt;/Year&gt;&lt;IDText&gt;Food allergy and asthma morbidity in children&lt;/IDText&gt;&lt;DisplayText&gt;&lt;style face="superscript"&gt;61&lt;/style&gt;&lt;/DisplayText&gt;&lt;record&gt;&lt;keywords&gt;&lt;keyword&gt;asthma morbidity&lt;/keyword&gt;&lt;keyword&gt;egg allergy&lt;/keyword&gt;&lt;keyword&gt;fish allergy&lt;/keyword&gt;&lt;keyword&gt;food allergy&lt;/keyword&gt;&lt;keyword&gt;food-specific IgE levels&lt;/keyword&gt;&lt;keyword&gt;milk allergy&lt;/keyword&gt;&lt;keyword&gt;peanut allergy&lt;/keyword&gt;&lt;/keywords&gt;&lt;urls&gt;&lt;related-urls&gt;&lt;url&gt;http://dx.doi.org/10.1002/ppul.20605&lt;/url&gt;&lt;/related-urls&gt;&lt;/urls&gt;&lt;isbn&gt;1099-0496&lt;/isbn&gt;&lt;titles&gt;&lt;title&gt;Food allergy and asthma morbidity in children&lt;/title&gt;&lt;secondary-title&gt;Pediatric Pulmonology&lt;/secondary-title&gt;&lt;/titles&gt;&lt;pages&gt;489-495&lt;/pages&gt;&lt;number&gt;6&lt;/number&gt;&lt;contributors&gt;&lt;authors&gt;&lt;author&gt;Simpson, Alyson B.&lt;/author&gt;&lt;author&gt;Glutting, Joe&lt;/author&gt;&lt;author&gt;Yousef, Ejaz&lt;/author&gt;&lt;/authors&gt;&lt;/contributors&gt;&lt;added-date format="utc"&gt;1457697199&lt;/added-date&gt;&lt;ref-type name="Journal Article"&gt;17&lt;/ref-type&gt;&lt;dates&gt;&lt;year&gt;2007&lt;/year&gt;&lt;/dates&gt;&lt;rec-number&gt;2404&lt;/rec-number&gt;&lt;publisher&gt;Wiley Subscription Services, Inc., A Wiley Company&lt;/publisher&gt;&lt;last-updated-date format="utc"&gt;1457698014&lt;/last-updated-date&gt;&lt;electronic-resource-num&gt;10.1002/ppul.20605&lt;/electronic-resource-num&gt;&lt;volume&gt;42&lt;/volume&gt;&lt;/record&gt;&lt;/Cite&gt;&lt;/EndNote&gt;</w:instrText>
      </w:r>
      <w:r w:rsidR="009279DA">
        <w:fldChar w:fldCharType="separate"/>
      </w:r>
      <w:r w:rsidR="00B95E61" w:rsidRPr="00B95E61">
        <w:rPr>
          <w:noProof/>
          <w:vertAlign w:val="superscript"/>
        </w:rPr>
        <w:t>61</w:t>
      </w:r>
      <w:r w:rsidR="009279DA">
        <w:fldChar w:fldCharType="end"/>
      </w:r>
      <w:r w:rsidR="008D265D">
        <w:t xml:space="preserve"> </w:t>
      </w:r>
      <w:r w:rsidR="006C20B6">
        <w:t xml:space="preserve">In other studies </w:t>
      </w:r>
      <w:r w:rsidR="00C87416">
        <w:t>multiple food alle</w:t>
      </w:r>
      <w:r w:rsidR="00B834E8">
        <w:t xml:space="preserve">rgies </w:t>
      </w:r>
      <w:r w:rsidR="006C20B6">
        <w:t xml:space="preserve">have been </w:t>
      </w:r>
      <w:r w:rsidR="00C6753F">
        <w:t xml:space="preserve">associated with </w:t>
      </w:r>
      <w:r w:rsidR="006C20B6">
        <w:t>STRA</w:t>
      </w:r>
      <w:r w:rsidR="00AE20E6">
        <w:fldChar w:fldCharType="begin">
          <w:fldData xml:space="preserve">PEVuZE5vdGU+PENpdGU+PEF1dGhvcj5Lb25yYWRzZW48L0F1dGhvcj48WWVhcj4yMDE1PC9ZZWFy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</w:fldData>
        </w:fldChar>
      </w:r>
      <w:r w:rsidR="00B95E61">
        <w:instrText xml:space="preserve"> ADDIN EN.CITE </w:instrText>
      </w:r>
      <w:r w:rsidR="00B95E61">
        <w:fldChar w:fldCharType="begin">
          <w:fldData xml:space="preserve">PEVuZE5vdGU+PENpdGU+PEF1dGhvcj5Lb25yYWRzZW48L0F1dGhvcj48WWVhcj4yMDE1PC9ZZWFy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</w:fldData>
        </w:fldChar>
      </w:r>
      <w:r w:rsidR="00B95E61">
        <w:instrText xml:space="preserve"> ADDIN EN.CITE.DATA </w:instrText>
      </w:r>
      <w:r w:rsidR="00B95E61">
        <w:fldChar w:fldCharType="end"/>
      </w:r>
      <w:r w:rsidR="00AE20E6">
        <w:fldChar w:fldCharType="separate"/>
      </w:r>
      <w:r w:rsidR="00B95E61" w:rsidRPr="00B95E61">
        <w:rPr>
          <w:noProof/>
          <w:vertAlign w:val="superscript"/>
        </w:rPr>
        <w:t>16,59,61</w:t>
      </w:r>
      <w:r w:rsidR="00AE20E6">
        <w:fldChar w:fldCharType="end"/>
      </w:r>
    </w:p>
    <w:p w14:paraId="34542D0A" w14:textId="608B4D6D" w:rsidR="00E1304C" w:rsidRDefault="00266A6F" w:rsidP="00A02435">
      <w:pPr>
        <w:jc w:val="both"/>
      </w:pPr>
      <w:r>
        <w:t xml:space="preserve">It is not clear </w:t>
      </w:r>
      <w:r w:rsidR="00E1304C">
        <w:t xml:space="preserve">whether the observed relationship between </w:t>
      </w:r>
      <w:r w:rsidR="00307773">
        <w:t>S</w:t>
      </w:r>
      <w:r w:rsidR="00896E41">
        <w:t>TR</w:t>
      </w:r>
      <w:r w:rsidR="00307773">
        <w:t>A</w:t>
      </w:r>
      <w:r>
        <w:t xml:space="preserve"> and </w:t>
      </w:r>
      <w:r w:rsidR="003C568B">
        <w:t>FA</w:t>
      </w:r>
      <w:r w:rsidR="00E1304C">
        <w:t xml:space="preserve"> is due solely to</w:t>
      </w:r>
      <w:r>
        <w:t xml:space="preserve"> a</w:t>
      </w:r>
      <w:r w:rsidR="00E1304C">
        <w:t xml:space="preserve"> </w:t>
      </w:r>
      <w:r w:rsidR="006F6AC2">
        <w:t xml:space="preserve">shared </w:t>
      </w:r>
      <w:r w:rsidR="00E1304C">
        <w:t>strong</w:t>
      </w:r>
      <w:r w:rsidR="00932AA2">
        <w:t>er</w:t>
      </w:r>
      <w:r w:rsidR="00E1304C">
        <w:t xml:space="preserve"> atopic tendency</w:t>
      </w:r>
      <w:r w:rsidR="0052252B">
        <w:t xml:space="preserve">, </w:t>
      </w:r>
      <w:r w:rsidR="00A40937">
        <w:t xml:space="preserve">or </w:t>
      </w:r>
      <w:r w:rsidR="00932AA2">
        <w:t xml:space="preserve">whether </w:t>
      </w:r>
      <w:r w:rsidR="00E1304C">
        <w:t>a causal pathophysiological link is responsible</w:t>
      </w:r>
      <w:r w:rsidR="0052252B">
        <w:t>.</w:t>
      </w:r>
      <w:r w:rsidR="00AE20E6">
        <w:fldChar w:fldCharType="begin"/>
      </w:r>
      <w:r w:rsidR="00B95E61">
        <w:instrText xml:space="preserve"> ADDIN EN.CITE &lt;EndNote&gt;&lt;Cite&gt;&lt;Author&gt;Roberts&lt;/Author&gt;&lt;Year&gt;2003&lt;/Year&gt;&lt;IDText&gt;Food allergy and asthma—what is the link?&lt;/IDText&gt;&lt;DisplayText&gt;&lt;style face="superscript"&gt;62&lt;/style&gt;&lt;/DisplayText&gt;&lt;record&gt;&lt;dates&gt;&lt;pub-dates&gt;&lt;date&gt;9//&lt;/date&gt;&lt;/pub-dates&gt;&lt;year&gt;2003&lt;/year&gt;&lt;/dates&gt;&lt;keywords&gt;&lt;keyword&gt;asthma&lt;/keyword&gt;&lt;keyword&gt;food allergy&lt;/keyword&gt;&lt;/keywords&gt;&lt;urls&gt;&lt;related-urls&gt;&lt;url&gt;http://www.sciencedirect.com/science/article/pii/S1526054203000587&lt;/url&gt;&lt;/related-urls&gt;&lt;/urls&gt;&lt;isbn&gt;1526-0542&lt;/isbn&gt;&lt;titles&gt;&lt;title&gt;Food allergy and asthma—what is the link?&lt;/title&gt;&lt;secondary-title&gt;Paediatric Respiratory Reviews&lt;/secondary-title&gt;&lt;/titles&gt;&lt;pages&gt;205-212&lt;/pages&gt;&lt;number&gt;3&lt;/number&gt;&lt;contributors&gt;&lt;authors&gt;&lt;author&gt;Roberts, Graham&lt;/author&gt;&lt;author&gt;Lack, Gideon&lt;/author&gt;&lt;/authors&gt;&lt;/contributors&gt;&lt;added-date format="utc"&gt;1457697199&lt;/added-date&gt;&lt;ref-type name="Journal Article"&gt;17&lt;/ref-type&gt;&lt;rec-number&gt;2405&lt;/rec-number&gt;&lt;last-updated-date format="utc"&gt;1457698013&lt;/last-updated-date&gt;&lt;electronic-resource-num&gt;http://dx.doi.org/10.1016/S1526-0542(03)00058-7&lt;/electronic-resource-num&gt;&lt;volume&gt;4&lt;/volume&gt;&lt;/record&gt;&lt;/Cite&gt;&lt;/EndNote&gt;</w:instrText>
      </w:r>
      <w:r w:rsidR="00AE20E6">
        <w:fldChar w:fldCharType="separate"/>
      </w:r>
      <w:r w:rsidR="00B95E61" w:rsidRPr="00B95E61">
        <w:rPr>
          <w:noProof/>
          <w:vertAlign w:val="superscript"/>
        </w:rPr>
        <w:t>62</w:t>
      </w:r>
      <w:r w:rsidR="00AE20E6">
        <w:fldChar w:fldCharType="end"/>
      </w:r>
      <w:r w:rsidR="00E1304C">
        <w:t xml:space="preserve"> Several mechanisms have been proposed for a causal link. </w:t>
      </w:r>
      <w:r w:rsidR="00E1304C" w:rsidRPr="006A6A8C">
        <w:t>Firstly, some anaphylactic reactions to food may be misdiagnosed as acute exacerbations of asthma</w:t>
      </w:r>
      <w:r w:rsidR="001D745E" w:rsidRPr="006A6A8C">
        <w:t>,</w:t>
      </w:r>
      <w:r w:rsidR="00791789" w:rsidRPr="006A6A8C">
        <w:t xml:space="preserve"> especially where exercise is a co-factor for severe reactions to food</w:t>
      </w:r>
      <w:r w:rsidR="00E1304C" w:rsidRPr="006A6A8C">
        <w:t>.</w:t>
      </w:r>
      <w:r w:rsidR="006A6A8C">
        <w:fldChar w:fldCharType="begin">
          <w:fldData xml:space="preserve">PEVuZE5vdGU+PENpdGU+PEF1dGhvcj5Sb2JlcnRzPC9BdXRob3I+PFllYXI+MjAwMzwvWWVhcj48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</w:fldData>
        </w:fldChar>
      </w:r>
      <w:r w:rsidR="00B95E61">
        <w:instrText xml:space="preserve"> ADDIN EN.CITE </w:instrText>
      </w:r>
      <w:r w:rsidR="00B95E61">
        <w:fldChar w:fldCharType="begin">
          <w:fldData xml:space="preserve">PEVuZE5vdGU+PENpdGU+PEF1dGhvcj5Sb2JlcnRzPC9BdXRob3I+PFllYXI+MjAwMzwvWWVhcj48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</w:fldData>
        </w:fldChar>
      </w:r>
      <w:r w:rsidR="00B95E61">
        <w:instrText xml:space="preserve"> ADDIN EN.CITE.DATA </w:instrText>
      </w:r>
      <w:r w:rsidR="00B95E61">
        <w:fldChar w:fldCharType="end"/>
      </w:r>
      <w:r w:rsidR="006A6A8C">
        <w:fldChar w:fldCharType="separate"/>
      </w:r>
      <w:r w:rsidR="00B95E61" w:rsidRPr="00B95E61">
        <w:rPr>
          <w:noProof/>
          <w:vertAlign w:val="superscript"/>
        </w:rPr>
        <w:t>57,60,62,63</w:t>
      </w:r>
      <w:r w:rsidR="006A6A8C">
        <w:fldChar w:fldCharType="end"/>
      </w:r>
      <w:r w:rsidR="00E1304C">
        <w:t xml:space="preserve"> In a retrospective analysis of the records of 73 children admitted to intensive care with asthma, </w:t>
      </w:r>
      <w:r w:rsidR="00E1304C" w:rsidRPr="00E1304C">
        <w:t xml:space="preserve">a </w:t>
      </w:r>
      <w:r w:rsidR="00E1304C">
        <w:t>diagnosis of anaphylaxis was considered possible in 1</w:t>
      </w:r>
      <w:r w:rsidR="00E1304C" w:rsidRPr="00E1304C">
        <w:t>7.8%</w:t>
      </w:r>
      <w:r w:rsidR="00E1304C">
        <w:t xml:space="preserve"> and </w:t>
      </w:r>
      <w:r w:rsidR="00E1304C" w:rsidRPr="00E1304C">
        <w:t xml:space="preserve">highly likely </w:t>
      </w:r>
      <w:r w:rsidR="00E1304C">
        <w:t xml:space="preserve">in </w:t>
      </w:r>
      <w:r w:rsidR="00E1304C" w:rsidRPr="00E1304C">
        <w:t>4.1%.</w:t>
      </w:r>
      <w:r w:rsidR="00C23844">
        <w:fldChar w:fldCharType="begin">
          <w:fldData xml:space="preserve">PEVuZE5vdGU+PENpdGU+PEF1dGhvcj5TYXJnYW50PC9BdXRob3I+PFllYXI+MjAxNDwvWWVhcj48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</w:fldData>
        </w:fldChar>
      </w:r>
      <w:r w:rsidR="00B95E61">
        <w:instrText xml:space="preserve"> ADDIN EN.CITE </w:instrText>
      </w:r>
      <w:r w:rsidR="00B95E61">
        <w:fldChar w:fldCharType="begin">
          <w:fldData xml:space="preserve">PEVuZE5vdGU+PENpdGU+PEF1dGhvcj5TYXJnYW50PC9BdXRob3I+PFllYXI+MjAxNDwvWWVhcj48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</w:fldData>
        </w:fldChar>
      </w:r>
      <w:r w:rsidR="00B95E61">
        <w:instrText xml:space="preserve"> ADDIN EN.CITE.DATA </w:instrText>
      </w:r>
      <w:r w:rsidR="00B95E61">
        <w:fldChar w:fldCharType="end"/>
      </w:r>
      <w:r w:rsidR="00C23844">
        <w:fldChar w:fldCharType="separate"/>
      </w:r>
      <w:r w:rsidR="00B95E61" w:rsidRPr="00B95E61">
        <w:rPr>
          <w:noProof/>
          <w:vertAlign w:val="superscript"/>
        </w:rPr>
        <w:t>63</w:t>
      </w:r>
      <w:r w:rsidR="00C23844">
        <w:fldChar w:fldCharType="end"/>
      </w:r>
      <w:r w:rsidR="00E1304C">
        <w:t xml:space="preserve"> Secondly, ingestion of food allergens </w:t>
      </w:r>
      <w:r w:rsidR="003244E9">
        <w:t xml:space="preserve">in some children </w:t>
      </w:r>
      <w:r w:rsidR="00E1304C">
        <w:t>may cause a less severe allergic reaction manifesting primarily as worsening of asthma symptoms.</w:t>
      </w:r>
      <w:r w:rsidR="00C23844" w:rsidRPr="00C23844">
        <w:t xml:space="preserve"> </w:t>
      </w:r>
      <w:r w:rsidR="00C23844">
        <w:t>Whilst FA manifesting as asthma is thought to be rare, it has been reported that ingestion of food allergens in children with asthma can trigger asthma symptoms up to 30% of the time.</w:t>
      </w:r>
      <w:r w:rsidR="00C23844">
        <w:fldChar w:fldCharType="begin">
          <w:fldData xml:space="preserve">PEVuZE5vdGU+PENpdGU+PEF1dGhvcj5XYW5nPC9BdXRob3I+PFllYXI+MjAxMTwvWWVhcj48SURU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</w:fldData>
        </w:fldChar>
      </w:r>
      <w:r w:rsidR="00B95E61">
        <w:instrText xml:space="preserve"> ADDIN EN.CITE </w:instrText>
      </w:r>
      <w:r w:rsidR="00B95E61">
        <w:fldChar w:fldCharType="begin">
          <w:fldData xml:space="preserve">PEVuZE5vdGU+PENpdGU+PEF1dGhvcj5XYW5nPC9BdXRob3I+PFllYXI+MjAxMTwvWWVhcj48SURU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</w:fldData>
        </w:fldChar>
      </w:r>
      <w:r w:rsidR="00B95E61">
        <w:instrText xml:space="preserve"> ADDIN EN.CITE.DATA </w:instrText>
      </w:r>
      <w:r w:rsidR="00B95E61">
        <w:fldChar w:fldCharType="end"/>
      </w:r>
      <w:r w:rsidR="00C23844">
        <w:fldChar w:fldCharType="separate"/>
      </w:r>
      <w:r w:rsidR="00B95E61" w:rsidRPr="00B95E61">
        <w:rPr>
          <w:noProof/>
          <w:vertAlign w:val="superscript"/>
        </w:rPr>
        <w:t>54,57</w:t>
      </w:r>
      <w:r w:rsidR="00C23844">
        <w:fldChar w:fldCharType="end"/>
      </w:r>
      <w:r w:rsidR="00E1304C">
        <w:t xml:space="preserve"> Thirdly, </w:t>
      </w:r>
      <w:r w:rsidR="00B10F86">
        <w:t xml:space="preserve">it has been proposed that </w:t>
      </w:r>
      <w:r w:rsidR="00E1304C">
        <w:t xml:space="preserve">chronic inhalation </w:t>
      </w:r>
      <w:r w:rsidR="00B10F86">
        <w:t xml:space="preserve">of </w:t>
      </w:r>
      <w:r w:rsidR="00E1304C">
        <w:t>aerosolised food</w:t>
      </w:r>
      <w:r w:rsidR="00B10F86">
        <w:t xml:space="preserve"> allergens may increase asthma severity.</w:t>
      </w:r>
      <w:r w:rsidR="00C23844">
        <w:fldChar w:fldCharType="begin">
          <w:fldData xml:space="preserve">PEVuZE5vdGU+PENpdGU+PEF1dGhvcj5Sb2JlcnRzPC9BdXRob3I+PFllYXI+MjAwMzwvWWVhcj48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</w:fldData>
        </w:fldChar>
      </w:r>
      <w:r w:rsidR="00B95E61">
        <w:instrText xml:space="preserve"> ADDIN EN.CITE </w:instrText>
      </w:r>
      <w:r w:rsidR="00B95E61">
        <w:fldChar w:fldCharType="begin">
          <w:fldData xml:space="preserve">PEVuZE5vdGU+PENpdGU+PEF1dGhvcj5Sb2JlcnRzPC9BdXRob3I+PFllYXI+MjAwMzwvWWVhcj48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</w:fldData>
        </w:fldChar>
      </w:r>
      <w:r w:rsidR="00B95E61">
        <w:instrText xml:space="preserve"> ADDIN EN.CITE.DATA </w:instrText>
      </w:r>
      <w:r w:rsidR="00B95E61">
        <w:fldChar w:fldCharType="end"/>
      </w:r>
      <w:r w:rsidR="00C23844">
        <w:fldChar w:fldCharType="separate"/>
      </w:r>
      <w:r w:rsidR="00B95E61" w:rsidRPr="00B95E61">
        <w:rPr>
          <w:noProof/>
          <w:vertAlign w:val="superscript"/>
        </w:rPr>
        <w:t>60,62</w:t>
      </w:r>
      <w:r w:rsidR="00C23844">
        <w:fldChar w:fldCharType="end"/>
      </w:r>
      <w:r w:rsidR="00B10F86">
        <w:t xml:space="preserve"> Occupational asthma in adults is widely recognised, with </w:t>
      </w:r>
      <w:r w:rsidR="00C64613">
        <w:t xml:space="preserve">Baker’s asthma being most commonly due to </w:t>
      </w:r>
      <w:r w:rsidR="00B10F86">
        <w:t xml:space="preserve">inhalation of </w:t>
      </w:r>
      <w:r w:rsidR="00C64613">
        <w:t xml:space="preserve">airborne </w:t>
      </w:r>
      <w:r w:rsidR="00B10F86">
        <w:t>flour in those with wheat allergy</w:t>
      </w:r>
      <w:r w:rsidR="00811392">
        <w:t>, though milk powder, egg,</w:t>
      </w:r>
      <w:r w:rsidR="00C64613">
        <w:t xml:space="preserve"> carob bean </w:t>
      </w:r>
      <w:r w:rsidR="00811392">
        <w:t xml:space="preserve">and soya </w:t>
      </w:r>
      <w:r w:rsidR="00C64613">
        <w:t>flour have also been implicated</w:t>
      </w:r>
      <w:r w:rsidR="00B10F86">
        <w:t>.</w:t>
      </w:r>
      <w:r w:rsidR="00C23844">
        <w:fldChar w:fldCharType="begin">
          <w:fldData xml:space="preserve">PEVuZE5vdGU+PENpdGU+PEF1dGhvcj5Sb2JlcnRzPC9BdXRob3I+PFllYXI+MjAwMzwvWWVhcj48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</w:fldData>
        </w:fldChar>
      </w:r>
      <w:r w:rsidR="00B95E61">
        <w:instrText xml:space="preserve"> ADDIN EN.CITE </w:instrText>
      </w:r>
      <w:r w:rsidR="00B95E61">
        <w:fldChar w:fldCharType="begin">
          <w:fldData xml:space="preserve">PEVuZE5vdGU+PENpdGU+PEF1dGhvcj5Sb2JlcnRzPC9BdXRob3I+PFllYXI+MjAwMzwvWWVhcj48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</w:fldData>
        </w:fldChar>
      </w:r>
      <w:r w:rsidR="00B95E61">
        <w:instrText xml:space="preserve"> ADDIN EN.CITE.DATA </w:instrText>
      </w:r>
      <w:r w:rsidR="00B95E61">
        <w:fldChar w:fldCharType="end"/>
      </w:r>
      <w:r w:rsidR="00C23844">
        <w:fldChar w:fldCharType="separate"/>
      </w:r>
      <w:r w:rsidR="00B95E61" w:rsidRPr="00B95E61">
        <w:rPr>
          <w:noProof/>
          <w:vertAlign w:val="superscript"/>
        </w:rPr>
        <w:t>60,62</w:t>
      </w:r>
      <w:r w:rsidR="00C23844">
        <w:fldChar w:fldCharType="end"/>
      </w:r>
      <w:r w:rsidR="00C64613">
        <w:t xml:space="preserve"> </w:t>
      </w:r>
      <w:r w:rsidR="00811392">
        <w:t xml:space="preserve">The pathophysiology and histological findings of occupational and allergic asthma in adults are </w:t>
      </w:r>
      <w:r w:rsidR="00932D3A">
        <w:t>similar</w:t>
      </w:r>
      <w:r w:rsidR="006C20B6">
        <w:t>, but studies in children were not identified</w:t>
      </w:r>
      <w:r w:rsidR="00811392">
        <w:t>.</w:t>
      </w:r>
      <w:r w:rsidR="00C23844">
        <w:fldChar w:fldCharType="begin"/>
      </w:r>
      <w:r w:rsidR="00B95E61">
        <w:instrText xml:space="preserve"> ADDIN EN.CITE &lt;EndNote&gt;&lt;Cite&gt;&lt;Author&gt;Roberts&lt;/Author&gt;&lt;Year&gt;2003&lt;/Year&gt;&lt;IDText&gt;Food allergy and asthma—what is the link?&lt;/IDText&gt;&lt;DisplayText&gt;&lt;style face="superscript"&gt;62&lt;/style&gt;&lt;/DisplayText&gt;&lt;record&gt;&lt;dates&gt;&lt;pub-dates&gt;&lt;date&gt;9//&lt;/date&gt;&lt;/pub-dates&gt;&lt;year&gt;2003&lt;/year&gt;&lt;/dates&gt;&lt;keywords&gt;&lt;keyword&gt;asthma&lt;/keyword&gt;&lt;keyword&gt;food allergy&lt;/keyword&gt;&lt;/keywords&gt;&lt;urls&gt;&lt;related-urls&gt;&lt;url&gt;http://www.sciencedirect.com/science/article/pii/S1526054203000587&lt;/url&gt;&lt;/related-urls&gt;&lt;/urls&gt;&lt;isbn&gt;1526-0542&lt;/isbn&gt;&lt;titles&gt;&lt;title&gt;Food allergy and asthma—what is the link?&lt;/title&gt;&lt;secondary-title&gt;Paediatric Respiratory Reviews&lt;/secondary-title&gt;&lt;/titles&gt;&lt;pages&gt;205-212&lt;/pages&gt;&lt;number&gt;3&lt;/number&gt;&lt;contributors&gt;&lt;authors&gt;&lt;author&gt;Roberts, Graham&lt;/author&gt;&lt;author&gt;Lack, Gideon&lt;/author&gt;&lt;/authors&gt;&lt;/contributors&gt;&lt;added-date format="utc"&gt;1457697199&lt;/added-date&gt;&lt;ref-type name="Journal Article"&gt;17&lt;/ref-type&gt;&lt;rec-number&gt;2405&lt;/rec-number&gt;&lt;last-updated-date format="utc"&gt;1457698013&lt;/last-updated-date&gt;&lt;electronic-resource-num&gt;http://dx.doi.org/10.1016/S1526-0542(03)00058-7&lt;/electronic-resource-num&gt;&lt;volume&gt;4&lt;/volume&gt;&lt;/record&gt;&lt;/Cite&gt;&lt;/EndNote&gt;</w:instrText>
      </w:r>
      <w:r w:rsidR="00C23844">
        <w:fldChar w:fldCharType="separate"/>
      </w:r>
      <w:r w:rsidR="00B95E61" w:rsidRPr="00B95E61">
        <w:rPr>
          <w:noProof/>
          <w:vertAlign w:val="superscript"/>
        </w:rPr>
        <w:t>62</w:t>
      </w:r>
      <w:r w:rsidR="00C23844">
        <w:fldChar w:fldCharType="end"/>
      </w:r>
      <w:r w:rsidR="00811392">
        <w:t xml:space="preserve"> </w:t>
      </w:r>
    </w:p>
    <w:p w14:paraId="37EC400E" w14:textId="5B262D75" w:rsidR="002208A8" w:rsidRDefault="00AF4E63" w:rsidP="00A02435">
      <w:pPr>
        <w:jc w:val="both"/>
      </w:pPr>
      <w:r>
        <w:t xml:space="preserve">Despite the uncertain nature of the relationship between </w:t>
      </w:r>
      <w:r w:rsidR="00307773">
        <w:t>S</w:t>
      </w:r>
      <w:r w:rsidR="00896E41">
        <w:t>TR</w:t>
      </w:r>
      <w:r w:rsidR="00307773">
        <w:t>A</w:t>
      </w:r>
      <w:r>
        <w:t xml:space="preserve"> and </w:t>
      </w:r>
      <w:r w:rsidR="003C568B">
        <w:t>FA</w:t>
      </w:r>
      <w:r>
        <w:t xml:space="preserve">, having both conditions is a risk factor for increased morbidity and mortality, so </w:t>
      </w:r>
      <w:r w:rsidR="001D745E">
        <w:t xml:space="preserve">accurate diagnosis of </w:t>
      </w:r>
      <w:r w:rsidR="00A749C0">
        <w:t>FA</w:t>
      </w:r>
      <w:r w:rsidR="001D745E">
        <w:t xml:space="preserve"> in children with </w:t>
      </w:r>
      <w:r w:rsidR="00407C69">
        <w:t>STRA</w:t>
      </w:r>
      <w:r w:rsidR="00FA7BCF">
        <w:t xml:space="preserve"> </w:t>
      </w:r>
      <w:r w:rsidR="001D745E">
        <w:t xml:space="preserve">is essential and both conditions should be </w:t>
      </w:r>
      <w:r>
        <w:t>managed optimally.</w:t>
      </w:r>
      <w:r w:rsidR="001E7112">
        <w:fldChar w:fldCharType="begin">
          <w:fldData xml:space="preserve">PEVuZE5vdGU+PENpdGU+PEF1dGhvcj5Cb2NrPC9BdXRob3I+PFllYXI+MjAwMTwvWWVhcj48SURU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=
</w:fldData>
        </w:fldChar>
      </w:r>
      <w:r w:rsidR="00B95E61">
        <w:instrText xml:space="preserve"> ADDIN EN.CITE </w:instrText>
      </w:r>
      <w:r w:rsidR="00B95E61">
        <w:fldChar w:fldCharType="begin">
          <w:fldData xml:space="preserve">PEVuZE5vdGU+PENpdGU+PEF1dGhvcj5Cb2NrPC9BdXRob3I+PFllYXI+MjAwMTwvWWVhcj48SURU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=
</w:fldData>
        </w:fldChar>
      </w:r>
      <w:r w:rsidR="00B95E61">
        <w:instrText xml:space="preserve"> ADDIN EN.CITE.DATA </w:instrText>
      </w:r>
      <w:r w:rsidR="00B95E61">
        <w:fldChar w:fldCharType="end"/>
      </w:r>
      <w:r w:rsidR="001E7112">
        <w:fldChar w:fldCharType="separate"/>
      </w:r>
      <w:r w:rsidR="00B95E61" w:rsidRPr="00B95E61">
        <w:rPr>
          <w:noProof/>
          <w:vertAlign w:val="superscript"/>
        </w:rPr>
        <w:t>54,64</w:t>
      </w:r>
      <w:r w:rsidR="001E7112">
        <w:fldChar w:fldCharType="end"/>
      </w:r>
      <w:r>
        <w:t xml:space="preserve"> </w:t>
      </w:r>
      <w:r w:rsidR="00A749C0">
        <w:t>R</w:t>
      </w:r>
      <w:r w:rsidR="000D25A9" w:rsidRPr="00F63B2F">
        <w:t xml:space="preserve">eferral </w:t>
      </w:r>
      <w:r w:rsidR="00A749C0">
        <w:t xml:space="preserve">to a dietician </w:t>
      </w:r>
      <w:r w:rsidR="000D25A9" w:rsidRPr="00F63B2F">
        <w:t xml:space="preserve">for education on food avoidance, reading of food labels, appropriate food substitutions, and monitoring of growth is recommended. </w:t>
      </w:r>
      <w:r w:rsidR="000D25A9">
        <w:t>Regular p</w:t>
      </w:r>
      <w:r>
        <w:t xml:space="preserve">atient and parent education regarding </w:t>
      </w:r>
      <w:r w:rsidR="000D25A9">
        <w:t>app</w:t>
      </w:r>
      <w:r>
        <w:t>ropriate treatment of all</w:t>
      </w:r>
      <w:r w:rsidR="004B2461">
        <w:t>ergic reactions including autoinjector</w:t>
      </w:r>
      <w:r>
        <w:t xml:space="preserve"> use</w:t>
      </w:r>
      <w:r w:rsidR="000D25A9" w:rsidRPr="000D25A9">
        <w:t xml:space="preserve"> </w:t>
      </w:r>
      <w:r w:rsidR="000D25A9">
        <w:t>is vital,</w:t>
      </w:r>
      <w:r w:rsidR="000D25A9" w:rsidRPr="000D25A9">
        <w:t xml:space="preserve"> </w:t>
      </w:r>
      <w:r w:rsidR="000D25A9" w:rsidRPr="00F63B2F">
        <w:t>since many fatal cases could have been avoided by more prompt adrenaline administration.</w:t>
      </w:r>
      <w:r w:rsidR="001E7112">
        <w:fldChar w:fldCharType="begin">
          <w:fldData xml:space="preserve">PEVuZE5vdGU+PENpdGU+PEF1dGhvcj5HaWxsbWFuPC9BdXRob3I+PFllYXI+MjAxMDwvWWVhcj48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</w:fldData>
        </w:fldChar>
      </w:r>
      <w:r w:rsidR="00B95E61">
        <w:instrText xml:space="preserve"> ADDIN EN.CITE </w:instrText>
      </w:r>
      <w:r w:rsidR="00B95E61">
        <w:fldChar w:fldCharType="begin">
          <w:fldData xml:space="preserve">PEVuZE5vdGU+PENpdGU+PEF1dGhvcj5HaWxsbWFuPC9BdXRob3I+PFllYXI+MjAxMDwvWWVhcj48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</w:fldData>
        </w:fldChar>
      </w:r>
      <w:r w:rsidR="00B95E61">
        <w:instrText xml:space="preserve"> ADDIN EN.CITE.DATA </w:instrText>
      </w:r>
      <w:r w:rsidR="00B95E61">
        <w:fldChar w:fldCharType="end"/>
      </w:r>
      <w:r w:rsidR="001E7112">
        <w:fldChar w:fldCharType="separate"/>
      </w:r>
      <w:r w:rsidR="00B95E61" w:rsidRPr="00B95E61">
        <w:rPr>
          <w:noProof/>
          <w:vertAlign w:val="superscript"/>
        </w:rPr>
        <w:t>65</w:t>
      </w:r>
      <w:r w:rsidR="001E7112">
        <w:fldChar w:fldCharType="end"/>
      </w:r>
      <w:r>
        <w:t xml:space="preserve"> Optimal </w:t>
      </w:r>
      <w:r w:rsidR="00A749C0">
        <w:t xml:space="preserve">asthma </w:t>
      </w:r>
      <w:r>
        <w:t xml:space="preserve">management and compliance with treatment is </w:t>
      </w:r>
      <w:r w:rsidR="00A749C0">
        <w:t>needed</w:t>
      </w:r>
      <w:r>
        <w:t xml:space="preserve"> </w:t>
      </w:r>
      <w:r w:rsidR="00A749C0">
        <w:t>to reduce</w:t>
      </w:r>
      <w:r>
        <w:t xml:space="preserve"> </w:t>
      </w:r>
      <w:r w:rsidR="002F349C">
        <w:t xml:space="preserve">the </w:t>
      </w:r>
      <w:r>
        <w:t xml:space="preserve">risk </w:t>
      </w:r>
      <w:r w:rsidR="004A15D3">
        <w:t xml:space="preserve">of fatal food-related anaphylaxis </w:t>
      </w:r>
      <w:r>
        <w:t xml:space="preserve">associated with </w:t>
      </w:r>
      <w:r w:rsidR="00A7039A">
        <w:t>accid</w:t>
      </w:r>
      <w:r w:rsidR="004A15D3">
        <w:t>ental exposure</w:t>
      </w:r>
      <w:r>
        <w:t>.</w:t>
      </w:r>
      <w:r w:rsidR="001E7112">
        <w:fldChar w:fldCharType="begin">
          <w:fldData xml:space="preserve">PEVuZE5vdGU+PENpdGU+PEF1dGhvcj5HaWxsbWFuPC9BdXRob3I+PFllYXI+MjAxMDwvWWVhcj48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</w:fldData>
        </w:fldChar>
      </w:r>
      <w:r w:rsidR="00B95E61">
        <w:instrText xml:space="preserve"> ADDIN EN.CITE </w:instrText>
      </w:r>
      <w:r w:rsidR="00B95E61">
        <w:fldChar w:fldCharType="begin">
          <w:fldData xml:space="preserve">PEVuZE5vdGU+PENpdGU+PEF1dGhvcj5HaWxsbWFuPC9BdXRob3I+PFllYXI+MjAxMDwvWWVhcj48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</w:fldData>
        </w:fldChar>
      </w:r>
      <w:r w:rsidR="00B95E61">
        <w:instrText xml:space="preserve"> ADDIN EN.CITE.DATA </w:instrText>
      </w:r>
      <w:r w:rsidR="00B95E61">
        <w:fldChar w:fldCharType="end"/>
      </w:r>
      <w:r w:rsidR="001E7112">
        <w:fldChar w:fldCharType="separate"/>
      </w:r>
      <w:r w:rsidR="00B95E61" w:rsidRPr="00B95E61">
        <w:rPr>
          <w:noProof/>
          <w:vertAlign w:val="superscript"/>
        </w:rPr>
        <w:t>65</w:t>
      </w:r>
      <w:r w:rsidR="001E7112">
        <w:fldChar w:fldCharType="end"/>
      </w:r>
      <w:r>
        <w:t xml:space="preserve"> </w:t>
      </w:r>
    </w:p>
    <w:p w14:paraId="47BC0E6B" w14:textId="77777777" w:rsidR="00051667" w:rsidRDefault="00051667" w:rsidP="00A02435">
      <w:pPr>
        <w:jc w:val="both"/>
      </w:pPr>
    </w:p>
    <w:p w14:paraId="00D1E0D4" w14:textId="4AA2B37C" w:rsidR="00A84A10" w:rsidRDefault="00622D10" w:rsidP="00A02435">
      <w:pPr>
        <w:pStyle w:val="Heading2"/>
        <w:jc w:val="both"/>
      </w:pPr>
      <w:r>
        <w:t>S</w:t>
      </w:r>
      <w:r w:rsidR="00407C69">
        <w:t>TRA</w:t>
      </w:r>
      <w:r>
        <w:t xml:space="preserve"> and environmental aeroallergens</w:t>
      </w:r>
    </w:p>
    <w:p w14:paraId="58D0540E" w14:textId="5ECC835F" w:rsidR="00051667" w:rsidRPr="00051667" w:rsidRDefault="00A84A10" w:rsidP="00A02435">
      <w:pPr>
        <w:jc w:val="both"/>
        <w:rPr>
          <w:lang w:val="en"/>
        </w:rPr>
      </w:pPr>
      <w:r>
        <w:t xml:space="preserve">Common aeroallergens include </w:t>
      </w:r>
      <w:r w:rsidR="00A2482E">
        <w:rPr>
          <w:lang w:val="en"/>
        </w:rPr>
        <w:t>HDM (</w:t>
      </w:r>
      <w:r w:rsidR="00A2482E">
        <w:rPr>
          <w:rStyle w:val="Emphasis"/>
          <w:lang w:val="en"/>
        </w:rPr>
        <w:t>Dermatophagoides pteronyssinus</w:t>
      </w:r>
      <w:r w:rsidR="00A2482E">
        <w:rPr>
          <w:lang w:val="en"/>
        </w:rPr>
        <w:t xml:space="preserve"> and </w:t>
      </w:r>
      <w:r w:rsidR="00A2482E">
        <w:rPr>
          <w:rStyle w:val="Emphasis"/>
          <w:lang w:val="en"/>
        </w:rPr>
        <w:t>farinae</w:t>
      </w:r>
      <w:r w:rsidR="00A2482E">
        <w:rPr>
          <w:lang w:val="en"/>
        </w:rPr>
        <w:t xml:space="preserve">), </w:t>
      </w:r>
      <w:r>
        <w:rPr>
          <w:lang w:val="en"/>
        </w:rPr>
        <w:t>cat</w:t>
      </w:r>
      <w:r w:rsidR="00B258D0">
        <w:rPr>
          <w:lang w:val="en"/>
        </w:rPr>
        <w:t xml:space="preserve">, </w:t>
      </w:r>
      <w:r>
        <w:rPr>
          <w:lang w:val="en"/>
        </w:rPr>
        <w:t xml:space="preserve">dog </w:t>
      </w:r>
      <w:r w:rsidR="00B258D0">
        <w:rPr>
          <w:lang w:val="en"/>
        </w:rPr>
        <w:t xml:space="preserve">and mouse </w:t>
      </w:r>
      <w:r>
        <w:rPr>
          <w:lang w:val="en"/>
        </w:rPr>
        <w:t>epithelium, grass, tree and weed pollens, and moulds (</w:t>
      </w:r>
      <w:r>
        <w:rPr>
          <w:rStyle w:val="Emphasis"/>
          <w:lang w:val="en"/>
        </w:rPr>
        <w:t>Aspergillus fumigatus, Alternaria alternata</w:t>
      </w:r>
      <w:r w:rsidR="00A2482E">
        <w:rPr>
          <w:lang w:val="en"/>
        </w:rPr>
        <w:t xml:space="preserve">, </w:t>
      </w:r>
      <w:r>
        <w:rPr>
          <w:rStyle w:val="Emphasis"/>
          <w:lang w:val="en"/>
        </w:rPr>
        <w:t>Cladosporium herbarum</w:t>
      </w:r>
      <w:r w:rsidR="00A2482E">
        <w:rPr>
          <w:rStyle w:val="Emphasis"/>
          <w:lang w:val="en"/>
        </w:rPr>
        <w:t xml:space="preserve"> </w:t>
      </w:r>
      <w:r w:rsidR="00A2482E">
        <w:rPr>
          <w:rStyle w:val="Emphasis"/>
          <w:i w:val="0"/>
          <w:lang w:val="en"/>
        </w:rPr>
        <w:t>and others</w:t>
      </w:r>
      <w:r>
        <w:rPr>
          <w:lang w:val="en"/>
        </w:rPr>
        <w:t>).</w:t>
      </w:r>
      <w:r w:rsidR="001E7112">
        <w:rPr>
          <w:lang w:val="en"/>
        </w:rPr>
        <w:fldChar w:fldCharType="begin">
          <w:fldData xml:space="preserve">PEVuZE5vdGU+PENpdGU+PEF1dGhvcj5GZXJuYW5kZXogUm9kcmlndWV6PC9BdXRob3I+PFllYXI+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=
</w:fldData>
        </w:fldChar>
      </w:r>
      <w:r w:rsidR="00B95E61">
        <w:rPr>
          <w:lang w:val="en"/>
        </w:rPr>
        <w:instrText xml:space="preserve"> ADDIN EN.CITE </w:instrText>
      </w:r>
      <w:r w:rsidR="00B95E61">
        <w:rPr>
          <w:lang w:val="en"/>
        </w:rPr>
        <w:fldChar w:fldCharType="begin">
          <w:fldData xml:space="preserve">PEVuZE5vdGU+PENpdGU+PEF1dGhvcj5GZXJuYW5kZXogUm9kcmlndWV6PC9BdXRob3I+PFllYXI+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=
</w:fldData>
        </w:fldChar>
      </w:r>
      <w:r w:rsidR="00B95E61">
        <w:rPr>
          <w:lang w:val="en"/>
        </w:rPr>
        <w:instrText xml:space="preserve"> ADDIN EN.CITE.DATA </w:instrText>
      </w:r>
      <w:r w:rsidR="00B95E61">
        <w:rPr>
          <w:lang w:val="en"/>
        </w:rPr>
      </w:r>
      <w:r w:rsidR="00B95E61">
        <w:rPr>
          <w:lang w:val="en"/>
        </w:rPr>
        <w:fldChar w:fldCharType="end"/>
      </w:r>
      <w:r w:rsidR="001E7112">
        <w:rPr>
          <w:lang w:val="en"/>
        </w:rPr>
      </w:r>
      <w:r w:rsidR="001E7112">
        <w:rPr>
          <w:lang w:val="en"/>
        </w:rPr>
        <w:fldChar w:fldCharType="separate"/>
      </w:r>
      <w:r w:rsidR="00B95E61" w:rsidRPr="00B95E61">
        <w:rPr>
          <w:noProof/>
          <w:vertAlign w:val="superscript"/>
          <w:lang w:val="en"/>
        </w:rPr>
        <w:t>66-68</w:t>
      </w:r>
      <w:r w:rsidR="001E7112">
        <w:rPr>
          <w:lang w:val="en"/>
        </w:rPr>
        <w:fldChar w:fldCharType="end"/>
      </w:r>
      <w:r w:rsidR="005D6410">
        <w:rPr>
          <w:lang w:val="en"/>
        </w:rPr>
        <w:t xml:space="preserve"> In warmer climates</w:t>
      </w:r>
      <w:r>
        <w:rPr>
          <w:lang w:val="en"/>
        </w:rPr>
        <w:t xml:space="preserve"> </w:t>
      </w:r>
      <w:r w:rsidR="005D6410">
        <w:rPr>
          <w:lang w:val="en"/>
        </w:rPr>
        <w:t>cockroach,</w:t>
      </w:r>
      <w:r w:rsidRPr="00A84A10">
        <w:rPr>
          <w:lang w:val="en"/>
        </w:rPr>
        <w:t xml:space="preserve"> rice dust</w:t>
      </w:r>
      <w:r w:rsidR="005D6410">
        <w:rPr>
          <w:lang w:val="en"/>
        </w:rPr>
        <w:t xml:space="preserve">, </w:t>
      </w:r>
      <w:r w:rsidRPr="00A84A10">
        <w:rPr>
          <w:lang w:val="en"/>
        </w:rPr>
        <w:t xml:space="preserve">mosquito </w:t>
      </w:r>
      <w:r w:rsidR="005D6410">
        <w:rPr>
          <w:lang w:val="en"/>
        </w:rPr>
        <w:t xml:space="preserve">and </w:t>
      </w:r>
      <w:r w:rsidRPr="00A84A10">
        <w:rPr>
          <w:lang w:val="en"/>
        </w:rPr>
        <w:t xml:space="preserve">housefly </w:t>
      </w:r>
      <w:r w:rsidR="005D6410">
        <w:rPr>
          <w:lang w:val="en"/>
        </w:rPr>
        <w:t>sensitisation are also common.</w:t>
      </w:r>
      <w:r w:rsidR="001E7112">
        <w:rPr>
          <w:lang w:val="en"/>
        </w:rPr>
        <w:fldChar w:fldCharType="begin">
          <w:fldData xml:space="preserve">PEVuZE5vdGU+PENpdGU+PEF1dGhvcj5LYXVyPC9BdXRob3I+PFllYXI+MjAxMzwvWWVhcj48SURU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</w:fldData>
        </w:fldChar>
      </w:r>
      <w:r w:rsidR="00B95E61">
        <w:rPr>
          <w:lang w:val="en"/>
        </w:rPr>
        <w:instrText xml:space="preserve"> ADDIN EN.CITE </w:instrText>
      </w:r>
      <w:r w:rsidR="00B95E61">
        <w:rPr>
          <w:lang w:val="en"/>
        </w:rPr>
        <w:fldChar w:fldCharType="begin">
          <w:fldData xml:space="preserve">PEVuZE5vdGU+PENpdGU+PEF1dGhvcj5LYXVyPC9BdXRob3I+PFllYXI+MjAxMzwvWWVhcj48SURU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</w:fldData>
        </w:fldChar>
      </w:r>
      <w:r w:rsidR="00B95E61">
        <w:rPr>
          <w:lang w:val="en"/>
        </w:rPr>
        <w:instrText xml:space="preserve"> ADDIN EN.CITE.DATA </w:instrText>
      </w:r>
      <w:r w:rsidR="00B95E61">
        <w:rPr>
          <w:lang w:val="en"/>
        </w:rPr>
      </w:r>
      <w:r w:rsidR="00B95E61">
        <w:rPr>
          <w:lang w:val="en"/>
        </w:rPr>
        <w:fldChar w:fldCharType="end"/>
      </w:r>
      <w:r w:rsidR="001E7112">
        <w:rPr>
          <w:lang w:val="en"/>
        </w:rPr>
      </w:r>
      <w:r w:rsidR="001E7112">
        <w:rPr>
          <w:lang w:val="en"/>
        </w:rPr>
        <w:fldChar w:fldCharType="separate"/>
      </w:r>
      <w:r w:rsidR="00B95E61" w:rsidRPr="00B95E61">
        <w:rPr>
          <w:noProof/>
          <w:vertAlign w:val="superscript"/>
          <w:lang w:val="en"/>
        </w:rPr>
        <w:t>69</w:t>
      </w:r>
      <w:r w:rsidR="001E7112">
        <w:rPr>
          <w:lang w:val="en"/>
        </w:rPr>
        <w:fldChar w:fldCharType="end"/>
      </w:r>
      <w:r w:rsidR="005D6410">
        <w:rPr>
          <w:lang w:val="en"/>
        </w:rPr>
        <w:t xml:space="preserve"> </w:t>
      </w:r>
    </w:p>
    <w:p w14:paraId="2637D9A7" w14:textId="77777777" w:rsidR="00A2482E" w:rsidRDefault="00A2482E" w:rsidP="00A02435">
      <w:pPr>
        <w:pStyle w:val="Heading4"/>
        <w:jc w:val="both"/>
      </w:pPr>
      <w:r>
        <w:t>House Dust Mite</w:t>
      </w:r>
    </w:p>
    <w:p w14:paraId="47A5A5FF" w14:textId="55F647CB" w:rsidR="00A2482E" w:rsidRPr="0049417A" w:rsidRDefault="00370450" w:rsidP="00A02435">
      <w:pPr>
        <w:jc w:val="both"/>
      </w:pPr>
      <w:r>
        <w:t xml:space="preserve">In the UK 65% of children with asthma are sensitised to </w:t>
      </w:r>
      <w:r w:rsidR="00A2482E" w:rsidRPr="00FB0432">
        <w:t>HDM</w:t>
      </w:r>
      <w:r>
        <w:t xml:space="preserve">, </w:t>
      </w:r>
      <w:r w:rsidR="002208A8">
        <w:t>,</w:t>
      </w:r>
      <w:r>
        <w:fldChar w:fldCharType="begin"/>
      </w:r>
      <w:r w:rsidR="00B95E61">
        <w:instrText xml:space="preserve"> ADDIN EN.CITE &lt;EndNote&gt;&lt;Cite&gt;&lt;Author&gt;Murray&lt;/Author&gt;&lt;Year&gt;2017&lt;/Year&gt;&lt;IDText&gt;Preventing Severe Asthma Exacerbations in Children. A Randomized Trial of Mite-Impermeable Bedcovers&lt;/IDText&gt;&lt;DisplayText&gt;&lt;style face="superscript"&gt;70&lt;/style&gt;&lt;/DisplayText&gt;&lt;record&gt;&lt;dates&gt;&lt;pub-dates&gt;&lt;date&gt;Jul 2017&lt;/date&gt;&lt;/pub-dates&gt;&lt;year&gt;2017&lt;/year&gt;&lt;/dates&gt;&lt;titles&gt;&lt;title&gt;Preventing Severe Asthma Exacerbations in Children. A Randomized Trial of Mite-Impermeable Bedcovers&lt;/title&gt;&lt;secondary-title&gt;American journal of respiratory and critical care medicine&lt;/secondary-title&gt;&lt;/titles&gt;&lt;pages&gt;150-158&lt;/pages&gt;&lt;number&gt;2&lt;/number&gt;&lt;contributors&gt;&lt;authors&gt;&lt;author&gt;Murray, Clare S.&lt;/author&gt;&lt;author&gt;Foden, Philip&lt;/author&gt;&lt;author&gt;Sumner, Helen&lt;/author&gt;&lt;author&gt;Shepley, Elizabeth&lt;/author&gt;&lt;author&gt;Custovic, Adnan&lt;/author&gt;&lt;author&gt;Simpson, Angela&lt;/author&gt;&lt;/authors&gt;&lt;/contributors&gt;&lt;added-date format="utc"&gt;1527958847&lt;/added-date&gt;&lt;ref-type name="Journal Article"&gt;17&lt;/ref-type&gt;&lt;remote-database-provider&gt;Medline&lt;/remote-database-provider&gt;&lt;rec-number&gt;9018&lt;/rec-number&gt;&lt;last-updated-date format="utc"&gt;1528120361&lt;/last-updated-date&gt;&lt;volume&gt;196&lt;/volume&gt;&lt;/record&gt;&lt;/Cite&gt;&lt;/EndNote&gt;</w:instrText>
      </w:r>
      <w:r>
        <w:fldChar w:fldCharType="separate"/>
      </w:r>
      <w:r w:rsidR="00B95E61" w:rsidRPr="00B95E61">
        <w:rPr>
          <w:noProof/>
          <w:vertAlign w:val="superscript"/>
        </w:rPr>
        <w:t>70</w:t>
      </w:r>
      <w:r>
        <w:fldChar w:fldCharType="end"/>
      </w:r>
      <w:r w:rsidR="002208A8">
        <w:t xml:space="preserve"> </w:t>
      </w:r>
      <w:r>
        <w:t xml:space="preserve">and </w:t>
      </w:r>
      <w:r w:rsidR="002208A8">
        <w:t>exposure to HDM result</w:t>
      </w:r>
      <w:r w:rsidR="00A749C0">
        <w:t>s</w:t>
      </w:r>
      <w:r w:rsidR="002208A8">
        <w:t xml:space="preserve"> in asthma symptoms</w:t>
      </w:r>
      <w:r w:rsidR="00A2482E">
        <w:t>.</w:t>
      </w:r>
      <w:r w:rsidR="001E7112">
        <w:fldChar w:fldCharType="begin">
          <w:fldData xml:space="preserve">PEVuZE5vdGU+PENpdGU+PEF1dGhvcj5FaWZhbjwvQXV0aG9yPjxZZWFyPjIwMTM8L1llYXI+PElE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</w:fldData>
        </w:fldChar>
      </w:r>
      <w:r w:rsidR="00B95E61">
        <w:instrText xml:space="preserve"> ADDIN EN.CITE </w:instrText>
      </w:r>
      <w:r w:rsidR="00B95E61">
        <w:fldChar w:fldCharType="begin">
          <w:fldData xml:space="preserve">PEVuZE5vdGU+PENpdGU+PEF1dGhvcj5FaWZhbjwvQXV0aG9yPjxZZWFyPjIwMTM8L1llYXI+PElE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</w:fldData>
        </w:fldChar>
      </w:r>
      <w:r w:rsidR="00B95E61">
        <w:instrText xml:space="preserve"> ADDIN EN.CITE.DATA </w:instrText>
      </w:r>
      <w:r w:rsidR="00B95E61">
        <w:fldChar w:fldCharType="end"/>
      </w:r>
      <w:r w:rsidR="001E7112">
        <w:fldChar w:fldCharType="separate"/>
      </w:r>
      <w:r w:rsidR="00B95E61" w:rsidRPr="00B95E61">
        <w:rPr>
          <w:noProof/>
          <w:vertAlign w:val="superscript"/>
        </w:rPr>
        <w:t>71,72</w:t>
      </w:r>
      <w:r w:rsidR="001E7112">
        <w:fldChar w:fldCharType="end"/>
      </w:r>
      <w:r w:rsidR="002208A8">
        <w:t xml:space="preserve"> </w:t>
      </w:r>
      <w:r w:rsidR="00A2482E" w:rsidRPr="001F1E0A">
        <w:t xml:space="preserve"> </w:t>
      </w:r>
      <w:r w:rsidR="00A2482E">
        <w:t xml:space="preserve">In a randomised study of 82 children with asthma, </w:t>
      </w:r>
      <w:r w:rsidR="002208A8">
        <w:t xml:space="preserve">there was </w:t>
      </w:r>
      <w:r w:rsidR="00A2482E">
        <w:t xml:space="preserve">a positive </w:t>
      </w:r>
      <w:r w:rsidR="00A2482E" w:rsidRPr="006C3EB3">
        <w:t>linear</w:t>
      </w:r>
      <w:r w:rsidR="00A2482E">
        <w:t xml:space="preserve"> </w:t>
      </w:r>
      <w:r w:rsidR="00A2482E" w:rsidRPr="006C3EB3">
        <w:t xml:space="preserve">association between increasing </w:t>
      </w:r>
      <w:r w:rsidR="00A2482E">
        <w:t xml:space="preserve">asthma </w:t>
      </w:r>
      <w:r w:rsidR="00A2482E" w:rsidRPr="006C3EB3">
        <w:t xml:space="preserve">severity </w:t>
      </w:r>
      <w:r w:rsidR="00A2482E">
        <w:t>and</w:t>
      </w:r>
      <w:r w:rsidR="00A2482E" w:rsidRPr="006C3EB3">
        <w:t xml:space="preserve"> re</w:t>
      </w:r>
      <w:r w:rsidR="00A2482E">
        <w:t xml:space="preserve">sponse to chemical </w:t>
      </w:r>
      <w:r w:rsidR="00D67DB0">
        <w:t>HDM</w:t>
      </w:r>
      <w:r w:rsidR="00A2482E">
        <w:t xml:space="preserve"> control measures, suggesting </w:t>
      </w:r>
      <w:r w:rsidR="00D67DB0">
        <w:t xml:space="preserve">that HDM exposure is important in driving </w:t>
      </w:r>
      <w:r w:rsidR="00896E41">
        <w:t>asthma</w:t>
      </w:r>
      <w:r w:rsidR="00D67DB0">
        <w:t xml:space="preserve"> symptoms.</w:t>
      </w:r>
      <w:r w:rsidR="001E7112">
        <w:fldChar w:fldCharType="begin">
          <w:fldData xml:space="preserve">PEVuZE5vdGU+PENpdGU+PEF1dGhvcj5BZGhhbTwvQXV0aG9yPjxZZWFyPjIwMTI8L1llYXI+PElE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==
</w:fldData>
        </w:fldChar>
      </w:r>
      <w:r w:rsidR="00B95E61">
        <w:instrText xml:space="preserve"> ADDIN EN.CITE </w:instrText>
      </w:r>
      <w:r w:rsidR="00B95E61">
        <w:fldChar w:fldCharType="begin">
          <w:fldData xml:space="preserve">PEVuZE5vdGU+PENpdGU+PEF1dGhvcj5BZGhhbTwvQXV0aG9yPjxZZWFyPjIwMTI8L1llYXI+PElE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==
</w:fldData>
        </w:fldChar>
      </w:r>
      <w:r w:rsidR="00B95E61">
        <w:instrText xml:space="preserve"> ADDIN EN.CITE.DATA </w:instrText>
      </w:r>
      <w:r w:rsidR="00B95E61">
        <w:fldChar w:fldCharType="end"/>
      </w:r>
      <w:r w:rsidR="001E7112">
        <w:fldChar w:fldCharType="separate"/>
      </w:r>
      <w:r w:rsidR="00B95E61" w:rsidRPr="00B95E61">
        <w:rPr>
          <w:noProof/>
          <w:vertAlign w:val="superscript"/>
        </w:rPr>
        <w:t>73</w:t>
      </w:r>
      <w:r w:rsidR="001E7112">
        <w:fldChar w:fldCharType="end"/>
      </w:r>
      <w:r w:rsidR="00A2482E">
        <w:t xml:space="preserve"> A study of 546 inner-city adolescents with moderate-</w:t>
      </w:r>
      <w:r w:rsidR="00307773">
        <w:t>severe asthma</w:t>
      </w:r>
      <w:r w:rsidR="00A2482E">
        <w:t xml:space="preserve"> found </w:t>
      </w:r>
      <w:r w:rsidR="00D67DB0">
        <w:t xml:space="preserve">that </w:t>
      </w:r>
      <w:r w:rsidR="00A2482E">
        <w:t xml:space="preserve">higher </w:t>
      </w:r>
      <w:r w:rsidR="00D67DB0">
        <w:t>HDM</w:t>
      </w:r>
      <w:r w:rsidR="00A2482E">
        <w:t xml:space="preserve"> le</w:t>
      </w:r>
      <w:r w:rsidR="00A749C0">
        <w:t xml:space="preserve">vels correlated with </w:t>
      </w:r>
      <w:r w:rsidR="00A2482E">
        <w:t xml:space="preserve">reduced lung function, higher </w:t>
      </w:r>
      <w:r w:rsidR="00D67DB0">
        <w:t>airway</w:t>
      </w:r>
      <w:r w:rsidR="00A749C0">
        <w:t xml:space="preserve"> inflammation</w:t>
      </w:r>
      <w:r w:rsidR="00A2482E">
        <w:t xml:space="preserve"> and a greater risk of asthma exacerbation and hospitalisation.</w:t>
      </w:r>
      <w:r w:rsidR="001E7112">
        <w:fldChar w:fldCharType="begin">
          <w:fldData xml:space="preserve">PEVuZE5vdGU+PENpdGU+PEF1dGhvcj5NYXRzdWk8L0F1dGhvcj48WWVhcj4yMDEwPC9ZZWFyPjxJ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</w:fldData>
        </w:fldChar>
      </w:r>
      <w:r w:rsidR="00B95E61">
        <w:instrText xml:space="preserve"> ADDIN EN.CITE </w:instrText>
      </w:r>
      <w:r w:rsidR="00B95E61">
        <w:fldChar w:fldCharType="begin">
          <w:fldData xml:space="preserve">PEVuZE5vdGU+PENpdGU+PEF1dGhvcj5NYXRzdWk8L0F1dGhvcj48WWVhcj4yMDEwPC9ZZWFyPjxJ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</w:fldData>
        </w:fldChar>
      </w:r>
      <w:r w:rsidR="00B95E61">
        <w:instrText xml:space="preserve"> ADDIN EN.CITE.DATA </w:instrText>
      </w:r>
      <w:r w:rsidR="00B95E61">
        <w:fldChar w:fldCharType="end"/>
      </w:r>
      <w:r w:rsidR="001E7112">
        <w:fldChar w:fldCharType="separate"/>
      </w:r>
      <w:r w:rsidR="00B95E61" w:rsidRPr="00B95E61">
        <w:rPr>
          <w:noProof/>
          <w:vertAlign w:val="superscript"/>
        </w:rPr>
        <w:t>74</w:t>
      </w:r>
      <w:r w:rsidR="001E7112">
        <w:fldChar w:fldCharType="end"/>
      </w:r>
      <w:r w:rsidR="00A2482E">
        <w:t xml:space="preserve"> </w:t>
      </w:r>
    </w:p>
    <w:p w14:paraId="38FF6A94" w14:textId="7643B178" w:rsidR="00A2482E" w:rsidRDefault="00A2482E" w:rsidP="001A3E6F">
      <w:pPr>
        <w:jc w:val="both"/>
      </w:pPr>
      <w:r>
        <w:t>The m</w:t>
      </w:r>
      <w:r w:rsidRPr="000A5BF7">
        <w:t>anagem</w:t>
      </w:r>
      <w:r>
        <w:t xml:space="preserve">ent of </w:t>
      </w:r>
      <w:r w:rsidR="00D67DB0">
        <w:t xml:space="preserve">children with asthma who are </w:t>
      </w:r>
      <w:r>
        <w:t>HDM sensitised involves attempts to minimise exposure to HDM in the home, pharmacotherapy to reduce the allergic response, and occasionally i</w:t>
      </w:r>
      <w:r w:rsidRPr="000A5BF7">
        <w:t>mmunotherapy</w:t>
      </w:r>
      <w:r>
        <w:t xml:space="preserve"> to induce tolerance and modify the disease process</w:t>
      </w:r>
      <w:r w:rsidR="00AB046E">
        <w:t xml:space="preserve"> if asthma is not severe</w:t>
      </w:r>
      <w:r w:rsidRPr="000A5BF7">
        <w:t>.</w:t>
      </w:r>
      <w:r w:rsidR="001E7112">
        <w:fldChar w:fldCharType="begin">
          <w:fldData xml:space="preserve">PEVuZE5vdGU+PENpdGU+PEF1dGhvcj5FaWZhbjwvQXV0aG9yPjxZZWFyPjIwMTM8L1llYXI+PElE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</w:fldData>
        </w:fldChar>
      </w:r>
      <w:r w:rsidR="00B95E61">
        <w:instrText xml:space="preserve"> ADDIN EN.CITE </w:instrText>
      </w:r>
      <w:r w:rsidR="00B95E61">
        <w:fldChar w:fldCharType="begin">
          <w:fldData xml:space="preserve">PEVuZE5vdGU+PENpdGU+PEF1dGhvcj5FaWZhbjwvQXV0aG9yPjxZZWFyPjIwMTM8L1llYXI+PElE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</w:fldData>
        </w:fldChar>
      </w:r>
      <w:r w:rsidR="00B95E61">
        <w:instrText xml:space="preserve"> ADDIN EN.CITE.DATA </w:instrText>
      </w:r>
      <w:r w:rsidR="00B95E61">
        <w:fldChar w:fldCharType="end"/>
      </w:r>
      <w:r w:rsidR="001E7112">
        <w:fldChar w:fldCharType="separate"/>
      </w:r>
      <w:r w:rsidR="00B95E61" w:rsidRPr="00B95E61">
        <w:rPr>
          <w:noProof/>
          <w:vertAlign w:val="superscript"/>
        </w:rPr>
        <w:t>67,71,75</w:t>
      </w:r>
      <w:r w:rsidR="001E7112">
        <w:fldChar w:fldCharType="end"/>
      </w:r>
      <w:r>
        <w:t xml:space="preserve"> </w:t>
      </w:r>
      <w:r w:rsidR="004317B9">
        <w:t>Not all m</w:t>
      </w:r>
      <w:r>
        <w:t>ethods of reducing exposure to HDM</w:t>
      </w:r>
      <w:r w:rsidR="004317B9">
        <w:t xml:space="preserve"> have been demonstrated to work</w:t>
      </w:r>
      <w:r w:rsidR="00C97884">
        <w:t>.</w:t>
      </w:r>
      <w:r w:rsidR="001E7112">
        <w:fldChar w:fldCharType="begin">
          <w:fldData xml:space="preserve">PEVuZE5vdGU+PENpdGU+PEF1dGhvcj5Hw7h0enNjaGU8L0F1dGhvcj48WWVhcj4yMDA4PC9ZZWFy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</w:fldData>
        </w:fldChar>
      </w:r>
      <w:r w:rsidR="00B95E61">
        <w:instrText xml:space="preserve"> ADDIN EN.CITE </w:instrText>
      </w:r>
      <w:r w:rsidR="00B95E61">
        <w:fldChar w:fldCharType="begin">
          <w:fldData xml:space="preserve">PEVuZE5vdGU+PENpdGU+PEF1dGhvcj5Hw7h0enNjaGU8L0F1dGhvcj48WWVhcj4yMDA4PC9ZZWFy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</w:fldData>
        </w:fldChar>
      </w:r>
      <w:r w:rsidR="00B95E61">
        <w:instrText xml:space="preserve"> ADDIN EN.CITE.DATA </w:instrText>
      </w:r>
      <w:r w:rsidR="00B95E61">
        <w:fldChar w:fldCharType="end"/>
      </w:r>
      <w:r w:rsidR="001E7112">
        <w:fldChar w:fldCharType="separate"/>
      </w:r>
      <w:r w:rsidR="00B95E61" w:rsidRPr="00B95E61">
        <w:rPr>
          <w:noProof/>
          <w:vertAlign w:val="superscript"/>
        </w:rPr>
        <w:t>76,77</w:t>
      </w:r>
      <w:r w:rsidR="001E7112">
        <w:fldChar w:fldCharType="end"/>
      </w:r>
      <w:r w:rsidR="004317B9">
        <w:t xml:space="preserve"> </w:t>
      </w:r>
      <w:r w:rsidR="001A3E6F">
        <w:t>However, a</w:t>
      </w:r>
      <w:r w:rsidR="00C97884">
        <w:t xml:space="preserve"> double-blind randomised controlled trial of mite-impermeable or placebo bedding covers used for 12 months in children sensitised to HDM, </w:t>
      </w:r>
      <w:r w:rsidR="00407C69">
        <w:t>after</w:t>
      </w:r>
      <w:r w:rsidR="00C97884">
        <w:t xml:space="preserve"> a recent emergency hospital attendance for asthma, showed mite-impermeable covers </w:t>
      </w:r>
      <w:r w:rsidR="00A63817">
        <w:t>halved</w:t>
      </w:r>
      <w:r w:rsidR="00C97884">
        <w:t xml:space="preserve"> the </w:t>
      </w:r>
      <w:r w:rsidR="00C97884" w:rsidRPr="00370450">
        <w:t>risk of emergency hospital attendance</w:t>
      </w:r>
      <w:r w:rsidR="00C97884">
        <w:t>.</w:t>
      </w:r>
      <w:r w:rsidR="001A3E6F">
        <w:fldChar w:fldCharType="begin"/>
      </w:r>
      <w:r w:rsidR="00B95E61">
        <w:instrText xml:space="preserve"> ADDIN EN.CITE &lt;EndNote&gt;&lt;Cite&gt;&lt;Author&gt;Murray&lt;/Author&gt;&lt;Year&gt;2017&lt;/Year&gt;&lt;IDText&gt;Preventing Severe Asthma Exacerbations in Children. A Randomized Trial of Mite-Impermeable Bedcovers&lt;/IDText&gt;&lt;DisplayText&gt;&lt;style face="superscript"&gt;70&lt;/style&gt;&lt;/DisplayText&gt;&lt;record&gt;&lt;dates&gt;&lt;pub-dates&gt;&lt;date&gt;Jul 2017&lt;/date&gt;&lt;/pub-dates&gt;&lt;year&gt;2017&lt;/year&gt;&lt;/dates&gt;&lt;titles&gt;&lt;title&gt;Preventing Severe Asthma Exacerbations in Children. A Randomized Trial of Mite-Impermeable Bedcovers&lt;/title&gt;&lt;secondary-title&gt;American journal of respiratory and critical care medicine&lt;/secondary-title&gt;&lt;/titles&gt;&lt;pages&gt;150-158&lt;/pages&gt;&lt;number&gt;2&lt;/number&gt;&lt;contributors&gt;&lt;authors&gt;&lt;author&gt;Murray, Clare S.&lt;/author&gt;&lt;author&gt;Foden, Philip&lt;/author&gt;&lt;author&gt;Sumner, Helen&lt;/author&gt;&lt;author&gt;Shepley, Elizabeth&lt;/author&gt;&lt;author&gt;Custovic, Adnan&lt;/author&gt;&lt;author&gt;Simpson, Angela&lt;/author&gt;&lt;/authors&gt;&lt;/contributors&gt;&lt;added-date format="utc"&gt;1527958847&lt;/added-date&gt;&lt;ref-type name="Journal Article"&gt;17&lt;/ref-type&gt;&lt;remote-database-provider&gt;Medline&lt;/remote-database-provider&gt;&lt;rec-number&gt;9018&lt;/rec-number&gt;&lt;last-updated-date format="utc"&gt;1528120361&lt;/last-updated-date&gt;&lt;volume&gt;196&lt;/volume&gt;&lt;/record&gt;&lt;/Cite&gt;&lt;/EndNote&gt;</w:instrText>
      </w:r>
      <w:r w:rsidR="001A3E6F">
        <w:fldChar w:fldCharType="separate"/>
      </w:r>
      <w:r w:rsidR="00B95E61" w:rsidRPr="00B95E61">
        <w:rPr>
          <w:noProof/>
          <w:vertAlign w:val="superscript"/>
        </w:rPr>
        <w:t>70</w:t>
      </w:r>
      <w:r w:rsidR="001A3E6F">
        <w:fldChar w:fldCharType="end"/>
      </w:r>
      <w:r w:rsidR="001A3E6F">
        <w:t xml:space="preserve"> </w:t>
      </w:r>
      <w:r w:rsidR="00AB046E">
        <w:t xml:space="preserve">In this study there </w:t>
      </w:r>
      <w:r w:rsidR="001A3E6F">
        <w:t xml:space="preserve">was no reduction in the </w:t>
      </w:r>
      <w:r w:rsidR="00AB046E">
        <w:t xml:space="preserve">frequency </w:t>
      </w:r>
      <w:r w:rsidR="001A3E6F">
        <w:t>of prednisolone use for exacerbations,</w:t>
      </w:r>
      <w:r w:rsidR="00AB046E">
        <w:t xml:space="preserve"> but given the relatively low cost of the intervention and reduction in severe exacerbations</w:t>
      </w:r>
      <w:r w:rsidR="00407C69">
        <w:t xml:space="preserve"> requiring hospitalisation</w:t>
      </w:r>
      <w:r w:rsidR="00AB046E">
        <w:t>, mite-impermeable covers should be recommended for children with asthma and HDM sensitisation.</w:t>
      </w:r>
    </w:p>
    <w:p w14:paraId="219B5DEF" w14:textId="0EAAE04A" w:rsidR="00D571AC" w:rsidRDefault="00D571AC" w:rsidP="00A02435">
      <w:pPr>
        <w:pStyle w:val="Heading4"/>
        <w:jc w:val="both"/>
      </w:pPr>
      <w:r>
        <w:t>Pets</w:t>
      </w:r>
    </w:p>
    <w:p w14:paraId="66D46D87" w14:textId="4E610FA8" w:rsidR="00605671" w:rsidRDefault="00D571AC" w:rsidP="00A02435">
      <w:pPr>
        <w:jc w:val="both"/>
      </w:pPr>
      <w:r w:rsidRPr="000E0024">
        <w:t xml:space="preserve">Allergy to cats and/or dogs </w:t>
      </w:r>
      <w:r>
        <w:t xml:space="preserve">is </w:t>
      </w:r>
      <w:r w:rsidRPr="000E0024">
        <w:t>associated with increased bronchial</w:t>
      </w:r>
      <w:r>
        <w:t xml:space="preserve"> </w:t>
      </w:r>
      <w:r w:rsidRPr="000E0024">
        <w:t>hyper-responsive</w:t>
      </w:r>
      <w:r>
        <w:t>ness and airway inflammation</w:t>
      </w:r>
      <w:r w:rsidR="00294459">
        <w:t>,</w:t>
      </w:r>
      <w:r w:rsidR="00653703" w:rsidRPr="00653703">
        <w:t xml:space="preserve"> </w:t>
      </w:r>
      <w:r w:rsidR="00653703">
        <w:t xml:space="preserve">and </w:t>
      </w:r>
      <w:r w:rsidR="00653703" w:rsidRPr="000E0024">
        <w:t xml:space="preserve">is considered to be a </w:t>
      </w:r>
      <w:r w:rsidR="00653703">
        <w:t xml:space="preserve">risk factor </w:t>
      </w:r>
      <w:r w:rsidR="00653703" w:rsidRPr="000E0024">
        <w:t>f</w:t>
      </w:r>
      <w:r w:rsidR="00653703">
        <w:t>or ongoing asthma morbidity.</w:t>
      </w:r>
      <w:r w:rsidR="00197390">
        <w:fldChar w:fldCharType="begin">
          <w:fldData xml:space="preserve">PEVuZE5vdGU+PENpdGU+PEF1dGhvcj5QYXRlbGlzPC9BdXRob3I+PFllYXI+MjAxMjwvWWVhcj48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</w:fldData>
        </w:fldChar>
      </w:r>
      <w:r w:rsidR="00B95E61">
        <w:instrText xml:space="preserve"> ADDIN EN.CITE </w:instrText>
      </w:r>
      <w:r w:rsidR="00B95E61">
        <w:fldChar w:fldCharType="begin">
          <w:fldData xml:space="preserve">PEVuZE5vdGU+PENpdGU+PEF1dGhvcj5QYXRlbGlzPC9BdXRob3I+PFllYXI+MjAxMjwvWWVhcj48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</w:fldData>
        </w:fldChar>
      </w:r>
      <w:r w:rsidR="00B95E61">
        <w:instrText xml:space="preserve"> ADDIN EN.CITE.DATA </w:instrText>
      </w:r>
      <w:r w:rsidR="00B95E61">
        <w:fldChar w:fldCharType="end"/>
      </w:r>
      <w:r w:rsidR="00197390">
        <w:fldChar w:fldCharType="separate"/>
      </w:r>
      <w:r w:rsidR="00B95E61" w:rsidRPr="00B95E61">
        <w:rPr>
          <w:noProof/>
          <w:vertAlign w:val="superscript"/>
        </w:rPr>
        <w:t>78-80</w:t>
      </w:r>
      <w:r w:rsidR="00197390">
        <w:fldChar w:fldCharType="end"/>
      </w:r>
      <w:r w:rsidR="00197390">
        <w:t xml:space="preserve"> </w:t>
      </w:r>
      <w:r>
        <w:t xml:space="preserve">In children sensitised to their pet, pet </w:t>
      </w:r>
      <w:r w:rsidRPr="00FB5095">
        <w:t xml:space="preserve">allergen levels </w:t>
      </w:r>
      <w:r>
        <w:t xml:space="preserve">in house dust samples </w:t>
      </w:r>
      <w:r w:rsidR="004317B9" w:rsidRPr="00364C97">
        <w:rPr>
          <w:color w:val="000000" w:themeColor="text1"/>
        </w:rPr>
        <w:t xml:space="preserve">have been </w:t>
      </w:r>
      <w:r w:rsidRPr="00364C97">
        <w:rPr>
          <w:color w:val="000000" w:themeColor="text1"/>
        </w:rPr>
        <w:t>associated with asthma severity</w:t>
      </w:r>
      <w:r w:rsidR="00717486" w:rsidRPr="00364C97">
        <w:rPr>
          <w:color w:val="000000" w:themeColor="text1"/>
        </w:rPr>
        <w:t>.</w:t>
      </w:r>
      <w:r w:rsidR="00197390" w:rsidRPr="00364C97">
        <w:rPr>
          <w:color w:val="000000" w:themeColor="text1"/>
        </w:rPr>
        <w:fldChar w:fldCharType="begin">
          <w:fldData xml:space="preserve">PEVuZE5vdGU+PENpdGU+PEF1dGhvcj5Pd25ieTwvQXV0aG9yPjxZZWFyPjIwMTA8L1llYXI+PElE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</w:fldData>
        </w:fldChar>
      </w:r>
      <w:r w:rsidR="00B95E61" w:rsidRPr="00364C97">
        <w:rPr>
          <w:color w:val="000000" w:themeColor="text1"/>
        </w:rPr>
        <w:instrText xml:space="preserve"> ADDIN EN.CITE </w:instrText>
      </w:r>
      <w:r w:rsidR="00B95E61" w:rsidRPr="00364C97">
        <w:rPr>
          <w:color w:val="000000" w:themeColor="text1"/>
        </w:rPr>
        <w:fldChar w:fldCharType="begin">
          <w:fldData xml:space="preserve">PEVuZE5vdGU+PENpdGU+PEF1dGhvcj5Pd25ieTwvQXV0aG9yPjxZZWFyPjIwMTA8L1llYXI+PElE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</w:fldData>
        </w:fldChar>
      </w:r>
      <w:r w:rsidR="00B95E61" w:rsidRPr="00364C97">
        <w:rPr>
          <w:color w:val="000000" w:themeColor="text1"/>
        </w:rPr>
        <w:instrText xml:space="preserve"> ADDIN EN.CITE.DATA </w:instrText>
      </w:r>
      <w:r w:rsidR="00B95E61" w:rsidRPr="00364C97">
        <w:rPr>
          <w:color w:val="000000" w:themeColor="text1"/>
        </w:rPr>
      </w:r>
      <w:r w:rsidR="00B95E61" w:rsidRPr="00364C97">
        <w:rPr>
          <w:color w:val="000000" w:themeColor="text1"/>
        </w:rPr>
        <w:fldChar w:fldCharType="end"/>
      </w:r>
      <w:r w:rsidR="00197390" w:rsidRPr="00364C97">
        <w:rPr>
          <w:color w:val="000000" w:themeColor="text1"/>
        </w:rPr>
      </w:r>
      <w:r w:rsidR="00197390" w:rsidRPr="00364C97">
        <w:rPr>
          <w:color w:val="000000" w:themeColor="text1"/>
        </w:rPr>
        <w:fldChar w:fldCharType="separate"/>
      </w:r>
      <w:r w:rsidR="00B95E61" w:rsidRPr="00364C97">
        <w:rPr>
          <w:noProof/>
          <w:color w:val="000000" w:themeColor="text1"/>
          <w:vertAlign w:val="superscript"/>
        </w:rPr>
        <w:t>81</w:t>
      </w:r>
      <w:r w:rsidR="00197390" w:rsidRPr="00364C97">
        <w:rPr>
          <w:color w:val="000000" w:themeColor="text1"/>
        </w:rPr>
        <w:fldChar w:fldCharType="end"/>
      </w:r>
      <w:r w:rsidR="00605671" w:rsidRPr="00364C97">
        <w:rPr>
          <w:color w:val="000000" w:themeColor="text1"/>
        </w:rPr>
        <w:t xml:space="preserve"> In a study of 963 adolescents in Sweden, there was a </w:t>
      </w:r>
      <w:r w:rsidR="007D334E" w:rsidRPr="00364C97">
        <w:rPr>
          <w:color w:val="000000" w:themeColor="text1"/>
        </w:rPr>
        <w:t>highly significant</w:t>
      </w:r>
      <w:r w:rsidR="00605671" w:rsidRPr="00364C97">
        <w:rPr>
          <w:color w:val="000000" w:themeColor="text1"/>
        </w:rPr>
        <w:t xml:space="preserve"> positive relationship between sIgE</w:t>
      </w:r>
      <w:r w:rsidRPr="00364C97">
        <w:rPr>
          <w:color w:val="000000" w:themeColor="text1"/>
        </w:rPr>
        <w:t xml:space="preserve"> </w:t>
      </w:r>
      <w:r w:rsidR="00605671" w:rsidRPr="00364C97">
        <w:rPr>
          <w:color w:val="000000" w:themeColor="text1"/>
        </w:rPr>
        <w:t>titres to dog or cat allergens and asthma severity, measured by frequency of asthma exacerbations and medication use.</w:t>
      </w:r>
      <w:r w:rsidR="00605671" w:rsidRPr="00364C97">
        <w:rPr>
          <w:color w:val="000000" w:themeColor="text1"/>
        </w:rPr>
        <w:fldChar w:fldCharType="begin">
          <w:fldData xml:space="preserve">PEVuZE5vdGU+PENpdGU+PEF1dGhvcj5QZXJ6YW5vd3NraTwvQXV0aG9yPjxZZWFyPjIwMTY8L1ll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</w:fldData>
        </w:fldChar>
      </w:r>
      <w:r w:rsidR="00B95E61" w:rsidRPr="00364C97">
        <w:rPr>
          <w:color w:val="000000" w:themeColor="text1"/>
        </w:rPr>
        <w:instrText xml:space="preserve"> ADDIN EN.CITE </w:instrText>
      </w:r>
      <w:r w:rsidR="00B95E61" w:rsidRPr="00364C97">
        <w:rPr>
          <w:color w:val="000000" w:themeColor="text1"/>
        </w:rPr>
        <w:fldChar w:fldCharType="begin">
          <w:fldData xml:space="preserve">PEVuZE5vdGU+PENpdGU+PEF1dGhvcj5QZXJ6YW5vd3NraTwvQXV0aG9yPjxZZWFyPjIwMTY8L1ll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</w:fldData>
        </w:fldChar>
      </w:r>
      <w:r w:rsidR="00B95E61" w:rsidRPr="00364C97">
        <w:rPr>
          <w:color w:val="000000" w:themeColor="text1"/>
        </w:rPr>
        <w:instrText xml:space="preserve"> ADDIN EN.CITE.DATA </w:instrText>
      </w:r>
      <w:r w:rsidR="00B95E61" w:rsidRPr="00364C97">
        <w:rPr>
          <w:color w:val="000000" w:themeColor="text1"/>
        </w:rPr>
      </w:r>
      <w:r w:rsidR="00B95E61" w:rsidRPr="00364C97">
        <w:rPr>
          <w:color w:val="000000" w:themeColor="text1"/>
        </w:rPr>
        <w:fldChar w:fldCharType="end"/>
      </w:r>
      <w:r w:rsidR="00605671" w:rsidRPr="00364C97">
        <w:rPr>
          <w:color w:val="000000" w:themeColor="text1"/>
        </w:rPr>
      </w:r>
      <w:r w:rsidR="00605671" w:rsidRPr="00364C97">
        <w:rPr>
          <w:color w:val="000000" w:themeColor="text1"/>
        </w:rPr>
        <w:fldChar w:fldCharType="separate"/>
      </w:r>
      <w:r w:rsidR="00B95E61" w:rsidRPr="00364C97">
        <w:rPr>
          <w:noProof/>
          <w:color w:val="000000" w:themeColor="text1"/>
          <w:vertAlign w:val="superscript"/>
        </w:rPr>
        <w:t>82</w:t>
      </w:r>
      <w:r w:rsidR="00605671" w:rsidRPr="00364C97">
        <w:rPr>
          <w:color w:val="000000" w:themeColor="text1"/>
        </w:rPr>
        <w:fldChar w:fldCharType="end"/>
      </w:r>
      <w:r w:rsidR="00605671" w:rsidRPr="00364C97">
        <w:rPr>
          <w:color w:val="000000" w:themeColor="text1"/>
        </w:rPr>
        <w:t xml:space="preserve"> </w:t>
      </w:r>
      <w:r w:rsidR="00653703" w:rsidRPr="00364C97">
        <w:rPr>
          <w:color w:val="000000" w:themeColor="text1"/>
        </w:rPr>
        <w:t xml:space="preserve">In a study comparing children with severe and controlled asthma, the frequency of sensitisation </w:t>
      </w:r>
      <w:r w:rsidR="001F688C" w:rsidRPr="00364C97">
        <w:rPr>
          <w:color w:val="000000" w:themeColor="text1"/>
        </w:rPr>
        <w:t xml:space="preserve">to </w:t>
      </w:r>
      <w:r w:rsidR="00653703" w:rsidRPr="00364C97">
        <w:rPr>
          <w:color w:val="000000" w:themeColor="text1"/>
        </w:rPr>
        <w:t xml:space="preserve">cat, dog and horse </w:t>
      </w:r>
      <w:r w:rsidR="001F688C" w:rsidRPr="00364C97">
        <w:rPr>
          <w:color w:val="000000" w:themeColor="text1"/>
        </w:rPr>
        <w:t xml:space="preserve">on SPT </w:t>
      </w:r>
      <w:r w:rsidR="00653703" w:rsidRPr="00364C97">
        <w:rPr>
          <w:color w:val="000000" w:themeColor="text1"/>
        </w:rPr>
        <w:t xml:space="preserve">was similar </w:t>
      </w:r>
      <w:r w:rsidR="00653703" w:rsidRPr="00653703">
        <w:t>between the groups but the levels of</w:t>
      </w:r>
      <w:r w:rsidR="004317B9">
        <w:t xml:space="preserve"> animal</w:t>
      </w:r>
      <w:r w:rsidR="00653703" w:rsidRPr="00653703">
        <w:t xml:space="preserve"> sIgE were significantly higher in the </w:t>
      </w:r>
      <w:r w:rsidR="00896E41">
        <w:t xml:space="preserve">severe </w:t>
      </w:r>
      <w:r w:rsidR="00653703" w:rsidRPr="00653703">
        <w:t>group</w:t>
      </w:r>
      <w:r w:rsidR="00605671">
        <w:t>, and they were</w:t>
      </w:r>
      <w:r w:rsidR="007D334E">
        <w:t xml:space="preserve"> </w:t>
      </w:r>
      <w:r w:rsidR="00653703" w:rsidRPr="00653703">
        <w:t>more likely to be triple sensiti</w:t>
      </w:r>
      <w:r w:rsidR="001F688C">
        <w:t>s</w:t>
      </w:r>
      <w:r w:rsidR="00653703" w:rsidRPr="00653703">
        <w:t>ed to the three animals</w:t>
      </w:r>
      <w:r w:rsidR="00605671">
        <w:t>.</w:t>
      </w:r>
      <w:r w:rsidR="00605671">
        <w:fldChar w:fldCharType="begin">
          <w:fldData xml:space="preserve">PEVuZE5vdGU+PENpdGU+PEF1dGhvcj5Lb25yYWRzZW48L0F1dGhvcj48WWVhcj4yMDE0PC9ZZWFy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=
</w:fldData>
        </w:fldChar>
      </w:r>
      <w:r w:rsidR="00B95E61">
        <w:instrText xml:space="preserve"> ADDIN EN.CITE </w:instrText>
      </w:r>
      <w:r w:rsidR="00B95E61">
        <w:fldChar w:fldCharType="begin">
          <w:fldData xml:space="preserve">PEVuZE5vdGU+PENpdGU+PEF1dGhvcj5Lb25yYWRzZW48L0F1dGhvcj48WWVhcj4yMDE0PC9ZZWFy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=
</w:fldData>
        </w:fldChar>
      </w:r>
      <w:r w:rsidR="00B95E61">
        <w:instrText xml:space="preserve"> ADDIN EN.CITE.DATA </w:instrText>
      </w:r>
      <w:r w:rsidR="00B95E61">
        <w:fldChar w:fldCharType="end"/>
      </w:r>
      <w:r w:rsidR="00605671">
        <w:fldChar w:fldCharType="separate"/>
      </w:r>
      <w:r w:rsidR="00B95E61" w:rsidRPr="00B95E61">
        <w:rPr>
          <w:noProof/>
          <w:vertAlign w:val="superscript"/>
        </w:rPr>
        <w:t>79</w:t>
      </w:r>
      <w:r w:rsidR="00605671">
        <w:fldChar w:fldCharType="end"/>
      </w:r>
      <w:r w:rsidR="004317B9">
        <w:t xml:space="preserve"> </w:t>
      </w:r>
      <w:r w:rsidR="00605671">
        <w:t>P</w:t>
      </w:r>
      <w:r w:rsidR="00653703" w:rsidRPr="00653703">
        <w:t>olysensiti</w:t>
      </w:r>
      <w:r w:rsidR="00926893">
        <w:t>s</w:t>
      </w:r>
      <w:r w:rsidR="00653703" w:rsidRPr="00653703">
        <w:t xml:space="preserve">ation </w:t>
      </w:r>
      <w:r w:rsidR="00407C69">
        <w:t xml:space="preserve">to animals </w:t>
      </w:r>
      <w:r w:rsidR="00653703" w:rsidRPr="00653703">
        <w:t>has been reported elsewhere to be associated with increased asthma severity</w:t>
      </w:r>
      <w:r w:rsidR="00605671">
        <w:t xml:space="preserve"> in children</w:t>
      </w:r>
      <w:r w:rsidR="00653703" w:rsidRPr="00653703">
        <w:t>.</w:t>
      </w:r>
      <w:r w:rsidR="00197390">
        <w:fldChar w:fldCharType="begin">
          <w:fldData xml:space="preserve">PEVuZE5vdGU+PENpdGU+PEF1dGhvcj5Ob3JkbHVuZDwvQXV0aG9yPjxZZWFyPjIwMTI8L1llYXI+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</w:fldData>
        </w:fldChar>
      </w:r>
      <w:r w:rsidR="00B95E61">
        <w:instrText xml:space="preserve"> ADDIN EN.CITE </w:instrText>
      </w:r>
      <w:r w:rsidR="00B95E61">
        <w:fldChar w:fldCharType="begin">
          <w:fldData xml:space="preserve">PEVuZE5vdGU+PENpdGU+PEF1dGhvcj5Ob3JkbHVuZDwvQXV0aG9yPjxZZWFyPjIwMTI8L1llYXI+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</w:fldData>
        </w:fldChar>
      </w:r>
      <w:r w:rsidR="00B95E61">
        <w:instrText xml:space="preserve"> ADDIN EN.CITE.DATA </w:instrText>
      </w:r>
      <w:r w:rsidR="00B95E61">
        <w:fldChar w:fldCharType="end"/>
      </w:r>
      <w:r w:rsidR="00197390">
        <w:fldChar w:fldCharType="separate"/>
      </w:r>
      <w:r w:rsidR="00B95E61" w:rsidRPr="00B95E61">
        <w:rPr>
          <w:noProof/>
          <w:vertAlign w:val="superscript"/>
        </w:rPr>
        <w:t>83</w:t>
      </w:r>
      <w:r w:rsidR="00197390">
        <w:fldChar w:fldCharType="end"/>
      </w:r>
      <w:r w:rsidR="008840E1" w:rsidRPr="008840E1">
        <w:t xml:space="preserve"> </w:t>
      </w:r>
    </w:p>
    <w:p w14:paraId="17808000" w14:textId="206ADDFD" w:rsidR="00D571AC" w:rsidRPr="00B74D2B" w:rsidRDefault="00FD03F4" w:rsidP="00A02435">
      <w:pPr>
        <w:jc w:val="both"/>
      </w:pPr>
      <w:r>
        <w:t>I</w:t>
      </w:r>
      <w:r w:rsidR="00D571AC">
        <w:t>t is increasingly</w:t>
      </w:r>
      <w:r>
        <w:t xml:space="preserve"> being</w:t>
      </w:r>
      <w:r w:rsidR="00D571AC">
        <w:t xml:space="preserve"> recognised that </w:t>
      </w:r>
      <w:r w:rsidR="00E80186">
        <w:t>pet</w:t>
      </w:r>
      <w:r w:rsidR="00D571AC">
        <w:t xml:space="preserve"> </w:t>
      </w:r>
      <w:r w:rsidR="00D571AC" w:rsidRPr="003F1513">
        <w:t>allergen</w:t>
      </w:r>
      <w:r w:rsidR="00605671">
        <w:t xml:space="preserve">s are </w:t>
      </w:r>
      <w:r w:rsidR="007D334E">
        <w:t>readily</w:t>
      </w:r>
      <w:r w:rsidR="00605671">
        <w:t xml:space="preserve"> transferred and</w:t>
      </w:r>
      <w:r>
        <w:t xml:space="preserve"> exposure</w:t>
      </w:r>
      <w:r w:rsidR="00D571AC">
        <w:t xml:space="preserve"> is ubiquitous</w:t>
      </w:r>
      <w:r w:rsidR="00605671">
        <w:t xml:space="preserve"> in homes, schools and indoor public spaces</w:t>
      </w:r>
      <w:r w:rsidR="00294459">
        <w:t>.</w:t>
      </w:r>
      <w:r w:rsidR="00197390">
        <w:fldChar w:fldCharType="begin">
          <w:fldData xml:space="preserve">PEVuZE5vdGU+PENpdGU+PEF1dGhvcj5Lb25yYWRzZW48L0F1dGhvcj48WWVhcj4yMDE0PC9ZZWFy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</w:fldData>
        </w:fldChar>
      </w:r>
      <w:r w:rsidR="00B95E61">
        <w:instrText xml:space="preserve"> ADDIN EN.CITE </w:instrText>
      </w:r>
      <w:r w:rsidR="00B95E61">
        <w:fldChar w:fldCharType="begin">
          <w:fldData xml:space="preserve">PEVuZE5vdGU+PENpdGU+PEF1dGhvcj5Lb25yYWRzZW48L0F1dGhvcj48WWVhcj4yMDE0PC9ZZWFy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</w:fldData>
        </w:fldChar>
      </w:r>
      <w:r w:rsidR="00B95E61">
        <w:instrText xml:space="preserve"> ADDIN EN.CITE.DATA </w:instrText>
      </w:r>
      <w:r w:rsidR="00B95E61">
        <w:fldChar w:fldCharType="end"/>
      </w:r>
      <w:r w:rsidR="00197390">
        <w:fldChar w:fldCharType="separate"/>
      </w:r>
      <w:r w:rsidR="00B95E61" w:rsidRPr="00B95E61">
        <w:rPr>
          <w:noProof/>
          <w:vertAlign w:val="superscript"/>
        </w:rPr>
        <w:t>34,67,79,82</w:t>
      </w:r>
      <w:r w:rsidR="00197390">
        <w:fldChar w:fldCharType="end"/>
      </w:r>
      <w:r w:rsidR="00D571AC">
        <w:t xml:space="preserve"> A study of 831 homes in the United States found </w:t>
      </w:r>
      <w:r w:rsidR="00D571AC" w:rsidRPr="00F56007">
        <w:t xml:space="preserve">cat and dog allergens in </w:t>
      </w:r>
      <w:r w:rsidR="00D571AC">
        <w:t>dust samples from &gt;</w:t>
      </w:r>
      <w:r w:rsidR="00D571AC" w:rsidRPr="00364C97">
        <w:rPr>
          <w:color w:val="000000" w:themeColor="text1"/>
        </w:rPr>
        <w:t>90% of homes, despite only 32% of homes having a dog and 24% having a cat.</w:t>
      </w:r>
      <w:r w:rsidR="00CE0D01" w:rsidRPr="00364C97">
        <w:rPr>
          <w:color w:val="000000" w:themeColor="text1"/>
        </w:rPr>
        <w:fldChar w:fldCharType="begin">
          <w:fldData xml:space="preserve">PEVuZE5vdGU+PENpdGU+PEF1dGhvcj5Pd25ieTwvQXV0aG9yPjxZZWFyPjIwMTA8L1llYXI+PElE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</w:fldData>
        </w:fldChar>
      </w:r>
      <w:r w:rsidR="00B95E61" w:rsidRPr="00364C97">
        <w:rPr>
          <w:color w:val="000000" w:themeColor="text1"/>
        </w:rPr>
        <w:instrText xml:space="preserve"> ADDIN EN.CITE </w:instrText>
      </w:r>
      <w:r w:rsidR="00B95E61" w:rsidRPr="00364C97">
        <w:rPr>
          <w:color w:val="000000" w:themeColor="text1"/>
        </w:rPr>
        <w:fldChar w:fldCharType="begin">
          <w:fldData xml:space="preserve">PEVuZE5vdGU+PENpdGU+PEF1dGhvcj5Pd25ieTwvQXV0aG9yPjxZZWFyPjIwMTA8L1llYXI+PElE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</w:fldData>
        </w:fldChar>
      </w:r>
      <w:r w:rsidR="00B95E61" w:rsidRPr="00364C97">
        <w:rPr>
          <w:color w:val="000000" w:themeColor="text1"/>
        </w:rPr>
        <w:instrText xml:space="preserve"> ADDIN EN.CITE.DATA </w:instrText>
      </w:r>
      <w:r w:rsidR="00B95E61" w:rsidRPr="00364C97">
        <w:rPr>
          <w:color w:val="000000" w:themeColor="text1"/>
        </w:rPr>
      </w:r>
      <w:r w:rsidR="00B95E61" w:rsidRPr="00364C97">
        <w:rPr>
          <w:color w:val="000000" w:themeColor="text1"/>
        </w:rPr>
        <w:fldChar w:fldCharType="end"/>
      </w:r>
      <w:r w:rsidR="00CE0D01" w:rsidRPr="00364C97">
        <w:rPr>
          <w:color w:val="000000" w:themeColor="text1"/>
        </w:rPr>
      </w:r>
      <w:r w:rsidR="00CE0D01" w:rsidRPr="00364C97">
        <w:rPr>
          <w:color w:val="000000" w:themeColor="text1"/>
        </w:rPr>
        <w:fldChar w:fldCharType="separate"/>
      </w:r>
      <w:r w:rsidR="00B95E61" w:rsidRPr="00364C97">
        <w:rPr>
          <w:noProof/>
          <w:color w:val="000000" w:themeColor="text1"/>
          <w:vertAlign w:val="superscript"/>
        </w:rPr>
        <w:t>81</w:t>
      </w:r>
      <w:r w:rsidR="00CE0D01" w:rsidRPr="00364C97">
        <w:rPr>
          <w:color w:val="000000" w:themeColor="text1"/>
        </w:rPr>
        <w:fldChar w:fldCharType="end"/>
      </w:r>
      <w:r w:rsidR="00605671" w:rsidRPr="00364C97">
        <w:rPr>
          <w:color w:val="000000" w:themeColor="text1"/>
        </w:rPr>
        <w:t xml:space="preserve"> In the Swedish study, </w:t>
      </w:r>
      <w:r w:rsidR="000C3DAE" w:rsidRPr="00364C97">
        <w:rPr>
          <w:color w:val="000000" w:themeColor="text1"/>
        </w:rPr>
        <w:t>50% of the a</w:t>
      </w:r>
      <w:r w:rsidR="00605671" w:rsidRPr="00364C97">
        <w:rPr>
          <w:color w:val="000000" w:themeColor="text1"/>
        </w:rPr>
        <w:t>dolescents with persistent asthma sensitised to cat or dog</w:t>
      </w:r>
      <w:r w:rsidR="000C3DAE" w:rsidRPr="00364C97">
        <w:rPr>
          <w:color w:val="000000" w:themeColor="text1"/>
        </w:rPr>
        <w:t xml:space="preserve"> </w:t>
      </w:r>
      <w:r w:rsidR="00605671" w:rsidRPr="00364C97">
        <w:rPr>
          <w:color w:val="000000" w:themeColor="text1"/>
        </w:rPr>
        <w:t>liv</w:t>
      </w:r>
      <w:r w:rsidR="000C3DAE" w:rsidRPr="00364C97">
        <w:rPr>
          <w:color w:val="000000" w:themeColor="text1"/>
        </w:rPr>
        <w:t>ed</w:t>
      </w:r>
      <w:r w:rsidR="00605671" w:rsidRPr="00364C97">
        <w:rPr>
          <w:color w:val="000000" w:themeColor="text1"/>
        </w:rPr>
        <w:t xml:space="preserve"> in a home with no animals, and </w:t>
      </w:r>
      <w:r w:rsidR="000C3DAE" w:rsidRPr="00364C97">
        <w:rPr>
          <w:color w:val="000000" w:themeColor="text1"/>
        </w:rPr>
        <w:t xml:space="preserve">85% </w:t>
      </w:r>
      <w:r w:rsidR="00605671" w:rsidRPr="00364C97">
        <w:rPr>
          <w:color w:val="000000" w:themeColor="text1"/>
        </w:rPr>
        <w:t>of th</w:t>
      </w:r>
      <w:r w:rsidR="000C3DAE" w:rsidRPr="00364C97">
        <w:rPr>
          <w:color w:val="000000" w:themeColor="text1"/>
        </w:rPr>
        <w:t>ose</w:t>
      </w:r>
      <w:r w:rsidR="00605671" w:rsidRPr="00364C97">
        <w:rPr>
          <w:color w:val="000000" w:themeColor="text1"/>
        </w:rPr>
        <w:t xml:space="preserve"> with asthma sensitised to cat had no cat at home.</w:t>
      </w:r>
      <w:r w:rsidR="00605671" w:rsidRPr="00364C97">
        <w:rPr>
          <w:color w:val="000000" w:themeColor="text1"/>
        </w:rPr>
        <w:fldChar w:fldCharType="begin">
          <w:fldData xml:space="preserve">PEVuZE5vdGU+PENpdGU+PEF1dGhvcj5QZXJ6YW5vd3NraTwvQXV0aG9yPjxZZWFyPjIwMTY8L1ll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</w:fldData>
        </w:fldChar>
      </w:r>
      <w:r w:rsidR="00B95E61" w:rsidRPr="00364C97">
        <w:rPr>
          <w:color w:val="000000" w:themeColor="text1"/>
        </w:rPr>
        <w:instrText xml:space="preserve"> ADDIN EN.CITE </w:instrText>
      </w:r>
      <w:r w:rsidR="00B95E61" w:rsidRPr="00364C97">
        <w:rPr>
          <w:color w:val="000000" w:themeColor="text1"/>
        </w:rPr>
        <w:fldChar w:fldCharType="begin">
          <w:fldData xml:space="preserve">PEVuZE5vdGU+PENpdGU+PEF1dGhvcj5QZXJ6YW5vd3NraTwvQXV0aG9yPjxZZWFyPjIwMTY8L1ll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</w:fldData>
        </w:fldChar>
      </w:r>
      <w:r w:rsidR="00B95E61" w:rsidRPr="00364C97">
        <w:rPr>
          <w:color w:val="000000" w:themeColor="text1"/>
        </w:rPr>
        <w:instrText xml:space="preserve"> ADDIN EN.CITE.DATA </w:instrText>
      </w:r>
      <w:r w:rsidR="00B95E61" w:rsidRPr="00364C97">
        <w:rPr>
          <w:color w:val="000000" w:themeColor="text1"/>
        </w:rPr>
      </w:r>
      <w:r w:rsidR="00B95E61" w:rsidRPr="00364C97">
        <w:rPr>
          <w:color w:val="000000" w:themeColor="text1"/>
        </w:rPr>
        <w:fldChar w:fldCharType="end"/>
      </w:r>
      <w:r w:rsidR="00605671" w:rsidRPr="00364C97">
        <w:rPr>
          <w:color w:val="000000" w:themeColor="text1"/>
        </w:rPr>
      </w:r>
      <w:r w:rsidR="00605671" w:rsidRPr="00364C97">
        <w:rPr>
          <w:color w:val="000000" w:themeColor="text1"/>
        </w:rPr>
        <w:fldChar w:fldCharType="separate"/>
      </w:r>
      <w:r w:rsidR="00B95E61" w:rsidRPr="00364C97">
        <w:rPr>
          <w:noProof/>
          <w:color w:val="000000" w:themeColor="text1"/>
          <w:vertAlign w:val="superscript"/>
        </w:rPr>
        <w:t>82</w:t>
      </w:r>
      <w:r w:rsidR="00605671" w:rsidRPr="00364C97">
        <w:rPr>
          <w:color w:val="000000" w:themeColor="text1"/>
        </w:rPr>
        <w:fldChar w:fldCharType="end"/>
      </w:r>
      <w:r w:rsidR="00605671" w:rsidRPr="00364C97">
        <w:rPr>
          <w:color w:val="000000" w:themeColor="text1"/>
        </w:rPr>
        <w:t>E</w:t>
      </w:r>
      <w:r w:rsidR="00D571AC" w:rsidRPr="00364C97">
        <w:rPr>
          <w:color w:val="000000" w:themeColor="text1"/>
        </w:rPr>
        <w:t>ve</w:t>
      </w:r>
      <w:r w:rsidR="00615C6D" w:rsidRPr="00364C97">
        <w:rPr>
          <w:color w:val="000000" w:themeColor="text1"/>
        </w:rPr>
        <w:t>n small amounts of cat allergen</w:t>
      </w:r>
      <w:r w:rsidR="00D571AC" w:rsidRPr="00364C97">
        <w:rPr>
          <w:color w:val="000000" w:themeColor="text1"/>
        </w:rPr>
        <w:t xml:space="preserve"> </w:t>
      </w:r>
      <w:r w:rsidR="00615C6D" w:rsidRPr="00364C97">
        <w:rPr>
          <w:color w:val="000000" w:themeColor="text1"/>
        </w:rPr>
        <w:t xml:space="preserve">on the clothes of classmates at school is sufficient to cause </w:t>
      </w:r>
      <w:r w:rsidR="001F688C" w:rsidRPr="00364C97">
        <w:rPr>
          <w:color w:val="000000" w:themeColor="text1"/>
        </w:rPr>
        <w:t xml:space="preserve">asthma </w:t>
      </w:r>
      <w:r w:rsidR="00615C6D" w:rsidRPr="00364C97">
        <w:rPr>
          <w:color w:val="000000" w:themeColor="text1"/>
        </w:rPr>
        <w:t xml:space="preserve">deterioration </w:t>
      </w:r>
      <w:r w:rsidR="00714F12" w:rsidRPr="00364C97">
        <w:rPr>
          <w:color w:val="000000" w:themeColor="text1"/>
        </w:rPr>
        <w:t>in some children</w:t>
      </w:r>
      <w:r w:rsidR="004317B9">
        <w:t>.</w:t>
      </w:r>
      <w:r w:rsidR="00CE0D01">
        <w:fldChar w:fldCharType="begin"/>
      </w:r>
      <w:r w:rsidR="00B95E61">
        <w:instrText xml:space="preserve"> ADDIN EN.CITE &lt;EndNote&gt;&lt;Cite&gt;&lt;Author&gt;Bush&lt;/Author&gt;&lt;Year&gt;2010&lt;/Year&gt;&lt;IDText&gt;Management of severe asthma in children&lt;/IDText&gt;&lt;DisplayText&gt;&lt;style face="superscript"&gt;14&lt;/style&gt;&lt;/DisplayText&gt;&lt;record&gt;&lt;urls&gt;&lt;related-urls&gt;&lt;url&gt;http://dx.doi.org/10.1016/S0140-6736(10)61054-9&lt;/url&gt;&lt;/related-urls&gt;&lt;/urls&gt;&lt;titles&gt;&lt;title&gt;Management of severe asthma in children&lt;/title&gt;&lt;secondary-title&gt;The Lancet&lt;/secondary-title&gt;&lt;/titles&gt;&lt;pages&gt;814-825&lt;/pages&gt;&lt;number&gt;9743&lt;/number&gt;&lt;access-date&gt;2015/05/27&lt;/access-date&gt;&lt;contributors&gt;&lt;authors&gt;&lt;author&gt;Bush, Andrew&lt;/author&gt;&lt;author&gt;Saglani, Sejal&lt;/author&gt;&lt;/authors&gt;&lt;/contributors&gt;&lt;added-date format="utc"&gt;1457697198&lt;/added-date&gt;&lt;ref-type name="Journal Article"&gt;17&lt;/ref-type&gt;&lt;dates&gt;&lt;year&gt;2010&lt;/year&gt;&lt;/dates&gt;&lt;rec-number&gt;2386&lt;/rec-number&gt;&lt;publisher&gt;Elsevier&lt;/publisher&gt;&lt;last-updated-date format="utc"&gt;1514111973&lt;/last-updated-date&gt;&lt;electronic-resource-num&gt;10.1016/S0140-6736(10)61054-9&lt;/electronic-resource-num&gt;&lt;volume&gt;376&lt;/volume&gt;&lt;/record&gt;&lt;/Cite&gt;&lt;/EndNote&gt;</w:instrText>
      </w:r>
      <w:r w:rsidR="00CE0D01">
        <w:fldChar w:fldCharType="separate"/>
      </w:r>
      <w:r w:rsidR="00B95E61" w:rsidRPr="00B95E61">
        <w:rPr>
          <w:noProof/>
          <w:vertAlign w:val="superscript"/>
        </w:rPr>
        <w:t>14</w:t>
      </w:r>
      <w:r w:rsidR="00CE0D01">
        <w:fldChar w:fldCharType="end"/>
      </w:r>
      <w:r w:rsidR="00615C6D">
        <w:t xml:space="preserve"> </w:t>
      </w:r>
      <w:r w:rsidR="004317B9">
        <w:t>T</w:t>
      </w:r>
      <w:r w:rsidR="00D571AC">
        <w:t xml:space="preserve">herefore sensitisation to cat and/or dog may </w:t>
      </w:r>
      <w:r w:rsidR="00984D78">
        <w:t xml:space="preserve">also be contributing to </w:t>
      </w:r>
      <w:r w:rsidR="00714F12">
        <w:t xml:space="preserve">worse </w:t>
      </w:r>
      <w:r w:rsidR="00984D78">
        <w:t>asthma control</w:t>
      </w:r>
      <w:r w:rsidR="00D571AC">
        <w:t xml:space="preserve"> </w:t>
      </w:r>
      <w:r w:rsidR="00615C6D">
        <w:t>in children from pet-free homes</w:t>
      </w:r>
      <w:r w:rsidR="00D571AC">
        <w:t xml:space="preserve">. </w:t>
      </w:r>
      <w:r w:rsidR="00714F12" w:rsidRPr="00714F12">
        <w:t xml:space="preserve">These studies </w:t>
      </w:r>
      <w:r w:rsidR="00714F12">
        <w:t>suggest p</w:t>
      </w:r>
      <w:r w:rsidR="00714F12" w:rsidRPr="00714F12">
        <w:t>et exposure in sensitised</w:t>
      </w:r>
      <w:r w:rsidR="00714F12">
        <w:t xml:space="preserve"> children </w:t>
      </w:r>
      <w:r w:rsidR="004B5AC2">
        <w:t xml:space="preserve">may be a driver of </w:t>
      </w:r>
      <w:r w:rsidR="00605671">
        <w:t>STRA</w:t>
      </w:r>
      <w:r w:rsidR="00D1440A">
        <w:t>, and a</w:t>
      </w:r>
      <w:r w:rsidR="00717486">
        <w:t xml:space="preserve">ll </w:t>
      </w:r>
      <w:r w:rsidR="00653703">
        <w:t xml:space="preserve">children with </w:t>
      </w:r>
      <w:r w:rsidR="00307773">
        <w:t>S</w:t>
      </w:r>
      <w:r w:rsidR="00896E41">
        <w:t>TR</w:t>
      </w:r>
      <w:r w:rsidR="00307773">
        <w:t>A</w:t>
      </w:r>
      <w:r w:rsidR="00717486">
        <w:t>,</w:t>
      </w:r>
      <w:r w:rsidR="00653703">
        <w:t xml:space="preserve"> </w:t>
      </w:r>
      <w:r w:rsidR="00717486">
        <w:t xml:space="preserve">regardless of presence or absence of pets in the home, </w:t>
      </w:r>
      <w:r w:rsidR="00653703">
        <w:t xml:space="preserve">should </w:t>
      </w:r>
      <w:r w:rsidR="00717486">
        <w:t xml:space="preserve">be </w:t>
      </w:r>
      <w:r w:rsidR="00653703">
        <w:t>routine</w:t>
      </w:r>
      <w:r w:rsidR="00717486">
        <w:t>ly tested</w:t>
      </w:r>
      <w:r w:rsidR="00653703">
        <w:t xml:space="preserve"> for sensitisation to cats and dogs.</w:t>
      </w:r>
      <w:r w:rsidR="00CE0D01">
        <w:fldChar w:fldCharType="begin">
          <w:fldData xml:space="preserve">PEVuZE5vdGU+PENpdGU+PEF1dGhvcj5Lb25yYWRzZW48L0F1dGhvcj48WWVhcj4yMDE0PC9ZZWFy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</w:fldData>
        </w:fldChar>
      </w:r>
      <w:r w:rsidR="00B95E61">
        <w:instrText xml:space="preserve"> ADDIN EN.CITE </w:instrText>
      </w:r>
      <w:r w:rsidR="00B95E61">
        <w:fldChar w:fldCharType="begin">
          <w:fldData xml:space="preserve">PEVuZE5vdGU+PENpdGU+PEF1dGhvcj5Lb25yYWRzZW48L0F1dGhvcj48WWVhcj4yMDE0PC9ZZWFy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</w:fldData>
        </w:fldChar>
      </w:r>
      <w:r w:rsidR="00B95E61">
        <w:instrText xml:space="preserve"> ADDIN EN.CITE.DATA </w:instrText>
      </w:r>
      <w:r w:rsidR="00B95E61">
        <w:fldChar w:fldCharType="end"/>
      </w:r>
      <w:r w:rsidR="00CE0D01">
        <w:fldChar w:fldCharType="separate"/>
      </w:r>
      <w:r w:rsidR="00B95E61" w:rsidRPr="00B95E61">
        <w:rPr>
          <w:noProof/>
          <w:vertAlign w:val="superscript"/>
        </w:rPr>
        <w:t>79,84</w:t>
      </w:r>
      <w:r w:rsidR="00CE0D01">
        <w:fldChar w:fldCharType="end"/>
      </w:r>
      <w:r w:rsidR="00653703">
        <w:t xml:space="preserve"> </w:t>
      </w:r>
    </w:p>
    <w:p w14:paraId="00A52066" w14:textId="41B01EC4" w:rsidR="007F60B1" w:rsidRDefault="00D571AC" w:rsidP="00A02435">
      <w:pPr>
        <w:jc w:val="both"/>
      </w:pPr>
      <w:r>
        <w:t xml:space="preserve">Judging the impact </w:t>
      </w:r>
      <w:r w:rsidR="000A08D6">
        <w:t xml:space="preserve">that </w:t>
      </w:r>
      <w:r>
        <w:t xml:space="preserve">pet exposure has on a child’s asthma is very difficult as it is impossible to </w:t>
      </w:r>
      <w:r w:rsidR="00F2124F">
        <w:t xml:space="preserve">entirely </w:t>
      </w:r>
      <w:r>
        <w:t xml:space="preserve">eliminate pet allergen </w:t>
      </w:r>
      <w:r w:rsidR="004317B9">
        <w:t>exposure</w:t>
      </w:r>
      <w:r w:rsidR="00605671">
        <w:t>,</w:t>
      </w:r>
      <w:r>
        <w:t xml:space="preserve"> and an improvement in asthma symptoms on removing the child from the home with the pet is typically only seen after 2-3 weeks.</w:t>
      </w:r>
      <w:r w:rsidR="00CE0D01">
        <w:fldChar w:fldCharType="begin"/>
      </w:r>
      <w:r w:rsidR="00B95E61">
        <w:instrText xml:space="preserve"> ADDIN EN.CITE &lt;EndNote&gt;&lt;Cite&gt;&lt;Author&gt;Saglani&lt;/Author&gt;&lt;Year&gt;2002&lt;/Year&gt;&lt;IDText&gt;Environmental factors relevant to difficult asthma&lt;/IDText&gt;&lt;DisplayText&gt;&lt;style face="superscript"&gt;72&lt;/style&gt;&lt;/DisplayText&gt;&lt;record&gt;&lt;dates&gt;&lt;pub-dates&gt;&lt;date&gt;9//&lt;/date&gt;&lt;/pub-dates&gt;&lt;year&gt;2002&lt;/year&gt;&lt;/dates&gt;&lt;keywords&gt;&lt;keyword&gt;difficult asthma&lt;/keyword&gt;&lt;keyword&gt;environment&lt;/keyword&gt;&lt;keyword&gt;atopy&lt;/keyword&gt;&lt;keyword&gt;allergen exposure&lt;/keyword&gt;&lt;keyword&gt;allergic diseases&lt;/keyword&gt;&lt;/keywords&gt;&lt;urls&gt;&lt;related-urls&gt;&lt;url&gt;http://www.sciencedirect.com/science/article/pii/S1526054202001872&lt;/url&gt;&lt;/related-urls&gt;&lt;/urls&gt;&lt;isbn&gt;1526-0542&lt;/isbn&gt;&lt;titles&gt;&lt;title&gt;Environmental factors relevant to difficult asthma&lt;/title&gt;&lt;secondary-title&gt;Paediatric Respiratory Reviews&lt;/secondary-title&gt;&lt;/titles&gt;&lt;pages&gt;248-254&lt;/pages&gt;&lt;number&gt;3&lt;/number&gt;&lt;contributors&gt;&lt;authors&gt;&lt;author&gt;Saglani, Sejal&lt;/author&gt;&lt;author&gt;McKenzie, Sheila A.&lt;/author&gt;&lt;/authors&gt;&lt;/contributors&gt;&lt;added-date format="utc"&gt;1457697198&lt;/added-date&gt;&lt;ref-type name="Journal Article"&gt;17&lt;/ref-type&gt;&lt;rec-number&gt;2399&lt;/rec-number&gt;&lt;last-updated-date format="utc"&gt;1457698014&lt;/last-updated-date&gt;&lt;electronic-resource-num&gt;http://dx.doi.org/10.1016/S1526-0542(02)00187-2&lt;/electronic-resource-num&gt;&lt;volume&gt;3&lt;/volume&gt;&lt;/record&gt;&lt;/Cite&gt;&lt;/EndNote&gt;</w:instrText>
      </w:r>
      <w:r w:rsidR="00CE0D01">
        <w:fldChar w:fldCharType="separate"/>
      </w:r>
      <w:r w:rsidR="00B95E61" w:rsidRPr="00B95E61">
        <w:rPr>
          <w:noProof/>
          <w:vertAlign w:val="superscript"/>
        </w:rPr>
        <w:t>72</w:t>
      </w:r>
      <w:r w:rsidR="00CE0D01">
        <w:fldChar w:fldCharType="end"/>
      </w:r>
      <w:r>
        <w:t xml:space="preserve"> </w:t>
      </w:r>
      <w:r w:rsidR="004B5AC2">
        <w:t xml:space="preserve">Also, </w:t>
      </w:r>
      <w:r w:rsidR="00A075B6">
        <w:t xml:space="preserve">when pets have been in the household for a long time, </w:t>
      </w:r>
      <w:r w:rsidR="007D334E">
        <w:t xml:space="preserve">early phase histamine mediated immediate symptoms of itch may be abolished although late phase asthma one persist; so </w:t>
      </w:r>
      <w:r w:rsidR="004B5AC2">
        <w:t>caregivers</w:t>
      </w:r>
      <w:r w:rsidR="00A075B6">
        <w:t xml:space="preserve"> may not recognise the impact on their child’s asthma and so </w:t>
      </w:r>
      <w:r w:rsidR="004B5AC2">
        <w:t xml:space="preserve">may </w:t>
      </w:r>
      <w:r w:rsidR="00A075B6">
        <w:t xml:space="preserve">under-report symptoms. </w:t>
      </w:r>
      <w:r w:rsidR="00717486">
        <w:t>M</w:t>
      </w:r>
      <w:r w:rsidR="00717486" w:rsidRPr="00717486">
        <w:t xml:space="preserve">easures that </w:t>
      </w:r>
      <w:r w:rsidR="00605671">
        <w:t xml:space="preserve">can </w:t>
      </w:r>
      <w:r w:rsidR="00717486" w:rsidRPr="00717486">
        <w:t>effectively reduce pet allergen load</w:t>
      </w:r>
      <w:r w:rsidR="00605671">
        <w:t>,</w:t>
      </w:r>
      <w:r w:rsidR="00717486" w:rsidRPr="00717486">
        <w:t xml:space="preserve"> </w:t>
      </w:r>
      <w:r w:rsidR="00605671">
        <w:t xml:space="preserve">including high-efficiency vacuum cleaners and air filtration systems, </w:t>
      </w:r>
      <w:r w:rsidR="00A075B6">
        <w:t xml:space="preserve">have been shown to </w:t>
      </w:r>
      <w:r w:rsidR="00717486" w:rsidRPr="00717486">
        <w:t>improve asthma control in sensitised children</w:t>
      </w:r>
      <w:r w:rsidR="009E560E">
        <w:t>.</w:t>
      </w:r>
      <w:r w:rsidR="00CE0D01">
        <w:fldChar w:fldCharType="begin">
          <w:fldData xml:space="preserve">PEVuZE5vdGU+PENpdGU+PEF1dGhvcj5Eb3duZXM8L0F1dGhvcj48WWVhcj4yMDEwPC9ZZWFyPjxJ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</w:fldData>
        </w:fldChar>
      </w:r>
      <w:r w:rsidR="00B95E61">
        <w:instrText xml:space="preserve"> ADDIN EN.CITE </w:instrText>
      </w:r>
      <w:r w:rsidR="00B95E61">
        <w:fldChar w:fldCharType="begin">
          <w:fldData xml:space="preserve">PEVuZE5vdGU+PENpdGU+PEF1dGhvcj5Eb3duZXM8L0F1dGhvcj48WWVhcj4yMDEwPC9ZZWFyPjxJ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</w:fldData>
        </w:fldChar>
      </w:r>
      <w:r w:rsidR="00B95E61">
        <w:instrText xml:space="preserve"> ADDIN EN.CITE.DATA </w:instrText>
      </w:r>
      <w:r w:rsidR="00B95E61">
        <w:fldChar w:fldCharType="end"/>
      </w:r>
      <w:r w:rsidR="00CE0D01">
        <w:fldChar w:fldCharType="separate"/>
      </w:r>
      <w:r w:rsidR="00B95E61" w:rsidRPr="00B95E61">
        <w:rPr>
          <w:noProof/>
          <w:vertAlign w:val="superscript"/>
        </w:rPr>
        <w:t>80</w:t>
      </w:r>
      <w:r w:rsidR="00CE0D01">
        <w:fldChar w:fldCharType="end"/>
      </w:r>
      <w:r w:rsidR="00717486" w:rsidRPr="00717486">
        <w:t xml:space="preserve"> </w:t>
      </w:r>
      <w:r w:rsidR="004317B9" w:rsidRPr="002407F6">
        <w:t>In a study of adults with pet allergy and asthma, those that removed the pets from their home required less medication and had less bronchial hyper-responsiveness at follow-up compared to those that kept their pets.</w:t>
      </w:r>
      <w:r w:rsidR="006D2B19" w:rsidRPr="002407F6">
        <w:fldChar w:fldCharType="begin">
          <w:fldData xml:space="preserve">PEVuZE5vdGU+PENpdGU+PEF1dGhvcj5Pd25ieTwvQXV0aG9yPjxZZWFyPjIwMTA8L1llYXI+PElE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</w:fldData>
        </w:fldChar>
      </w:r>
      <w:r w:rsidR="00B95E61">
        <w:instrText xml:space="preserve"> ADDIN EN.CITE </w:instrText>
      </w:r>
      <w:r w:rsidR="00B95E61">
        <w:fldChar w:fldCharType="begin">
          <w:fldData xml:space="preserve">PEVuZE5vdGU+PENpdGU+PEF1dGhvcj5Pd25ieTwvQXV0aG9yPjxZZWFyPjIwMTA8L1llYXI+PElE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</w:fldData>
        </w:fldChar>
      </w:r>
      <w:r w:rsidR="00B95E61">
        <w:instrText xml:space="preserve"> ADDIN EN.CITE.DATA </w:instrText>
      </w:r>
      <w:r w:rsidR="00B95E61">
        <w:fldChar w:fldCharType="end"/>
      </w:r>
      <w:r w:rsidR="006D2B19" w:rsidRPr="002407F6">
        <w:fldChar w:fldCharType="separate"/>
      </w:r>
      <w:r w:rsidR="00B95E61" w:rsidRPr="00B95E61">
        <w:rPr>
          <w:noProof/>
          <w:vertAlign w:val="superscript"/>
        </w:rPr>
        <w:t>81</w:t>
      </w:r>
      <w:r w:rsidR="006D2B19" w:rsidRPr="002407F6">
        <w:fldChar w:fldCharType="end"/>
      </w:r>
      <w:r w:rsidR="004317B9" w:rsidRPr="002407F6">
        <w:t xml:space="preserve"> Similar studies </w:t>
      </w:r>
      <w:r w:rsidR="0087795B">
        <w:t>in children were not found</w:t>
      </w:r>
      <w:r w:rsidR="004317B9" w:rsidRPr="002407F6">
        <w:t xml:space="preserve">. </w:t>
      </w:r>
      <w:r>
        <w:t>We know that many people continue to live with a pet despite being allergic and removal of the pet from the household can have a dramatic psychological impact on a child</w:t>
      </w:r>
      <w:r w:rsidR="004317B9">
        <w:t>.</w:t>
      </w:r>
      <w:r w:rsidR="006D2B19">
        <w:fldChar w:fldCharType="begin">
          <w:fldData xml:space="preserve">PEVuZE5vdGU+PENpdGU+PEF1dGhvcj5Pd25ieTwvQXV0aG9yPjxZZWFyPjIwMTA8L1llYXI+PElE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</w:fldData>
        </w:fldChar>
      </w:r>
      <w:r w:rsidR="00B95E61">
        <w:instrText xml:space="preserve"> ADDIN EN.CITE </w:instrText>
      </w:r>
      <w:r w:rsidR="00B95E61">
        <w:fldChar w:fldCharType="begin">
          <w:fldData xml:space="preserve">PEVuZE5vdGU+PENpdGU+PEF1dGhvcj5Pd25ieTwvQXV0aG9yPjxZZWFyPjIwMTA8L1llYXI+PElE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</w:fldData>
        </w:fldChar>
      </w:r>
      <w:r w:rsidR="00B95E61">
        <w:instrText xml:space="preserve"> ADDIN EN.CITE.DATA </w:instrText>
      </w:r>
      <w:r w:rsidR="00B95E61">
        <w:fldChar w:fldCharType="end"/>
      </w:r>
      <w:r w:rsidR="006D2B19">
        <w:fldChar w:fldCharType="separate"/>
      </w:r>
      <w:r w:rsidR="00B95E61" w:rsidRPr="00B95E61">
        <w:rPr>
          <w:noProof/>
          <w:vertAlign w:val="superscript"/>
        </w:rPr>
        <w:t>79,81</w:t>
      </w:r>
      <w:r w:rsidR="006D2B19">
        <w:fldChar w:fldCharType="end"/>
      </w:r>
      <w:r>
        <w:t xml:space="preserve"> </w:t>
      </w:r>
      <w:r w:rsidR="00605671">
        <w:t xml:space="preserve">The </w:t>
      </w:r>
      <w:r w:rsidR="00D1440A">
        <w:t xml:space="preserve">lack of </w:t>
      </w:r>
      <w:r w:rsidR="0087795B">
        <w:t xml:space="preserve">published </w:t>
      </w:r>
      <w:r w:rsidR="00605671">
        <w:t>evidence</w:t>
      </w:r>
      <w:r w:rsidR="00D1440A">
        <w:t xml:space="preserve"> makes it difficult to insist families </w:t>
      </w:r>
      <w:r>
        <w:t>remove household pets</w:t>
      </w:r>
      <w:r w:rsidR="00D1440A">
        <w:t>, but</w:t>
      </w:r>
      <w:r>
        <w:t xml:space="preserve"> </w:t>
      </w:r>
      <w:r w:rsidR="00D1440A">
        <w:t>for children with STRA and significant sensitisation</w:t>
      </w:r>
      <w:r w:rsidR="0087795B">
        <w:t xml:space="preserve"> on SPT and sIgE</w:t>
      </w:r>
      <w:r w:rsidR="00D1440A">
        <w:t xml:space="preserve"> </w:t>
      </w:r>
      <w:r w:rsidR="0087795B">
        <w:t xml:space="preserve">it would seem sensible to </w:t>
      </w:r>
      <w:r w:rsidR="00D1440A">
        <w:t>recommend</w:t>
      </w:r>
      <w:r w:rsidR="0087795B">
        <w:t xml:space="preserve"> re-homing the pet, at least for a trial period. </w:t>
      </w:r>
      <w:r w:rsidRPr="00F304D9">
        <w:t xml:space="preserve"> </w:t>
      </w:r>
    </w:p>
    <w:p w14:paraId="2F1BD4C1" w14:textId="6716D9A8" w:rsidR="00605671" w:rsidRDefault="00605671" w:rsidP="00A02435">
      <w:pPr>
        <w:jc w:val="both"/>
      </w:pPr>
      <w:r>
        <w:t>Several studies have investigated whether early regular exposure to pets in the home could reduce allergic sensitisation and asthma development in children.</w:t>
      </w:r>
      <w:r w:rsidR="00A9723F">
        <w:fldChar w:fldCharType="begin">
          <w:fldData xml:space="preserve">PEVuZE5vdGU+PENpdGU+PEF1dGhvcj5QZXJ6YW5vd3NraTwvQXV0aG9yPjxZZWFyPjIwMTY8L1ll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</w:fldData>
        </w:fldChar>
      </w:r>
      <w:r w:rsidR="00B95E61">
        <w:instrText xml:space="preserve"> ADDIN EN.CITE </w:instrText>
      </w:r>
      <w:r w:rsidR="00B95E61">
        <w:fldChar w:fldCharType="begin">
          <w:fldData xml:space="preserve">PEVuZE5vdGU+PENpdGU+PEF1dGhvcj5QZXJ6YW5vd3NraTwvQXV0aG9yPjxZZWFyPjIwMTY8L1ll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</w:fldData>
        </w:fldChar>
      </w:r>
      <w:r w:rsidR="00B95E61">
        <w:instrText xml:space="preserve"> ADDIN EN.CITE.DATA </w:instrText>
      </w:r>
      <w:r w:rsidR="00B95E61">
        <w:fldChar w:fldCharType="end"/>
      </w:r>
      <w:r w:rsidR="00A9723F">
        <w:fldChar w:fldCharType="separate"/>
      </w:r>
      <w:r w:rsidR="00B95E61" w:rsidRPr="00B95E61">
        <w:rPr>
          <w:noProof/>
          <w:vertAlign w:val="superscript"/>
        </w:rPr>
        <w:t>82</w:t>
      </w:r>
      <w:r w:rsidR="00A9723F">
        <w:fldChar w:fldCharType="end"/>
      </w:r>
      <w:r>
        <w:t xml:space="preserve"> Results suggest being raised in a home with a cat does not increase the risk of sensitisation or asthma development, but no benefit in terms of developing tolerance to cats/dogs has been consistently demonstrated</w:t>
      </w:r>
      <w:r w:rsidR="00A9723F">
        <w:t>.</w:t>
      </w:r>
      <w:r w:rsidR="00A9723F">
        <w:fldChar w:fldCharType="begin">
          <w:fldData xml:space="preserve">PEVuZE5vdGU+PENpdGU+PEF1dGhvcj5Mw7hkcnVwIENhcmxzZW48L0F1dGhvcj48WWVhcj4yMDEy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</w:fldData>
        </w:fldChar>
      </w:r>
      <w:r w:rsidR="00B95E61">
        <w:instrText xml:space="preserve"> ADDIN EN.CITE </w:instrText>
      </w:r>
      <w:r w:rsidR="00B95E61">
        <w:fldChar w:fldCharType="begin">
          <w:fldData xml:space="preserve">PEVuZE5vdGU+PENpdGU+PEF1dGhvcj5Mw7hkcnVwIENhcmxzZW48L0F1dGhvcj48WWVhcj4yMDEy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</w:fldData>
        </w:fldChar>
      </w:r>
      <w:r w:rsidR="00B95E61">
        <w:instrText xml:space="preserve"> ADDIN EN.CITE.DATA </w:instrText>
      </w:r>
      <w:r w:rsidR="00B95E61">
        <w:fldChar w:fldCharType="end"/>
      </w:r>
      <w:r w:rsidR="00A9723F">
        <w:fldChar w:fldCharType="separate"/>
      </w:r>
      <w:r w:rsidR="00B95E61" w:rsidRPr="00B95E61">
        <w:rPr>
          <w:noProof/>
          <w:vertAlign w:val="superscript"/>
        </w:rPr>
        <w:t>85,86</w:t>
      </w:r>
      <w:r w:rsidR="00A9723F">
        <w:fldChar w:fldCharType="end"/>
      </w:r>
      <w:r w:rsidR="00A9723F">
        <w:t xml:space="preserve"> For now a</w:t>
      </w:r>
      <w:r w:rsidR="00A9723F" w:rsidRPr="00A9723F">
        <w:t xml:space="preserve">dvice </w:t>
      </w:r>
      <w:r w:rsidR="00A9723F">
        <w:t xml:space="preserve">should not be given </w:t>
      </w:r>
      <w:r w:rsidR="00A9723F" w:rsidRPr="00A9723F">
        <w:t xml:space="preserve">to avoid or specifically acquire pets for primary prevention of asthma or </w:t>
      </w:r>
      <w:r w:rsidR="00A9723F">
        <w:t>pet allergies.</w:t>
      </w:r>
      <w:r w:rsidR="00A9723F">
        <w:fldChar w:fldCharType="begin">
          <w:fldData xml:space="preserve">PEVuZE5vdGU+PENpdGU+PEF1dGhvcj5Mw7hkcnVwIENhcmxzZW48L0F1dGhvcj48WWVhcj4yMDEy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</w:fldData>
        </w:fldChar>
      </w:r>
      <w:r w:rsidR="00B95E61">
        <w:instrText xml:space="preserve"> ADDIN EN.CITE </w:instrText>
      </w:r>
      <w:r w:rsidR="00B95E61">
        <w:fldChar w:fldCharType="begin">
          <w:fldData xml:space="preserve">PEVuZE5vdGU+PENpdGU+PEF1dGhvcj5Mw7hkcnVwIENhcmxzZW48L0F1dGhvcj48WWVhcj4yMDEy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</w:fldData>
        </w:fldChar>
      </w:r>
      <w:r w:rsidR="00B95E61">
        <w:instrText xml:space="preserve"> ADDIN EN.CITE.DATA </w:instrText>
      </w:r>
      <w:r w:rsidR="00B95E61">
        <w:fldChar w:fldCharType="end"/>
      </w:r>
      <w:r w:rsidR="00A9723F">
        <w:fldChar w:fldCharType="separate"/>
      </w:r>
      <w:r w:rsidR="00B95E61" w:rsidRPr="00B95E61">
        <w:rPr>
          <w:noProof/>
          <w:vertAlign w:val="superscript"/>
        </w:rPr>
        <w:t>85</w:t>
      </w:r>
      <w:r w:rsidR="00A9723F">
        <w:fldChar w:fldCharType="end"/>
      </w:r>
    </w:p>
    <w:p w14:paraId="76876032" w14:textId="64A79EEC" w:rsidR="00C8627E" w:rsidRDefault="006D308B" w:rsidP="00A02435">
      <w:pPr>
        <w:jc w:val="both"/>
      </w:pPr>
      <w:r>
        <w:t>Increasingly</w:t>
      </w:r>
      <w:r w:rsidR="00C552A5">
        <w:t>,</w:t>
      </w:r>
      <w:r>
        <w:t xml:space="preserve"> </w:t>
      </w:r>
      <w:r w:rsidR="00C552A5">
        <w:t>the impact of exposure to pests</w:t>
      </w:r>
      <w:r w:rsidR="00605671">
        <w:t xml:space="preserve"> particularly in low socio-economic areas</w:t>
      </w:r>
      <w:r w:rsidR="00C552A5">
        <w:t xml:space="preserve"> on asthma severity </w:t>
      </w:r>
      <w:r w:rsidR="00191420">
        <w:t xml:space="preserve">in children </w:t>
      </w:r>
      <w:r w:rsidR="00C552A5">
        <w:t>is being understood. M</w:t>
      </w:r>
      <w:r>
        <w:t xml:space="preserve">ouse allergen </w:t>
      </w:r>
      <w:r w:rsidR="00C552A5">
        <w:t xml:space="preserve">is common in </w:t>
      </w:r>
      <w:r>
        <w:t>inner-city homes and schools</w:t>
      </w:r>
      <w:r w:rsidR="00C552A5">
        <w:t xml:space="preserve">, and high allergen load is </w:t>
      </w:r>
      <w:r>
        <w:t xml:space="preserve">associated with </w:t>
      </w:r>
      <w:r w:rsidR="00E21268">
        <w:t xml:space="preserve">significant </w:t>
      </w:r>
      <w:r>
        <w:t>increased hospital presentations</w:t>
      </w:r>
      <w:r w:rsidR="00605671">
        <w:t xml:space="preserve">, </w:t>
      </w:r>
      <w:r w:rsidR="00C552A5">
        <w:t xml:space="preserve">reduced </w:t>
      </w:r>
      <w:r w:rsidRPr="006D308B">
        <w:t>spirometry</w:t>
      </w:r>
      <w:r w:rsidR="00C552A5">
        <w:t xml:space="preserve"> </w:t>
      </w:r>
      <w:r w:rsidRPr="006D308B">
        <w:t>and bronchodilator reversibility</w:t>
      </w:r>
      <w:r w:rsidR="00605671">
        <w:t xml:space="preserve">, increased baseline asthma </w:t>
      </w:r>
      <w:r w:rsidR="00605671" w:rsidRPr="00605671">
        <w:t>treatment</w:t>
      </w:r>
      <w:r w:rsidR="00605671">
        <w:t xml:space="preserve">, </w:t>
      </w:r>
      <w:r w:rsidR="00605671" w:rsidRPr="00605671">
        <w:t xml:space="preserve">and </w:t>
      </w:r>
      <w:r w:rsidR="00605671">
        <w:t xml:space="preserve">increased </w:t>
      </w:r>
      <w:r w:rsidR="00605671" w:rsidRPr="00605671">
        <w:t xml:space="preserve">Composite Asthma Severity Index </w:t>
      </w:r>
      <w:r w:rsidR="00E21268">
        <w:t>(</w:t>
      </w:r>
      <w:r w:rsidR="00605671" w:rsidRPr="00605671">
        <w:t>CASI</w:t>
      </w:r>
      <w:r w:rsidR="00E21268">
        <w:t>)</w:t>
      </w:r>
      <w:r w:rsidR="00C552A5">
        <w:t>.</w:t>
      </w:r>
      <w:r w:rsidR="00C552A5">
        <w:fldChar w:fldCharType="begin">
          <w:fldData xml:space="preserve">PEVuZE5vdGU+PENpdGU+PEF1dGhvcj5TaGVlaGFuPC9BdXRob3I+PFllYXI+MjAxNjwvWWVhcj48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=
</w:fldData>
        </w:fldChar>
      </w:r>
      <w:r w:rsidR="00B95E61">
        <w:instrText xml:space="preserve"> ADDIN EN.CITE </w:instrText>
      </w:r>
      <w:r w:rsidR="00B95E61">
        <w:fldChar w:fldCharType="begin">
          <w:fldData xml:space="preserve">PEVuZE5vdGU+PENpdGU+PEF1dGhvcj5TaGVlaGFuPC9BdXRob3I+PFllYXI+MjAxNjwvWWVhcj48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=
</w:fldData>
        </w:fldChar>
      </w:r>
      <w:r w:rsidR="00B95E61">
        <w:instrText xml:space="preserve"> ADDIN EN.CITE.DATA </w:instrText>
      </w:r>
      <w:r w:rsidR="00B95E61">
        <w:fldChar w:fldCharType="end"/>
      </w:r>
      <w:r w:rsidR="00C552A5">
        <w:fldChar w:fldCharType="separate"/>
      </w:r>
      <w:r w:rsidR="00B95E61" w:rsidRPr="00B95E61">
        <w:rPr>
          <w:noProof/>
          <w:vertAlign w:val="superscript"/>
        </w:rPr>
        <w:t>67,87,88</w:t>
      </w:r>
      <w:r w:rsidR="00C552A5">
        <w:fldChar w:fldCharType="end"/>
      </w:r>
      <w:r w:rsidR="00C552A5">
        <w:t xml:space="preserve"> </w:t>
      </w:r>
      <w:r w:rsidR="00CD4268">
        <w:t xml:space="preserve">Similarly, </w:t>
      </w:r>
      <w:r w:rsidR="00D834D5">
        <w:t xml:space="preserve">cockroach exposure </w:t>
      </w:r>
      <w:r w:rsidR="00F12E92">
        <w:t>is common in</w:t>
      </w:r>
      <w:r w:rsidR="00D834D5">
        <w:t xml:space="preserve"> inner-city homes in </w:t>
      </w:r>
      <w:r w:rsidR="00F12E92">
        <w:t>the United States and some areas of Europe</w:t>
      </w:r>
      <w:r w:rsidR="007355C5">
        <w:t xml:space="preserve"> </w:t>
      </w:r>
      <w:r w:rsidR="00D834D5">
        <w:t xml:space="preserve">and </w:t>
      </w:r>
      <w:r w:rsidR="007355C5">
        <w:t xml:space="preserve">has been associated with </w:t>
      </w:r>
      <w:r w:rsidR="00896E41">
        <w:t>asthma severity</w:t>
      </w:r>
      <w:r w:rsidR="00D834D5">
        <w:t>,</w:t>
      </w:r>
      <w:r w:rsidR="007355C5">
        <w:fldChar w:fldCharType="begin">
          <w:fldData xml:space="preserve">PEVuZE5vdGU+PENpdGU+PEF1dGhvcj5DZWxtZWxpPC9BdXRob3I+PFllYXI+MjAxNjwvWWVhcj48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</w:fldData>
        </w:fldChar>
      </w:r>
      <w:r w:rsidR="00B95E61">
        <w:instrText xml:space="preserve"> ADDIN EN.CITE </w:instrText>
      </w:r>
      <w:r w:rsidR="00B95E61">
        <w:fldChar w:fldCharType="begin">
          <w:fldData xml:space="preserve">PEVuZE5vdGU+PENpdGU+PEF1dGhvcj5DZWxtZWxpPC9BdXRob3I+PFllYXI+MjAxNjwvWWVhcj48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</w:fldData>
        </w:fldChar>
      </w:r>
      <w:r w:rsidR="00B95E61">
        <w:instrText xml:space="preserve"> ADDIN EN.CITE.DATA </w:instrText>
      </w:r>
      <w:r w:rsidR="00B95E61">
        <w:fldChar w:fldCharType="end"/>
      </w:r>
      <w:r w:rsidR="007355C5">
        <w:fldChar w:fldCharType="separate"/>
      </w:r>
      <w:r w:rsidR="00B95E61" w:rsidRPr="00B95E61">
        <w:rPr>
          <w:noProof/>
          <w:vertAlign w:val="superscript"/>
        </w:rPr>
        <w:t>89,90</w:t>
      </w:r>
      <w:r w:rsidR="007355C5">
        <w:fldChar w:fldCharType="end"/>
      </w:r>
      <w:r w:rsidR="00D834D5">
        <w:t xml:space="preserve"> </w:t>
      </w:r>
      <w:r w:rsidR="00F12E92">
        <w:t>Successful reduction in cockroach exposure using insecticidal bait</w:t>
      </w:r>
      <w:r w:rsidR="00D834D5">
        <w:t xml:space="preserve"> </w:t>
      </w:r>
      <w:r w:rsidR="00F12E92">
        <w:t xml:space="preserve">in the homes of children with moderate-severe asthma </w:t>
      </w:r>
      <w:r w:rsidR="007355C5">
        <w:t>was associated with</w:t>
      </w:r>
      <w:r w:rsidR="00E21268">
        <w:t xml:space="preserve"> a significant reduction in</w:t>
      </w:r>
      <w:r w:rsidR="00F12E92">
        <w:t xml:space="preserve"> frequency of asthma symptoms, healthcare utilisation and missed school days due to asthma symptoms.</w:t>
      </w:r>
      <w:r w:rsidR="007355C5">
        <w:fldChar w:fldCharType="begin"/>
      </w:r>
      <w:r w:rsidR="00B95E61">
        <w:instrText xml:space="preserve"> ADDIN EN.CITE &lt;EndNote&gt;&lt;Cite&gt;&lt;Author&gt;Rabito&lt;/Author&gt;&lt;Year&gt;2017&lt;/Year&gt;&lt;IDText&gt;A single intervention for cockroach control reduces cockroach exposure and asthma morbidity in children&lt;/IDText&gt;&lt;DisplayText&gt;&lt;style face="superscript"&gt;91&lt;/style&gt;&lt;/DisplayText&gt;&lt;record&gt;&lt;dates&gt;&lt;pub-dates&gt;&lt;date&gt;Aug 2017&lt;/date&gt;&lt;/pub-dates&gt;&lt;year&gt;2017&lt;/year&gt;&lt;/dates&gt;&lt;titles&gt;&lt;title&gt;A single intervention for cockroach control reduces cockroach exposure and asthma morbidity in children&lt;/title&gt;&lt;secondary-title&gt;Journal of Allergy and Clinical Immunology&lt;/secondary-title&gt;&lt;/titles&gt;&lt;pages&gt;565-570&lt;/pages&gt;&lt;number&gt;2&lt;/number&gt;&lt;contributors&gt;&lt;authors&gt;&lt;author&gt;Rabito, F. A.&lt;/author&gt;&lt;author&gt;He, H.&lt;/author&gt;&lt;author&gt;Werthmann, D.&lt;/author&gt;&lt;author&gt;Carlson, J. C.&lt;/author&gt;&lt;author&gt;Schal, C.&lt;/author&gt;&lt;/authors&gt;&lt;/contributors&gt;&lt;added-date format="utc"&gt;1527958424&lt;/added-date&gt;&lt;ref-type name="Journal Article"&gt;17&lt;/ref-type&gt;&lt;auth-address&gt;(Rabito, He, Werthmann) Department of Epidemiology, School of Public Health and Tropical Medicine, Tulane University, New Orleans, La, United States&amp;#xD;(Carlson) Department of Pediatrics, School of Medicine, Tulane University, New Orleans, La, United States&amp;#xD;(Schal) Department of Entomology, North Carolina State University, Raleigh, NC, United States&lt;/auth-address&gt;&lt;remote-database-provider&gt;Embase&lt;/remote-database-provider&gt;&lt;rec-number&gt;8220&lt;/rec-number&gt;&lt;publisher&gt;Mosby Inc. (E-mail: customerservice@mosby.com)&lt;/publisher&gt;&lt;last-updated-date format="utc"&gt;1529156947&lt;/last-updated-date&gt;&lt;volume&gt;140&lt;/volume&gt;&lt;/record&gt;&lt;/Cite&gt;&lt;/EndNote&gt;</w:instrText>
      </w:r>
      <w:r w:rsidR="007355C5">
        <w:fldChar w:fldCharType="separate"/>
      </w:r>
      <w:r w:rsidR="00B95E61" w:rsidRPr="00B95E61">
        <w:rPr>
          <w:noProof/>
          <w:vertAlign w:val="superscript"/>
        </w:rPr>
        <w:t>91</w:t>
      </w:r>
      <w:r w:rsidR="007355C5">
        <w:fldChar w:fldCharType="end"/>
      </w:r>
      <w:r w:rsidR="00F12E92">
        <w:t xml:space="preserve"> In children with STRA, i</w:t>
      </w:r>
      <w:r w:rsidR="00C552A5">
        <w:t xml:space="preserve">nvestigation to detect sensitisation and level of exposure </w:t>
      </w:r>
      <w:r w:rsidR="00F12E92">
        <w:t xml:space="preserve">to pests </w:t>
      </w:r>
      <w:r w:rsidR="00C552A5">
        <w:t xml:space="preserve">should be considered, </w:t>
      </w:r>
      <w:r w:rsidR="00605671">
        <w:t xml:space="preserve">particularly in </w:t>
      </w:r>
      <w:r w:rsidR="00F12E92">
        <w:t xml:space="preserve">low socio-economic </w:t>
      </w:r>
      <w:r w:rsidR="00605671">
        <w:t xml:space="preserve">areas, </w:t>
      </w:r>
      <w:r w:rsidR="00C552A5">
        <w:t>and exposure minimised through pest management.</w:t>
      </w:r>
    </w:p>
    <w:p w14:paraId="48CD81C5" w14:textId="77777777" w:rsidR="00C552A5" w:rsidRDefault="00C552A5" w:rsidP="00A02435">
      <w:pPr>
        <w:jc w:val="both"/>
      </w:pPr>
    </w:p>
    <w:p w14:paraId="79B9BD2E" w14:textId="28F8283B" w:rsidR="007F60B1" w:rsidRDefault="007F60B1" w:rsidP="00A02435">
      <w:pPr>
        <w:pStyle w:val="Heading4"/>
        <w:jc w:val="both"/>
      </w:pPr>
      <w:r>
        <w:t>Moulds</w:t>
      </w:r>
    </w:p>
    <w:p w14:paraId="38CB4F00" w14:textId="47F69F48" w:rsidR="00607572" w:rsidRDefault="00BB57A1" w:rsidP="00A02435">
      <w:pPr>
        <w:jc w:val="both"/>
        <w:rPr>
          <w:rStyle w:val="Emphasis"/>
          <w:i w:val="0"/>
          <w:iCs w:val="0"/>
          <w:lang w:val="en"/>
        </w:rPr>
      </w:pPr>
      <w:r>
        <w:rPr>
          <w:rStyle w:val="Emphasis"/>
          <w:i w:val="0"/>
          <w:iCs w:val="0"/>
          <w:lang w:val="en"/>
        </w:rPr>
        <w:t xml:space="preserve">Mould spores are widespread in indoor and outdoor environments and </w:t>
      </w:r>
      <w:r w:rsidR="0066746E">
        <w:rPr>
          <w:rStyle w:val="Emphasis"/>
          <w:i w:val="0"/>
          <w:iCs w:val="0"/>
          <w:lang w:val="en"/>
        </w:rPr>
        <w:t>increased levels have been associated with increased asthma symptoms and hospital admissions for asthma</w:t>
      </w:r>
      <w:r>
        <w:rPr>
          <w:rStyle w:val="Emphasis"/>
          <w:i w:val="0"/>
          <w:iCs w:val="0"/>
          <w:lang w:val="en"/>
        </w:rPr>
        <w:t>.</w:t>
      </w:r>
      <w:r w:rsidR="006D2B19">
        <w:rPr>
          <w:rStyle w:val="Emphasis"/>
          <w:i w:val="0"/>
          <w:iCs w:val="0"/>
          <w:lang w:val="en"/>
        </w:rPr>
        <w:fldChar w:fldCharType="begin">
          <w:fldData xml:space="preserve">PEVuZE5vdGU+PENpdGU+PEF1dGhvcj5NZW5nPC9BdXRob3I+PFllYXI+MjAxMjwvWWVhcj48SURU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</w:fldData>
        </w:fldChar>
      </w:r>
      <w:r w:rsidR="00B95E61">
        <w:rPr>
          <w:rStyle w:val="Emphasis"/>
          <w:i w:val="0"/>
          <w:iCs w:val="0"/>
          <w:lang w:val="en"/>
        </w:rPr>
        <w:instrText xml:space="preserve"> ADDIN EN.CITE </w:instrText>
      </w:r>
      <w:r w:rsidR="00B95E61">
        <w:rPr>
          <w:rStyle w:val="Emphasis"/>
          <w:i w:val="0"/>
          <w:iCs w:val="0"/>
          <w:lang w:val="en"/>
        </w:rPr>
        <w:fldChar w:fldCharType="begin">
          <w:fldData xml:space="preserve">PEVuZE5vdGU+PENpdGU+PEF1dGhvcj5NZW5nPC9BdXRob3I+PFllYXI+MjAxMjwvWWVhcj48SURU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</w:fldData>
        </w:fldChar>
      </w:r>
      <w:r w:rsidR="00B95E61">
        <w:rPr>
          <w:rStyle w:val="Emphasis"/>
          <w:i w:val="0"/>
          <w:iCs w:val="0"/>
          <w:lang w:val="en"/>
        </w:rPr>
        <w:instrText xml:space="preserve"> ADDIN EN.CITE.DATA </w:instrText>
      </w:r>
      <w:r w:rsidR="00B95E61">
        <w:rPr>
          <w:rStyle w:val="Emphasis"/>
          <w:i w:val="0"/>
          <w:iCs w:val="0"/>
          <w:lang w:val="en"/>
        </w:rPr>
      </w:r>
      <w:r w:rsidR="00B95E61">
        <w:rPr>
          <w:rStyle w:val="Emphasis"/>
          <w:i w:val="0"/>
          <w:iCs w:val="0"/>
          <w:lang w:val="en"/>
        </w:rPr>
        <w:fldChar w:fldCharType="end"/>
      </w:r>
      <w:r w:rsidR="006D2B19">
        <w:rPr>
          <w:rStyle w:val="Emphasis"/>
          <w:i w:val="0"/>
          <w:iCs w:val="0"/>
          <w:lang w:val="en"/>
        </w:rPr>
      </w:r>
      <w:r w:rsidR="006D2B19">
        <w:rPr>
          <w:rStyle w:val="Emphasis"/>
          <w:i w:val="0"/>
          <w:iCs w:val="0"/>
          <w:lang w:val="en"/>
        </w:rPr>
        <w:fldChar w:fldCharType="separate"/>
      </w:r>
      <w:r w:rsidR="00B95E61" w:rsidRPr="00B95E61">
        <w:rPr>
          <w:rStyle w:val="Emphasis"/>
          <w:i w:val="0"/>
          <w:iCs w:val="0"/>
          <w:noProof/>
          <w:vertAlign w:val="superscript"/>
          <w:lang w:val="en"/>
        </w:rPr>
        <w:t>67,68,92,93</w:t>
      </w:r>
      <w:r w:rsidR="006D2B19">
        <w:rPr>
          <w:rStyle w:val="Emphasis"/>
          <w:i w:val="0"/>
          <w:iCs w:val="0"/>
          <w:lang w:val="en"/>
        </w:rPr>
        <w:fldChar w:fldCharType="end"/>
      </w:r>
      <w:r w:rsidR="002C57ED">
        <w:rPr>
          <w:rStyle w:val="Emphasis"/>
          <w:i w:val="0"/>
          <w:iCs w:val="0"/>
          <w:lang w:val="en"/>
        </w:rPr>
        <w:t xml:space="preserve">Sensitisation to one or more </w:t>
      </w:r>
      <w:r w:rsidR="007D334E">
        <w:rPr>
          <w:rStyle w:val="Emphasis"/>
          <w:i w:val="0"/>
          <w:iCs w:val="0"/>
          <w:lang w:val="en"/>
        </w:rPr>
        <w:t xml:space="preserve">mould </w:t>
      </w:r>
      <w:r w:rsidR="00104746">
        <w:rPr>
          <w:rStyle w:val="Emphasis"/>
          <w:i w:val="0"/>
          <w:iCs w:val="0"/>
          <w:lang w:val="en"/>
        </w:rPr>
        <w:t>in children</w:t>
      </w:r>
      <w:r w:rsidR="002C57ED">
        <w:rPr>
          <w:rStyle w:val="Emphasis"/>
          <w:i w:val="0"/>
          <w:iCs w:val="0"/>
          <w:lang w:val="en"/>
        </w:rPr>
        <w:t xml:space="preserve"> has been associated with </w:t>
      </w:r>
      <w:r w:rsidR="00104746">
        <w:rPr>
          <w:rStyle w:val="Emphasis"/>
          <w:i w:val="0"/>
          <w:iCs w:val="0"/>
          <w:lang w:val="en"/>
        </w:rPr>
        <w:t>severe asthma</w:t>
      </w:r>
      <w:r w:rsidR="003C737E">
        <w:rPr>
          <w:rStyle w:val="Emphasis"/>
          <w:i w:val="0"/>
          <w:iCs w:val="0"/>
          <w:lang w:val="en"/>
        </w:rPr>
        <w:t xml:space="preserve"> (defined by GINA classification), </w:t>
      </w:r>
      <w:r w:rsidR="00104746">
        <w:rPr>
          <w:rStyle w:val="Emphasis"/>
          <w:i w:val="0"/>
          <w:iCs w:val="0"/>
          <w:lang w:val="en"/>
        </w:rPr>
        <w:t xml:space="preserve">more frequent asthma exacerbations, </w:t>
      </w:r>
      <w:r w:rsidR="003C737E">
        <w:rPr>
          <w:rStyle w:val="Emphasis"/>
          <w:i w:val="0"/>
          <w:iCs w:val="0"/>
          <w:lang w:val="en"/>
        </w:rPr>
        <w:t xml:space="preserve">increased </w:t>
      </w:r>
      <w:r w:rsidR="004A506D">
        <w:rPr>
          <w:rStyle w:val="Emphasis"/>
          <w:i w:val="0"/>
          <w:iCs w:val="0"/>
          <w:lang w:val="en"/>
        </w:rPr>
        <w:t>a</w:t>
      </w:r>
      <w:r w:rsidR="004A506D" w:rsidRPr="003C3E96">
        <w:rPr>
          <w:lang w:val="en"/>
        </w:rPr>
        <w:t>dmission</w:t>
      </w:r>
      <w:r w:rsidR="002C57ED">
        <w:rPr>
          <w:lang w:val="en"/>
        </w:rPr>
        <w:t>s</w:t>
      </w:r>
      <w:r w:rsidR="004A506D" w:rsidRPr="003C3E96">
        <w:rPr>
          <w:lang w:val="en"/>
        </w:rPr>
        <w:t xml:space="preserve"> to intensive care</w:t>
      </w:r>
      <w:r w:rsidR="003C737E">
        <w:rPr>
          <w:lang w:val="en"/>
        </w:rPr>
        <w:t>,</w:t>
      </w:r>
      <w:r w:rsidR="002C57ED">
        <w:rPr>
          <w:lang w:val="en"/>
        </w:rPr>
        <w:t xml:space="preserve"> </w:t>
      </w:r>
      <w:r w:rsidR="003C737E">
        <w:rPr>
          <w:lang w:val="en"/>
        </w:rPr>
        <w:t xml:space="preserve">and </w:t>
      </w:r>
      <w:r w:rsidR="002C57ED">
        <w:rPr>
          <w:lang w:val="en"/>
        </w:rPr>
        <w:t>increased use of maintenance oral steroids</w:t>
      </w:r>
      <w:r w:rsidR="004A506D">
        <w:rPr>
          <w:lang w:val="en"/>
        </w:rPr>
        <w:t>.</w:t>
      </w:r>
      <w:r w:rsidR="00CF54FB">
        <w:rPr>
          <w:lang w:val="en"/>
        </w:rPr>
        <w:fldChar w:fldCharType="begin">
          <w:fldData xml:space="preserve">PEVuZE5vdGU+PENpdGU+PEF1dGhvcj5EZW5uaW5nPC9BdXRob3I+PFllYXI+MjAwNjwvWWVhcj48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</w:fldData>
        </w:fldChar>
      </w:r>
      <w:r w:rsidR="00B95E61">
        <w:rPr>
          <w:lang w:val="en"/>
        </w:rPr>
        <w:instrText xml:space="preserve"> ADDIN EN.CITE </w:instrText>
      </w:r>
      <w:r w:rsidR="00B95E61">
        <w:rPr>
          <w:lang w:val="en"/>
        </w:rPr>
        <w:fldChar w:fldCharType="begin">
          <w:fldData xml:space="preserve">PEVuZE5vdGU+PENpdGU+PEF1dGhvcj5EZW5uaW5nPC9BdXRob3I+PFllYXI+MjAwNjwvWWVhcj48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</w:fldData>
        </w:fldChar>
      </w:r>
      <w:r w:rsidR="00B95E61">
        <w:rPr>
          <w:lang w:val="en"/>
        </w:rPr>
        <w:instrText xml:space="preserve"> ADDIN EN.CITE.DATA </w:instrText>
      </w:r>
      <w:r w:rsidR="00B95E61">
        <w:rPr>
          <w:lang w:val="en"/>
        </w:rPr>
      </w:r>
      <w:r w:rsidR="00B95E61">
        <w:rPr>
          <w:lang w:val="en"/>
        </w:rPr>
        <w:fldChar w:fldCharType="end"/>
      </w:r>
      <w:r w:rsidR="00CF54FB">
        <w:rPr>
          <w:lang w:val="en"/>
        </w:rPr>
      </w:r>
      <w:r w:rsidR="00CF54FB">
        <w:rPr>
          <w:lang w:val="en"/>
        </w:rPr>
        <w:fldChar w:fldCharType="separate"/>
      </w:r>
      <w:r w:rsidR="00B95E61" w:rsidRPr="00B95E61">
        <w:rPr>
          <w:noProof/>
          <w:vertAlign w:val="superscript"/>
          <w:lang w:val="en"/>
        </w:rPr>
        <w:t>24,94,95</w:t>
      </w:r>
      <w:r w:rsidR="00CF54FB">
        <w:rPr>
          <w:lang w:val="en"/>
        </w:rPr>
        <w:fldChar w:fldCharType="end"/>
      </w:r>
      <w:r w:rsidR="007D334E">
        <w:rPr>
          <w:lang w:val="en"/>
        </w:rPr>
        <w:t xml:space="preserve"> </w:t>
      </w:r>
      <w:r w:rsidR="00AF5959" w:rsidRPr="00AF5959">
        <w:rPr>
          <w:lang w:val="en"/>
        </w:rPr>
        <w:t xml:space="preserve">Frequency of sensitisation and degree of skin-test positivity to </w:t>
      </w:r>
      <w:r w:rsidR="00AF5959" w:rsidRPr="00AF5959">
        <w:rPr>
          <w:i/>
          <w:iCs/>
          <w:lang w:val="en"/>
        </w:rPr>
        <w:t>Alternaria</w:t>
      </w:r>
      <w:r w:rsidR="00AF5959" w:rsidRPr="00AF5959">
        <w:rPr>
          <w:lang w:val="en"/>
        </w:rPr>
        <w:t xml:space="preserve"> has been strongly linked to asthma severity, and exposure in those sensitised</w:t>
      </w:r>
      <w:r w:rsidR="00AF5959">
        <w:rPr>
          <w:lang w:val="en"/>
        </w:rPr>
        <w:t xml:space="preserve"> is</w:t>
      </w:r>
      <w:r w:rsidR="00AF5959" w:rsidRPr="00AF5959">
        <w:rPr>
          <w:lang w:val="en"/>
        </w:rPr>
        <w:t xml:space="preserve"> associated with more frequent severe and life-threatening episodes of asthma.</w:t>
      </w:r>
      <w:r w:rsidR="00AF5959">
        <w:rPr>
          <w:lang w:val="en"/>
        </w:rPr>
        <w:fldChar w:fldCharType="begin">
          <w:fldData xml:space="preserve">PEVuZE5vdGU+PENpdGU+PEF1dGhvcj5GZXJuYW5kZXogUm9kcmlndWV6PC9BdXRob3I+PFllYXI+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</w:fldData>
        </w:fldChar>
      </w:r>
      <w:r w:rsidR="00B95E61">
        <w:rPr>
          <w:lang w:val="en"/>
        </w:rPr>
        <w:instrText xml:space="preserve"> ADDIN EN.CITE </w:instrText>
      </w:r>
      <w:r w:rsidR="00B95E61">
        <w:rPr>
          <w:lang w:val="en"/>
        </w:rPr>
        <w:fldChar w:fldCharType="begin">
          <w:fldData xml:space="preserve">PEVuZE5vdGU+PENpdGU+PEF1dGhvcj5GZXJuYW5kZXogUm9kcmlndWV6PC9BdXRob3I+PFllYXI+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</w:fldData>
        </w:fldChar>
      </w:r>
      <w:r w:rsidR="00B95E61">
        <w:rPr>
          <w:lang w:val="en"/>
        </w:rPr>
        <w:instrText xml:space="preserve"> ADDIN EN.CITE.DATA </w:instrText>
      </w:r>
      <w:r w:rsidR="00B95E61">
        <w:rPr>
          <w:lang w:val="en"/>
        </w:rPr>
      </w:r>
      <w:r w:rsidR="00B95E61">
        <w:rPr>
          <w:lang w:val="en"/>
        </w:rPr>
        <w:fldChar w:fldCharType="end"/>
      </w:r>
      <w:r w:rsidR="00AF5959">
        <w:rPr>
          <w:lang w:val="en"/>
        </w:rPr>
      </w:r>
      <w:r w:rsidR="00AF5959">
        <w:rPr>
          <w:lang w:val="en"/>
        </w:rPr>
        <w:fldChar w:fldCharType="separate"/>
      </w:r>
      <w:r w:rsidR="00B95E61" w:rsidRPr="00B95E61">
        <w:rPr>
          <w:noProof/>
          <w:vertAlign w:val="superscript"/>
          <w:lang w:val="en"/>
        </w:rPr>
        <w:t>66,95,96</w:t>
      </w:r>
      <w:r w:rsidR="00AF5959">
        <w:rPr>
          <w:lang w:val="en"/>
        </w:rPr>
        <w:fldChar w:fldCharType="end"/>
      </w:r>
      <w:r w:rsidR="00AF5959" w:rsidRPr="00AF5959">
        <w:rPr>
          <w:lang w:val="en"/>
        </w:rPr>
        <w:t xml:space="preserve"> </w:t>
      </w:r>
      <w:r w:rsidR="00E866A9">
        <w:rPr>
          <w:rStyle w:val="Emphasis"/>
          <w:i w:val="0"/>
          <w:iCs w:val="0"/>
          <w:lang w:val="en"/>
        </w:rPr>
        <w:t>A study of 566 children with asthma in South Korea found</w:t>
      </w:r>
      <w:r w:rsidR="00E866A9" w:rsidRPr="00E866A9">
        <w:rPr>
          <w:rStyle w:val="Emphasis"/>
          <w:i w:val="0"/>
          <w:iCs w:val="0"/>
          <w:lang w:val="en"/>
        </w:rPr>
        <w:t xml:space="preserve"> </w:t>
      </w:r>
      <w:r w:rsidR="00E866A9">
        <w:rPr>
          <w:rStyle w:val="Emphasis"/>
          <w:i w:val="0"/>
          <w:iCs w:val="0"/>
          <w:lang w:val="en"/>
        </w:rPr>
        <w:t>those s</w:t>
      </w:r>
      <w:r w:rsidR="00E866A9" w:rsidRPr="00E866A9">
        <w:rPr>
          <w:rStyle w:val="Emphasis"/>
          <w:i w:val="0"/>
          <w:iCs w:val="0"/>
          <w:lang w:val="en"/>
        </w:rPr>
        <w:t>ensiti</w:t>
      </w:r>
      <w:r w:rsidR="00E866A9">
        <w:rPr>
          <w:rStyle w:val="Emphasis"/>
          <w:i w:val="0"/>
          <w:iCs w:val="0"/>
          <w:lang w:val="en"/>
        </w:rPr>
        <w:t>sed</w:t>
      </w:r>
      <w:r w:rsidR="00E866A9" w:rsidRPr="00E866A9">
        <w:rPr>
          <w:rStyle w:val="Emphasis"/>
          <w:i w:val="0"/>
          <w:iCs w:val="0"/>
          <w:lang w:val="en"/>
        </w:rPr>
        <w:t xml:space="preserve"> to mo</w:t>
      </w:r>
      <w:r w:rsidR="00E866A9">
        <w:rPr>
          <w:rStyle w:val="Emphasis"/>
          <w:i w:val="0"/>
          <w:iCs w:val="0"/>
          <w:lang w:val="en"/>
        </w:rPr>
        <w:t>u</w:t>
      </w:r>
      <w:r w:rsidR="00E866A9" w:rsidRPr="00E866A9">
        <w:rPr>
          <w:rStyle w:val="Emphasis"/>
          <w:i w:val="0"/>
          <w:iCs w:val="0"/>
          <w:lang w:val="en"/>
        </w:rPr>
        <w:t xml:space="preserve">ld </w:t>
      </w:r>
      <w:r w:rsidR="00E866A9">
        <w:rPr>
          <w:rStyle w:val="Emphasis"/>
          <w:i w:val="0"/>
          <w:iCs w:val="0"/>
          <w:lang w:val="en"/>
        </w:rPr>
        <w:t xml:space="preserve">compared with those sensitised to other aeroallergens but not mould had significantly </w:t>
      </w:r>
      <w:r w:rsidR="00E866A9" w:rsidRPr="00E866A9">
        <w:rPr>
          <w:rStyle w:val="Emphasis"/>
          <w:i w:val="0"/>
          <w:iCs w:val="0"/>
          <w:lang w:val="en"/>
        </w:rPr>
        <w:t>lower lung function and increased airway hyper-responsiveness</w:t>
      </w:r>
      <w:r w:rsidR="00E866A9">
        <w:rPr>
          <w:rStyle w:val="Emphasis"/>
          <w:i w:val="0"/>
          <w:iCs w:val="0"/>
          <w:lang w:val="en"/>
        </w:rPr>
        <w:t>.</w:t>
      </w:r>
      <w:r w:rsidR="00E866A9">
        <w:rPr>
          <w:rStyle w:val="Emphasis"/>
          <w:i w:val="0"/>
          <w:iCs w:val="0"/>
          <w:lang w:val="en"/>
        </w:rPr>
        <w:fldChar w:fldCharType="begin"/>
      </w:r>
      <w:r w:rsidR="00B95E61">
        <w:rPr>
          <w:rStyle w:val="Emphasis"/>
          <w:i w:val="0"/>
          <w:iCs w:val="0"/>
          <w:lang w:val="en"/>
        </w:rPr>
        <w:instrText xml:space="preserve"> ADDIN EN.CITE &lt;EndNote&gt;&lt;Cite&gt;&lt;Author&gt;Byeon&lt;/Author&gt;&lt;Year&gt;2017&lt;/Year&gt;&lt;IDText&gt;Association between sensitization to mold and impaired pulmonary function in children with asthma&lt;/IDText&gt;&lt;DisplayText&gt;&lt;style face="superscript"&gt;97&lt;/style&gt;&lt;/DisplayText&gt;&lt;record&gt;&lt;titles&gt;&lt;title&gt;Association between sensitization to mold and impaired pulmonary function in children with asthma&lt;/title&gt;&lt;secondary-title&gt;Allergy, Asthma and Immunology Research&lt;/secondary-title&gt;&lt;/titles&gt;&lt;pages&gt;509-516&lt;/pages&gt;&lt;number&gt;6&lt;/number&gt;&lt;contributors&gt;&lt;authors&gt;&lt;author&gt;Byeon, J. H.&lt;/author&gt;&lt;author&gt;Ri, S.&lt;/author&gt;&lt;author&gt;Amarsaikhan, O.&lt;/author&gt;&lt;author&gt;Kim, E.&lt;/author&gt;&lt;author&gt;Yoo, Y.&lt;/author&gt;&lt;author&gt;Ahn, S. H.&lt;/author&gt;&lt;author&gt;Choi, I. S.&lt;/author&gt;&lt;author&gt;Kim, H. J.&lt;/author&gt;&lt;author&gt;Yoon, W.&lt;/author&gt;&lt;author&gt;Seo, S.&lt;/author&gt;&lt;/authors&gt;&lt;/contributors&gt;&lt;added-date format="utc"&gt;1527958424&lt;/added-date&gt;&lt;ref-type name="Journal Article"&gt;17&lt;/ref-type&gt;&lt;auth-address&gt;(Byeon, Ri, Amarsaikhan, Kim, Yoo) Department of Pediatrics, Korea University College of Medicine, Anam Hospital, Seoul, South Korea&amp;#xD;(Ahn, Choi, Kim, Yoon, Yoo) Allergy Immunology Center, Korea University College of Medicine, Anam Hospital, Seoul, South Korea&amp;#xD;(Seo, Yoo) Environmental Health Center, Korea University College of Medicine, Anam Hospital, Seoul, South Korea&lt;/auth-address&gt;&lt;dates&gt;&lt;year&gt;2017&lt;/year&gt;&lt;/dates&gt;&lt;remote-database-provider&gt;Embase&lt;/remote-database-provider&gt;&lt;rec-number&gt;8170&lt;/rec-number&gt;&lt;publisher&gt;Korean Academy of Asthma, Allergy and Clinical Immunology (E-mail: aair.editor@live.co.kr)&lt;/publisher&gt;&lt;last-updated-date format="utc"&gt;1528214765&lt;/last-updated-date&gt;&lt;volume&gt;9&lt;/volume&gt;&lt;/record&gt;&lt;/Cite&gt;&lt;/EndNote&gt;</w:instrText>
      </w:r>
      <w:r w:rsidR="00E866A9">
        <w:rPr>
          <w:rStyle w:val="Emphasis"/>
          <w:i w:val="0"/>
          <w:iCs w:val="0"/>
          <w:lang w:val="en"/>
        </w:rPr>
        <w:fldChar w:fldCharType="separate"/>
      </w:r>
      <w:r w:rsidR="00B95E61" w:rsidRPr="00B95E61">
        <w:rPr>
          <w:rStyle w:val="Emphasis"/>
          <w:i w:val="0"/>
          <w:iCs w:val="0"/>
          <w:noProof/>
          <w:vertAlign w:val="superscript"/>
          <w:lang w:val="en"/>
        </w:rPr>
        <w:t>97</w:t>
      </w:r>
      <w:r w:rsidR="00E866A9">
        <w:rPr>
          <w:rStyle w:val="Emphasis"/>
          <w:i w:val="0"/>
          <w:iCs w:val="0"/>
          <w:lang w:val="en"/>
        </w:rPr>
        <w:fldChar w:fldCharType="end"/>
      </w:r>
      <w:r w:rsidR="00E866A9">
        <w:rPr>
          <w:rStyle w:val="Emphasis"/>
          <w:i w:val="0"/>
          <w:iCs w:val="0"/>
          <w:lang w:val="en"/>
        </w:rPr>
        <w:t xml:space="preserve"> </w:t>
      </w:r>
      <w:r w:rsidR="00864830">
        <w:rPr>
          <w:rStyle w:val="Emphasis"/>
          <w:i w:val="0"/>
          <w:iCs w:val="0"/>
          <w:lang w:val="en"/>
        </w:rPr>
        <w:t xml:space="preserve"> There was no difference between the two groups in terms of incidence of rhinitis or eczema, FENO or blood oesinophil levels, suggesting the relationship between fungal sensitisation and S</w:t>
      </w:r>
      <w:r w:rsidR="00896E41">
        <w:rPr>
          <w:rStyle w:val="Emphasis"/>
          <w:i w:val="0"/>
          <w:iCs w:val="0"/>
          <w:lang w:val="en"/>
        </w:rPr>
        <w:t>TR</w:t>
      </w:r>
      <w:r w:rsidR="00864830">
        <w:rPr>
          <w:rStyle w:val="Emphasis"/>
          <w:i w:val="0"/>
          <w:iCs w:val="0"/>
          <w:lang w:val="en"/>
        </w:rPr>
        <w:t>A is not merely due to increased atopic tendency</w:t>
      </w:r>
      <w:r w:rsidR="00301251">
        <w:rPr>
          <w:rStyle w:val="Emphasis"/>
          <w:i w:val="0"/>
          <w:iCs w:val="0"/>
          <w:lang w:val="en"/>
        </w:rPr>
        <w:t xml:space="preserve">. A similar study showed those sensitised to moulds compared with those sensitised to other aeroallergens but not moulds had </w:t>
      </w:r>
      <w:r w:rsidR="007D334E">
        <w:rPr>
          <w:rStyle w:val="Emphasis"/>
          <w:i w:val="0"/>
          <w:iCs w:val="0"/>
          <w:lang w:val="en"/>
        </w:rPr>
        <w:t xml:space="preserve">a significantly </w:t>
      </w:r>
      <w:r w:rsidR="00301251">
        <w:rPr>
          <w:rStyle w:val="Emphasis"/>
          <w:i w:val="0"/>
          <w:iCs w:val="0"/>
          <w:lang w:val="en"/>
        </w:rPr>
        <w:t>lower FEV</w:t>
      </w:r>
      <w:r w:rsidR="00301251" w:rsidRPr="007D334E">
        <w:rPr>
          <w:rStyle w:val="Emphasis"/>
          <w:i w:val="0"/>
          <w:iCs w:val="0"/>
          <w:vertAlign w:val="subscript"/>
          <w:lang w:val="en"/>
        </w:rPr>
        <w:t>1</w:t>
      </w:r>
      <w:r w:rsidR="00301251">
        <w:rPr>
          <w:rStyle w:val="Emphasis"/>
          <w:i w:val="0"/>
          <w:iCs w:val="0"/>
          <w:lang w:val="en"/>
        </w:rPr>
        <w:t xml:space="preserve"> and were more likely to have STRA, suggesting</w:t>
      </w:r>
      <w:r w:rsidR="00301251" w:rsidRPr="00301251">
        <w:rPr>
          <w:rStyle w:val="Emphasis"/>
          <w:i w:val="0"/>
          <w:iCs w:val="0"/>
          <w:lang w:val="en"/>
        </w:rPr>
        <w:t xml:space="preserve"> </w:t>
      </w:r>
      <w:r w:rsidR="00301251">
        <w:rPr>
          <w:rStyle w:val="Emphasis"/>
          <w:i w:val="0"/>
          <w:iCs w:val="0"/>
          <w:lang w:val="en"/>
        </w:rPr>
        <w:t>moulds may play a greater role in STRA than other aeroallergens.</w:t>
      </w:r>
      <w:r w:rsidR="00301251">
        <w:rPr>
          <w:rStyle w:val="Emphasis"/>
          <w:i w:val="0"/>
          <w:iCs w:val="0"/>
          <w:lang w:val="en"/>
        </w:rPr>
        <w:fldChar w:fldCharType="begin">
          <w:fldData xml:space="preserve">PEVuZE5vdGU+PENpdGU+PEF1dGhvcj5WaWNlbmNpbzwvQXV0aG9yPjxZZWFyPjIwMTQ8L1llYXI+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=
</w:fldData>
        </w:fldChar>
      </w:r>
      <w:r w:rsidR="00B95E61">
        <w:rPr>
          <w:rStyle w:val="Emphasis"/>
          <w:i w:val="0"/>
          <w:iCs w:val="0"/>
          <w:lang w:val="en"/>
        </w:rPr>
        <w:instrText xml:space="preserve"> ADDIN EN.CITE </w:instrText>
      </w:r>
      <w:r w:rsidR="00B95E61">
        <w:rPr>
          <w:rStyle w:val="Emphasis"/>
          <w:i w:val="0"/>
          <w:iCs w:val="0"/>
          <w:lang w:val="en"/>
        </w:rPr>
        <w:fldChar w:fldCharType="begin">
          <w:fldData xml:space="preserve">PEVuZE5vdGU+PENpdGU+PEF1dGhvcj5WaWNlbmNpbzwvQXV0aG9yPjxZZWFyPjIwMTQ8L1llYXI+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=
</w:fldData>
        </w:fldChar>
      </w:r>
      <w:r w:rsidR="00B95E61">
        <w:rPr>
          <w:rStyle w:val="Emphasis"/>
          <w:i w:val="0"/>
          <w:iCs w:val="0"/>
          <w:lang w:val="en"/>
        </w:rPr>
        <w:instrText xml:space="preserve"> ADDIN EN.CITE.DATA </w:instrText>
      </w:r>
      <w:r w:rsidR="00B95E61">
        <w:rPr>
          <w:rStyle w:val="Emphasis"/>
          <w:i w:val="0"/>
          <w:iCs w:val="0"/>
          <w:lang w:val="en"/>
        </w:rPr>
      </w:r>
      <w:r w:rsidR="00B95E61">
        <w:rPr>
          <w:rStyle w:val="Emphasis"/>
          <w:i w:val="0"/>
          <w:iCs w:val="0"/>
          <w:lang w:val="en"/>
        </w:rPr>
        <w:fldChar w:fldCharType="end"/>
      </w:r>
      <w:r w:rsidR="00301251">
        <w:rPr>
          <w:rStyle w:val="Emphasis"/>
          <w:i w:val="0"/>
          <w:iCs w:val="0"/>
          <w:lang w:val="en"/>
        </w:rPr>
      </w:r>
      <w:r w:rsidR="00301251">
        <w:rPr>
          <w:rStyle w:val="Emphasis"/>
          <w:i w:val="0"/>
          <w:iCs w:val="0"/>
          <w:lang w:val="en"/>
        </w:rPr>
        <w:fldChar w:fldCharType="separate"/>
      </w:r>
      <w:r w:rsidR="00B95E61" w:rsidRPr="00B95E61">
        <w:rPr>
          <w:rStyle w:val="Emphasis"/>
          <w:i w:val="0"/>
          <w:iCs w:val="0"/>
          <w:noProof/>
          <w:vertAlign w:val="superscript"/>
          <w:lang w:val="en"/>
        </w:rPr>
        <w:t>98</w:t>
      </w:r>
      <w:r w:rsidR="00301251">
        <w:rPr>
          <w:rStyle w:val="Emphasis"/>
          <w:i w:val="0"/>
          <w:iCs w:val="0"/>
          <w:lang w:val="en"/>
        </w:rPr>
        <w:fldChar w:fldCharType="end"/>
      </w:r>
    </w:p>
    <w:p w14:paraId="44106390" w14:textId="284B7B7C" w:rsidR="00125A89" w:rsidRDefault="00EB7DC6" w:rsidP="00A02435">
      <w:pPr>
        <w:jc w:val="both"/>
        <w:rPr>
          <w:rStyle w:val="Emphasis"/>
          <w:i w:val="0"/>
          <w:iCs w:val="0"/>
          <w:lang w:val="en"/>
        </w:rPr>
      </w:pPr>
      <w:r>
        <w:rPr>
          <w:rStyle w:val="Emphasis"/>
          <w:i w:val="0"/>
          <w:iCs w:val="0"/>
          <w:lang w:val="en"/>
        </w:rPr>
        <w:t>However, this strong association between fungal sensitisation and S</w:t>
      </w:r>
      <w:r w:rsidR="00896E41">
        <w:rPr>
          <w:rStyle w:val="Emphasis"/>
          <w:i w:val="0"/>
          <w:iCs w:val="0"/>
          <w:lang w:val="en"/>
        </w:rPr>
        <w:t>TR</w:t>
      </w:r>
      <w:r>
        <w:rPr>
          <w:rStyle w:val="Emphasis"/>
          <w:i w:val="0"/>
          <w:iCs w:val="0"/>
          <w:lang w:val="en"/>
        </w:rPr>
        <w:t>A is not demonstrated in all studies</w:t>
      </w:r>
      <w:r w:rsidR="00585158">
        <w:rPr>
          <w:rStyle w:val="Emphasis"/>
          <w:i w:val="0"/>
          <w:iCs w:val="0"/>
          <w:lang w:val="en"/>
        </w:rPr>
        <w:t>.</w:t>
      </w:r>
      <w:r>
        <w:rPr>
          <w:rStyle w:val="Emphasis"/>
          <w:i w:val="0"/>
          <w:iCs w:val="0"/>
          <w:lang w:val="en"/>
        </w:rPr>
        <w:fldChar w:fldCharType="begin"/>
      </w:r>
      <w:r w:rsidR="00B95E61">
        <w:rPr>
          <w:rStyle w:val="Emphasis"/>
          <w:i w:val="0"/>
          <w:iCs w:val="0"/>
          <w:lang w:val="en"/>
        </w:rPr>
        <w:instrText xml:space="preserve"> ADDIN EN.CITE &lt;EndNote&gt;&lt;Cite&gt;&lt;Author&gt;Lehmann&lt;/Author&gt;&lt;Year&gt;2017&lt;/Year&gt;&lt;IDText&gt;Clinical relevance of IgE-mediated sensitization against the mould Alternaria alternata in children with asthma&lt;/IDText&gt;&lt;DisplayText&gt;&lt;style face="superscript"&gt;99&lt;/style&gt;&lt;/DisplayText&gt;&lt;record&gt;&lt;dates&gt;&lt;pub-dates&gt;&lt;date&gt;Jan 2017&lt;/date&gt;&lt;/pub-dates&gt;&lt;year&gt;2017&lt;/year&gt;&lt;/dates&gt;&lt;titles&gt;&lt;title&gt;Clinical relevance of IgE-mediated sensitization against the mould Alternaria alternata in children with asthma&lt;/title&gt;&lt;secondary-title&gt;Therapeutic Advances in Respiratory Disease&lt;/secondary-title&gt;&lt;/titles&gt;&lt;pages&gt;30-39&lt;/pages&gt;&lt;number&gt;1&lt;/number&gt;&lt;contributors&gt;&lt;authors&gt;&lt;author&gt;Lehmann, S.&lt;/author&gt;&lt;author&gt;Sprunken, A.&lt;/author&gt;&lt;author&gt;Wagner, N.&lt;/author&gt;&lt;author&gt;Tenbrock, K.&lt;/author&gt;&lt;author&gt;Ott, H.&lt;/author&gt;&lt;/authors&gt;&lt;/contributors&gt;&lt;added-date format="utc"&gt;1527958305&lt;/added-date&gt;&lt;ref-type name="Journal Article"&gt;17&lt;/ref-type&gt;&lt;auth-address&gt;(Lehmann) Department of Pediatric Pulmonology and Allergology, University Hospital RWTH Aachen, Pauwelsstrasse 30, Aachen 52074, Germany&amp;#xD;(Sprunken, Wagner, Tenbrock) University Hospital RWTH Aachen, Germany&amp;#xD;(Ott) Children&amp;apos;s Hospital Auf der Bult, Hannover, Germany&lt;/auth-address&gt;&lt;remote-database-provider&gt;Embase&lt;/remote-database-provider&gt;&lt;rec-number&gt;8028&lt;/rec-number&gt;&lt;publisher&gt;SAGE Publications Ltd (E-mail: info@sagepub.co.uk)&lt;/publisher&gt;&lt;last-updated-date format="utc"&gt;1528078091&lt;/last-updated-date&gt;&lt;volume&gt;11&lt;/volume&gt;&lt;/record&gt;&lt;/Cite&gt;&lt;/EndNote&gt;</w:instrText>
      </w:r>
      <w:r>
        <w:rPr>
          <w:rStyle w:val="Emphasis"/>
          <w:i w:val="0"/>
          <w:iCs w:val="0"/>
          <w:lang w:val="en"/>
        </w:rPr>
        <w:fldChar w:fldCharType="separate"/>
      </w:r>
      <w:r w:rsidR="00B95E61" w:rsidRPr="00B95E61">
        <w:rPr>
          <w:rStyle w:val="Emphasis"/>
          <w:i w:val="0"/>
          <w:iCs w:val="0"/>
          <w:noProof/>
          <w:vertAlign w:val="superscript"/>
          <w:lang w:val="en"/>
        </w:rPr>
        <w:t>99</w:t>
      </w:r>
      <w:r>
        <w:rPr>
          <w:rStyle w:val="Emphasis"/>
          <w:i w:val="0"/>
          <w:iCs w:val="0"/>
          <w:lang w:val="en"/>
        </w:rPr>
        <w:fldChar w:fldCharType="end"/>
      </w:r>
      <w:r>
        <w:rPr>
          <w:rStyle w:val="Emphasis"/>
          <w:i w:val="0"/>
          <w:iCs w:val="0"/>
          <w:lang w:val="en"/>
        </w:rPr>
        <w:t xml:space="preserve"> </w:t>
      </w:r>
      <w:r w:rsidR="00585158">
        <w:rPr>
          <w:rStyle w:val="Emphasis"/>
          <w:i w:val="0"/>
          <w:iCs w:val="0"/>
          <w:lang w:val="en"/>
        </w:rPr>
        <w:t>T</w:t>
      </w:r>
      <w:r w:rsidR="003C0E3D">
        <w:rPr>
          <w:rStyle w:val="Emphasis"/>
          <w:i w:val="0"/>
          <w:iCs w:val="0"/>
          <w:lang w:val="en"/>
        </w:rPr>
        <w:t>he Melbourne Air Pollen Children and Adolescent Study investigated 644 children hospitalised for asthma and found exposure to ambient levels of Alternaria and other common fung</w:t>
      </w:r>
      <w:r w:rsidR="0020211C">
        <w:rPr>
          <w:rStyle w:val="Emphasis"/>
          <w:i w:val="0"/>
          <w:iCs w:val="0"/>
          <w:lang w:val="en"/>
        </w:rPr>
        <w:t>al spores</w:t>
      </w:r>
      <w:r w:rsidR="003C0E3D">
        <w:rPr>
          <w:rStyle w:val="Emphasis"/>
          <w:i w:val="0"/>
          <w:iCs w:val="0"/>
          <w:lang w:val="en"/>
        </w:rPr>
        <w:t xml:space="preserve"> was </w:t>
      </w:r>
      <w:r w:rsidR="0020211C">
        <w:rPr>
          <w:rStyle w:val="Emphasis"/>
          <w:i w:val="0"/>
          <w:iCs w:val="0"/>
          <w:lang w:val="en"/>
        </w:rPr>
        <w:t xml:space="preserve">significantly </w:t>
      </w:r>
      <w:r w:rsidR="003C0E3D">
        <w:rPr>
          <w:rStyle w:val="Emphasis"/>
          <w:i w:val="0"/>
          <w:iCs w:val="0"/>
          <w:lang w:val="en"/>
        </w:rPr>
        <w:t>associated with</w:t>
      </w:r>
      <w:r w:rsidR="00222B33">
        <w:rPr>
          <w:rStyle w:val="Emphasis"/>
          <w:i w:val="0"/>
          <w:iCs w:val="0"/>
          <w:lang w:val="en"/>
        </w:rPr>
        <w:t xml:space="preserve"> </w:t>
      </w:r>
      <w:r w:rsidR="003C0E3D">
        <w:rPr>
          <w:rStyle w:val="Emphasis"/>
          <w:i w:val="0"/>
          <w:iCs w:val="0"/>
          <w:lang w:val="en"/>
        </w:rPr>
        <w:t>hospitalisations for asthma.</w:t>
      </w:r>
      <w:r w:rsidR="0020211C">
        <w:rPr>
          <w:rStyle w:val="Emphasis"/>
          <w:i w:val="0"/>
          <w:iCs w:val="0"/>
          <w:lang w:val="en"/>
        </w:rPr>
        <w:fldChar w:fldCharType="begin">
          <w:fldData xml:space="preserve">PEVuZE5vdGU+PENpdGU+PEF1dGhvcj5UaGFtPC9BdXRob3I+PFllYXI+MjAxNzwvWWVhcj48SURU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</w:fldData>
        </w:fldChar>
      </w:r>
      <w:r w:rsidR="00B95E61">
        <w:rPr>
          <w:rStyle w:val="Emphasis"/>
          <w:i w:val="0"/>
          <w:iCs w:val="0"/>
          <w:lang w:val="en"/>
        </w:rPr>
        <w:instrText xml:space="preserve"> ADDIN EN.CITE </w:instrText>
      </w:r>
      <w:r w:rsidR="00B95E61">
        <w:rPr>
          <w:rStyle w:val="Emphasis"/>
          <w:i w:val="0"/>
          <w:iCs w:val="0"/>
          <w:lang w:val="en"/>
        </w:rPr>
        <w:fldChar w:fldCharType="begin">
          <w:fldData xml:space="preserve">PEVuZE5vdGU+PENpdGU+PEF1dGhvcj5UaGFtPC9BdXRob3I+PFllYXI+MjAxNzwvWWVhcj48SURU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</w:fldData>
        </w:fldChar>
      </w:r>
      <w:r w:rsidR="00B95E61">
        <w:rPr>
          <w:rStyle w:val="Emphasis"/>
          <w:i w:val="0"/>
          <w:iCs w:val="0"/>
          <w:lang w:val="en"/>
        </w:rPr>
        <w:instrText xml:space="preserve"> ADDIN EN.CITE.DATA </w:instrText>
      </w:r>
      <w:r w:rsidR="00B95E61">
        <w:rPr>
          <w:rStyle w:val="Emphasis"/>
          <w:i w:val="0"/>
          <w:iCs w:val="0"/>
          <w:lang w:val="en"/>
        </w:rPr>
      </w:r>
      <w:r w:rsidR="00B95E61">
        <w:rPr>
          <w:rStyle w:val="Emphasis"/>
          <w:i w:val="0"/>
          <w:iCs w:val="0"/>
          <w:lang w:val="en"/>
        </w:rPr>
        <w:fldChar w:fldCharType="end"/>
      </w:r>
      <w:r w:rsidR="0020211C">
        <w:rPr>
          <w:rStyle w:val="Emphasis"/>
          <w:i w:val="0"/>
          <w:iCs w:val="0"/>
          <w:lang w:val="en"/>
        </w:rPr>
      </w:r>
      <w:r w:rsidR="0020211C">
        <w:rPr>
          <w:rStyle w:val="Emphasis"/>
          <w:i w:val="0"/>
          <w:iCs w:val="0"/>
          <w:lang w:val="en"/>
        </w:rPr>
        <w:fldChar w:fldCharType="separate"/>
      </w:r>
      <w:r w:rsidR="00B95E61" w:rsidRPr="00B95E61">
        <w:rPr>
          <w:rStyle w:val="Emphasis"/>
          <w:i w:val="0"/>
          <w:iCs w:val="0"/>
          <w:noProof/>
          <w:vertAlign w:val="superscript"/>
          <w:lang w:val="en"/>
        </w:rPr>
        <w:t>100</w:t>
      </w:r>
      <w:r w:rsidR="0020211C">
        <w:rPr>
          <w:rStyle w:val="Emphasis"/>
          <w:i w:val="0"/>
          <w:iCs w:val="0"/>
          <w:lang w:val="en"/>
        </w:rPr>
        <w:fldChar w:fldCharType="end"/>
      </w:r>
      <w:r w:rsidR="003C0E3D">
        <w:rPr>
          <w:rStyle w:val="Emphasis"/>
          <w:i w:val="0"/>
          <w:iCs w:val="0"/>
          <w:lang w:val="en"/>
        </w:rPr>
        <w:t xml:space="preserve"> </w:t>
      </w:r>
      <w:r w:rsidR="007D4C74">
        <w:rPr>
          <w:rStyle w:val="Emphasis"/>
          <w:i w:val="0"/>
          <w:iCs w:val="0"/>
          <w:lang w:val="en"/>
        </w:rPr>
        <w:t>At the time of hospitalisation 69% were infected with human rhinovirus</w:t>
      </w:r>
      <w:r w:rsidR="00232BDE">
        <w:rPr>
          <w:rStyle w:val="Emphasis"/>
          <w:i w:val="0"/>
          <w:iCs w:val="0"/>
          <w:lang w:val="en"/>
        </w:rPr>
        <w:t xml:space="preserve"> (HRV)</w:t>
      </w:r>
      <w:r w:rsidR="007D4C74">
        <w:rPr>
          <w:rStyle w:val="Emphasis"/>
          <w:i w:val="0"/>
          <w:iCs w:val="0"/>
          <w:lang w:val="en"/>
        </w:rPr>
        <w:t xml:space="preserve">, but the risk associated with ambient mould levels remained after controlling for HRV infection, suggesting moulds and viruses act synergistically to increase exacerbation risk. </w:t>
      </w:r>
      <w:r w:rsidR="003C0E3D">
        <w:rPr>
          <w:rStyle w:val="Emphasis"/>
          <w:i w:val="0"/>
          <w:iCs w:val="0"/>
          <w:lang w:val="en"/>
        </w:rPr>
        <w:t xml:space="preserve">This </w:t>
      </w:r>
      <w:r w:rsidR="0020211C">
        <w:rPr>
          <w:rStyle w:val="Emphasis"/>
          <w:i w:val="0"/>
          <w:iCs w:val="0"/>
          <w:lang w:val="en"/>
        </w:rPr>
        <w:t>risk was</w:t>
      </w:r>
      <w:r w:rsidR="003C0E3D">
        <w:rPr>
          <w:rStyle w:val="Emphasis"/>
          <w:i w:val="0"/>
          <w:iCs w:val="0"/>
          <w:lang w:val="en"/>
        </w:rPr>
        <w:t xml:space="preserve"> </w:t>
      </w:r>
      <w:r w:rsidR="007D4C74">
        <w:rPr>
          <w:rStyle w:val="Emphasis"/>
          <w:i w:val="0"/>
          <w:iCs w:val="0"/>
          <w:lang w:val="en"/>
        </w:rPr>
        <w:t xml:space="preserve">also </w:t>
      </w:r>
      <w:r w:rsidR="003C0E3D">
        <w:rPr>
          <w:rStyle w:val="Emphasis"/>
          <w:i w:val="0"/>
          <w:iCs w:val="0"/>
          <w:lang w:val="en"/>
        </w:rPr>
        <w:t xml:space="preserve">independent of </w:t>
      </w:r>
      <w:r w:rsidR="00222B33">
        <w:rPr>
          <w:rStyle w:val="Emphasis"/>
          <w:i w:val="0"/>
          <w:iCs w:val="0"/>
          <w:lang w:val="en"/>
        </w:rPr>
        <w:t xml:space="preserve">ambient </w:t>
      </w:r>
      <w:r w:rsidR="003C0E3D">
        <w:rPr>
          <w:rStyle w:val="Emphasis"/>
          <w:i w:val="0"/>
          <w:iCs w:val="0"/>
          <w:lang w:val="en"/>
        </w:rPr>
        <w:t xml:space="preserve">pollen </w:t>
      </w:r>
      <w:r w:rsidR="00222B33">
        <w:rPr>
          <w:rStyle w:val="Emphasis"/>
          <w:i w:val="0"/>
          <w:iCs w:val="0"/>
          <w:lang w:val="en"/>
        </w:rPr>
        <w:t xml:space="preserve">and </w:t>
      </w:r>
      <w:r w:rsidR="003C0E3D">
        <w:rPr>
          <w:rStyle w:val="Emphasis"/>
          <w:i w:val="0"/>
          <w:iCs w:val="0"/>
          <w:lang w:val="en"/>
        </w:rPr>
        <w:t xml:space="preserve">pollution levels, </w:t>
      </w:r>
      <w:r w:rsidR="0020211C">
        <w:rPr>
          <w:rStyle w:val="Emphasis"/>
          <w:i w:val="0"/>
          <w:iCs w:val="0"/>
          <w:lang w:val="en"/>
        </w:rPr>
        <w:t>and the effects were seen up to 3 days after exposure</w:t>
      </w:r>
      <w:r w:rsidR="00222B33">
        <w:rPr>
          <w:rStyle w:val="Emphasis"/>
          <w:i w:val="0"/>
          <w:iCs w:val="0"/>
          <w:lang w:val="en"/>
        </w:rPr>
        <w:t>. The</w:t>
      </w:r>
      <w:r w:rsidR="0020211C">
        <w:rPr>
          <w:rStyle w:val="Emphasis"/>
          <w:i w:val="0"/>
          <w:iCs w:val="0"/>
          <w:lang w:val="en"/>
        </w:rPr>
        <w:t xml:space="preserve"> increased</w:t>
      </w:r>
      <w:r w:rsidR="00222B33">
        <w:rPr>
          <w:rStyle w:val="Emphasis"/>
          <w:i w:val="0"/>
          <w:iCs w:val="0"/>
          <w:lang w:val="en"/>
        </w:rPr>
        <w:t xml:space="preserve"> risk of hospitalisation was seen in children with </w:t>
      </w:r>
      <w:r w:rsidR="0020211C">
        <w:rPr>
          <w:rStyle w:val="Emphasis"/>
          <w:i w:val="0"/>
          <w:iCs w:val="0"/>
          <w:lang w:val="en"/>
        </w:rPr>
        <w:t xml:space="preserve">asthma with </w:t>
      </w:r>
      <w:r w:rsidR="00222B33">
        <w:rPr>
          <w:rStyle w:val="Emphasis"/>
          <w:i w:val="0"/>
          <w:iCs w:val="0"/>
          <w:lang w:val="en"/>
        </w:rPr>
        <w:t xml:space="preserve">and without fungal sensitisation </w:t>
      </w:r>
      <w:r w:rsidR="0020211C">
        <w:rPr>
          <w:rStyle w:val="Emphasis"/>
          <w:i w:val="0"/>
          <w:iCs w:val="0"/>
          <w:lang w:val="en"/>
        </w:rPr>
        <w:t>measured</w:t>
      </w:r>
      <w:r w:rsidR="00222B33">
        <w:rPr>
          <w:rStyle w:val="Emphasis"/>
          <w:i w:val="0"/>
          <w:iCs w:val="0"/>
          <w:lang w:val="en"/>
        </w:rPr>
        <w:t xml:space="preserve"> by SPT</w:t>
      </w:r>
      <w:r w:rsidR="0020211C">
        <w:rPr>
          <w:rStyle w:val="Emphasis"/>
          <w:i w:val="0"/>
          <w:iCs w:val="0"/>
          <w:lang w:val="en"/>
        </w:rPr>
        <w:t xml:space="preserve">, and while the risk appeared higher in those sensitised, this did not reach statistical significance. </w:t>
      </w:r>
      <w:r w:rsidR="0070402E">
        <w:rPr>
          <w:rStyle w:val="Emphasis"/>
          <w:i w:val="0"/>
          <w:iCs w:val="0"/>
          <w:lang w:val="en"/>
        </w:rPr>
        <w:t>In an international cross-sectional study of 46</w:t>
      </w:r>
      <w:r w:rsidR="007D334E">
        <w:rPr>
          <w:rStyle w:val="Emphasis"/>
          <w:i w:val="0"/>
          <w:iCs w:val="0"/>
          <w:lang w:val="en"/>
        </w:rPr>
        <w:t>,</w:t>
      </w:r>
      <w:r w:rsidR="0070402E">
        <w:rPr>
          <w:rStyle w:val="Emphasis"/>
          <w:i w:val="0"/>
          <w:iCs w:val="0"/>
          <w:lang w:val="en"/>
        </w:rPr>
        <w:t>051 children</w:t>
      </w:r>
      <w:r w:rsidR="006A2725">
        <w:rPr>
          <w:rStyle w:val="Emphasis"/>
          <w:i w:val="0"/>
          <w:iCs w:val="0"/>
          <w:lang w:val="en"/>
        </w:rPr>
        <w:t>,</w:t>
      </w:r>
      <w:r w:rsidR="0070402E">
        <w:rPr>
          <w:rStyle w:val="Emphasis"/>
          <w:i w:val="0"/>
          <w:iCs w:val="0"/>
          <w:lang w:val="en"/>
        </w:rPr>
        <w:t xml:space="preserve"> asthma symptoms and exposure to damp</w:t>
      </w:r>
      <w:r w:rsidR="006A2725">
        <w:rPr>
          <w:rStyle w:val="Emphasis"/>
          <w:i w:val="0"/>
          <w:iCs w:val="0"/>
          <w:lang w:val="en"/>
        </w:rPr>
        <w:t xml:space="preserve"> spots or moulds</w:t>
      </w:r>
      <w:r w:rsidR="0070402E">
        <w:rPr>
          <w:rStyle w:val="Emphasis"/>
          <w:i w:val="0"/>
          <w:iCs w:val="0"/>
          <w:lang w:val="en"/>
        </w:rPr>
        <w:t xml:space="preserve"> in the house was assessed by parental questionnaire</w:t>
      </w:r>
      <w:r w:rsidR="00EE0D72">
        <w:rPr>
          <w:rStyle w:val="Emphasis"/>
          <w:i w:val="0"/>
          <w:iCs w:val="0"/>
          <w:lang w:val="en"/>
        </w:rPr>
        <w:t>, and exposure to damp</w:t>
      </w:r>
      <w:r w:rsidR="009A6B92">
        <w:rPr>
          <w:rStyle w:val="Emphasis"/>
          <w:i w:val="0"/>
          <w:iCs w:val="0"/>
          <w:lang w:val="en"/>
        </w:rPr>
        <w:t xml:space="preserve"> or moulds</w:t>
      </w:r>
      <w:r w:rsidR="00EE0D72">
        <w:rPr>
          <w:rStyle w:val="Emphasis"/>
          <w:i w:val="0"/>
          <w:iCs w:val="0"/>
          <w:lang w:val="en"/>
        </w:rPr>
        <w:t xml:space="preserve"> was associated with greater severity of wheeze, but not bronchial hyper-responsiveness, in children regardless of atop</w:t>
      </w:r>
      <w:r w:rsidR="009A6B92">
        <w:rPr>
          <w:rStyle w:val="Emphasis"/>
          <w:i w:val="0"/>
          <w:iCs w:val="0"/>
          <w:lang w:val="en"/>
        </w:rPr>
        <w:t>ic status.</w:t>
      </w:r>
      <w:r w:rsidR="009A6B92">
        <w:rPr>
          <w:rStyle w:val="Emphasis"/>
          <w:i w:val="0"/>
          <w:iCs w:val="0"/>
          <w:lang w:val="en"/>
        </w:rPr>
        <w:fldChar w:fldCharType="begin">
          <w:fldData xml:space="preserve">PEVuZE5vdGU+PENpdGU+PEF1dGhvcj5XZWlubWF5cjwvQXV0aG9yPjxZZWFyPjIwMTM8L1llYXI+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</w:fldData>
        </w:fldChar>
      </w:r>
      <w:r w:rsidR="00B95E61">
        <w:rPr>
          <w:rStyle w:val="Emphasis"/>
          <w:i w:val="0"/>
          <w:iCs w:val="0"/>
          <w:lang w:val="en"/>
        </w:rPr>
        <w:instrText xml:space="preserve"> ADDIN EN.CITE </w:instrText>
      </w:r>
      <w:r w:rsidR="00B95E61">
        <w:rPr>
          <w:rStyle w:val="Emphasis"/>
          <w:i w:val="0"/>
          <w:iCs w:val="0"/>
          <w:lang w:val="en"/>
        </w:rPr>
        <w:fldChar w:fldCharType="begin">
          <w:fldData xml:space="preserve">PEVuZE5vdGU+PENpdGU+PEF1dGhvcj5XZWlubWF5cjwvQXV0aG9yPjxZZWFyPjIwMTM8L1llYXI+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</w:fldData>
        </w:fldChar>
      </w:r>
      <w:r w:rsidR="00B95E61">
        <w:rPr>
          <w:rStyle w:val="Emphasis"/>
          <w:i w:val="0"/>
          <w:iCs w:val="0"/>
          <w:lang w:val="en"/>
        </w:rPr>
        <w:instrText xml:space="preserve"> ADDIN EN.CITE.DATA </w:instrText>
      </w:r>
      <w:r w:rsidR="00B95E61">
        <w:rPr>
          <w:rStyle w:val="Emphasis"/>
          <w:i w:val="0"/>
          <w:iCs w:val="0"/>
          <w:lang w:val="en"/>
        </w:rPr>
      </w:r>
      <w:r w:rsidR="00B95E61">
        <w:rPr>
          <w:rStyle w:val="Emphasis"/>
          <w:i w:val="0"/>
          <w:iCs w:val="0"/>
          <w:lang w:val="en"/>
        </w:rPr>
        <w:fldChar w:fldCharType="end"/>
      </w:r>
      <w:r w:rsidR="009A6B92">
        <w:rPr>
          <w:rStyle w:val="Emphasis"/>
          <w:i w:val="0"/>
          <w:iCs w:val="0"/>
          <w:lang w:val="en"/>
        </w:rPr>
      </w:r>
      <w:r w:rsidR="009A6B92">
        <w:rPr>
          <w:rStyle w:val="Emphasis"/>
          <w:i w:val="0"/>
          <w:iCs w:val="0"/>
          <w:lang w:val="en"/>
        </w:rPr>
        <w:fldChar w:fldCharType="separate"/>
      </w:r>
      <w:r w:rsidR="00B95E61" w:rsidRPr="00B95E61">
        <w:rPr>
          <w:rStyle w:val="Emphasis"/>
          <w:i w:val="0"/>
          <w:iCs w:val="0"/>
          <w:noProof/>
          <w:vertAlign w:val="superscript"/>
          <w:lang w:val="en"/>
        </w:rPr>
        <w:t>101</w:t>
      </w:r>
      <w:r w:rsidR="009A6B92">
        <w:rPr>
          <w:rStyle w:val="Emphasis"/>
          <w:i w:val="0"/>
          <w:iCs w:val="0"/>
          <w:lang w:val="en"/>
        </w:rPr>
        <w:fldChar w:fldCharType="end"/>
      </w:r>
      <w:r w:rsidR="006B3B88">
        <w:rPr>
          <w:rStyle w:val="Emphasis"/>
          <w:i w:val="0"/>
          <w:iCs w:val="0"/>
          <w:lang w:val="en"/>
        </w:rPr>
        <w:t xml:space="preserve"> Other studies have similarly found that exposure to moulds is associated with asthma</w:t>
      </w:r>
      <w:r w:rsidR="00232BDE">
        <w:rPr>
          <w:rStyle w:val="Emphasis"/>
          <w:i w:val="0"/>
          <w:iCs w:val="0"/>
          <w:lang w:val="en"/>
        </w:rPr>
        <w:t xml:space="preserve"> severity</w:t>
      </w:r>
      <w:r w:rsidR="006B3B88">
        <w:rPr>
          <w:rStyle w:val="Emphasis"/>
          <w:i w:val="0"/>
          <w:iCs w:val="0"/>
          <w:lang w:val="en"/>
        </w:rPr>
        <w:t xml:space="preserve"> in atopic and non-atopic children.</w:t>
      </w:r>
      <w:r w:rsidR="006B3B88">
        <w:rPr>
          <w:rStyle w:val="Emphasis"/>
          <w:i w:val="0"/>
          <w:iCs w:val="0"/>
          <w:lang w:val="en"/>
        </w:rPr>
        <w:fldChar w:fldCharType="begin"/>
      </w:r>
      <w:r w:rsidR="00B95E61">
        <w:rPr>
          <w:rStyle w:val="Emphasis"/>
          <w:i w:val="0"/>
          <w:iCs w:val="0"/>
          <w:lang w:val="en"/>
        </w:rPr>
        <w:instrText xml:space="preserve"> ADDIN EN.CITE &lt;EndNote&gt;&lt;Cite&gt;&lt;Author&gt;Dannemiller&lt;/Author&gt;&lt;Year&gt;2016&lt;/Year&gt;&lt;IDText&gt;Indoor microbial communities: Influence on asthma severity in atopic and nonatopic children&lt;/IDText&gt;&lt;DisplayText&gt;&lt;style face="superscript"&gt;102&lt;/style&gt;&lt;/DisplayText&gt;&lt;record&gt;&lt;dates&gt;&lt;pub-dates&gt;&lt;date&gt;Jul 2016&lt;/date&gt;&lt;/pub-dates&gt;&lt;year&gt;2016&lt;/year&gt;&lt;/dates&gt;&lt;titles&gt;&lt;title&gt;Indoor microbial communities: Influence on asthma severity in atopic and nonatopic children&lt;/title&gt;&lt;secondary-title&gt;Journal of Allergy and Clinical Immunology&lt;/secondary-title&gt;&lt;/titles&gt;&lt;pages&gt;76&lt;/pages&gt;&lt;number&gt;1&lt;/number&gt;&lt;contributors&gt;&lt;authors&gt;&lt;author&gt;Dannemiller, K. C.&lt;/author&gt;&lt;author&gt;Peccia, J.&lt;/author&gt;&lt;author&gt;Gent, J. F.&lt;/author&gt;&lt;author&gt;Leaderer, B. P.&lt;/author&gt;&lt;/authors&gt;&lt;/contributors&gt;&lt;added-date format="utc"&gt;1527958426&lt;/added-date&gt;&lt;ref-type name="Journal Article"&gt;17&lt;/ref-type&gt;&lt;auth-address&gt;(Dannemiller, Peccia) Department of Chemical and Environmental Engineering, Yale University, New Haven, Conn, United States&amp;#xD;(Gent, Leaderer) Yale Center for Perinatal, Pediatric and Environmental Epidemiology, Yale School of Public Health, New Haven, Conn, United States&lt;/auth-address&gt;&lt;remote-database-provider&gt;Embase&lt;/remote-database-provider&gt;&lt;rec-number&gt;8424&lt;/rec-number&gt;&lt;publisher&gt;Mosby Inc. (E-mail: customerservice@mosby.com)&lt;/publisher&gt;&lt;last-updated-date format="utc"&gt;1528289390&lt;/last-updated-date&gt;&lt;volume&gt;138&lt;/volume&gt;&lt;/record&gt;&lt;/Cite&gt;&lt;/EndNote&gt;</w:instrText>
      </w:r>
      <w:r w:rsidR="006B3B88">
        <w:rPr>
          <w:rStyle w:val="Emphasis"/>
          <w:i w:val="0"/>
          <w:iCs w:val="0"/>
          <w:lang w:val="en"/>
        </w:rPr>
        <w:fldChar w:fldCharType="separate"/>
      </w:r>
      <w:r w:rsidR="00B95E61" w:rsidRPr="00B95E61">
        <w:rPr>
          <w:rStyle w:val="Emphasis"/>
          <w:i w:val="0"/>
          <w:iCs w:val="0"/>
          <w:noProof/>
          <w:vertAlign w:val="superscript"/>
          <w:lang w:val="en"/>
        </w:rPr>
        <w:t>102</w:t>
      </w:r>
      <w:r w:rsidR="006B3B88">
        <w:rPr>
          <w:rStyle w:val="Emphasis"/>
          <w:i w:val="0"/>
          <w:iCs w:val="0"/>
          <w:lang w:val="en"/>
        </w:rPr>
        <w:fldChar w:fldCharType="end"/>
      </w:r>
    </w:p>
    <w:p w14:paraId="79C5A68A" w14:textId="6E40F5E1" w:rsidR="009A6B92" w:rsidRDefault="00125A89" w:rsidP="00A02435">
      <w:pPr>
        <w:jc w:val="both"/>
      </w:pPr>
      <w:r>
        <w:t xml:space="preserve">The pathophysiology underlying the observed link between </w:t>
      </w:r>
      <w:r w:rsidR="00307773">
        <w:t>S</w:t>
      </w:r>
      <w:r w:rsidR="00896E41">
        <w:t>TR</w:t>
      </w:r>
      <w:r w:rsidR="00307773">
        <w:t>A</w:t>
      </w:r>
      <w:r w:rsidR="005A4085">
        <w:t xml:space="preserve"> and </w:t>
      </w:r>
      <w:r w:rsidR="004E429C">
        <w:t xml:space="preserve">moulds </w:t>
      </w:r>
      <w:r w:rsidR="005A4085">
        <w:t>is not clear but several mechanisms have been proposed</w:t>
      </w:r>
      <w:r>
        <w:t xml:space="preserve">. </w:t>
      </w:r>
      <w:r w:rsidR="005A4085">
        <w:t>Firstly, i</w:t>
      </w:r>
      <w:r w:rsidR="00D252F5">
        <w:t>t has been assumed that a</w:t>
      </w:r>
      <w:r w:rsidRPr="00613AA3">
        <w:t xml:space="preserve">n </w:t>
      </w:r>
      <w:r w:rsidR="00D252F5">
        <w:t xml:space="preserve">inflammatory response occurs in </w:t>
      </w:r>
      <w:r w:rsidR="00D51782">
        <w:t xml:space="preserve">the airways </w:t>
      </w:r>
      <w:r w:rsidR="004E429C">
        <w:t xml:space="preserve">of sensitised children </w:t>
      </w:r>
      <w:r w:rsidR="00D51782">
        <w:t xml:space="preserve">in response to exposure to allergenic components of </w:t>
      </w:r>
      <w:r w:rsidR="0049417A">
        <w:t>environmental</w:t>
      </w:r>
      <w:r>
        <w:t xml:space="preserve"> </w:t>
      </w:r>
      <w:r w:rsidRPr="00613AA3">
        <w:t>fungi</w:t>
      </w:r>
      <w:r w:rsidR="00D252F5">
        <w:t>.</w:t>
      </w:r>
      <w:r w:rsidR="007E1325">
        <w:fldChar w:fldCharType="begin">
          <w:fldData xml:space="preserve">PEVuZE5vdGU+PENpdGU+PEF1dGhvcj5WaWNlbmNpbzwvQXV0aG9yPjxZZWFyPjIwMTA8L1llYXI+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</w:fldData>
        </w:fldChar>
      </w:r>
      <w:r w:rsidR="00B95E61">
        <w:instrText xml:space="preserve"> ADDIN EN.CITE </w:instrText>
      </w:r>
      <w:r w:rsidR="00B95E61">
        <w:fldChar w:fldCharType="begin">
          <w:fldData xml:space="preserve">PEVuZE5vdGU+PENpdGU+PEF1dGhvcj5WaWNlbmNpbzwvQXV0aG9yPjxZZWFyPjIwMTA8L1llYXI+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</w:fldData>
        </w:fldChar>
      </w:r>
      <w:r w:rsidR="00B95E61">
        <w:instrText xml:space="preserve"> ADDIN EN.CITE.DATA </w:instrText>
      </w:r>
      <w:r w:rsidR="00B95E61">
        <w:fldChar w:fldCharType="end"/>
      </w:r>
      <w:r w:rsidR="007E1325">
        <w:fldChar w:fldCharType="separate"/>
      </w:r>
      <w:r w:rsidR="00B95E61" w:rsidRPr="00B95E61">
        <w:rPr>
          <w:noProof/>
          <w:vertAlign w:val="superscript"/>
        </w:rPr>
        <w:t>103</w:t>
      </w:r>
      <w:r w:rsidR="007E1325">
        <w:fldChar w:fldCharType="end"/>
      </w:r>
      <w:r w:rsidR="00D252F5">
        <w:t xml:space="preserve"> </w:t>
      </w:r>
      <w:r w:rsidR="00712533">
        <w:t xml:space="preserve">Secondly, </w:t>
      </w:r>
      <w:r w:rsidR="00D252F5">
        <w:t xml:space="preserve">long-term </w:t>
      </w:r>
      <w:r>
        <w:t>c</w:t>
      </w:r>
      <w:r w:rsidRPr="00613AA3">
        <w:t xml:space="preserve">olonisation </w:t>
      </w:r>
      <w:r w:rsidR="0049417A">
        <w:t xml:space="preserve">or infection </w:t>
      </w:r>
      <w:r w:rsidRPr="00613AA3">
        <w:t>of the airways</w:t>
      </w:r>
      <w:r>
        <w:t xml:space="preserve"> </w:t>
      </w:r>
      <w:r w:rsidRPr="00613AA3">
        <w:t>with allergenic fungi</w:t>
      </w:r>
      <w:r w:rsidR="00712533">
        <w:t xml:space="preserve"> could provide</w:t>
      </w:r>
      <w:r w:rsidR="00106FB3">
        <w:t xml:space="preserve"> a persistent</w:t>
      </w:r>
      <w:r w:rsidR="00D252F5">
        <w:t xml:space="preserve"> source of allergen exposure</w:t>
      </w:r>
      <w:r w:rsidR="00E061B0">
        <w:t xml:space="preserve"> and trigger </w:t>
      </w:r>
      <w:r w:rsidR="00916583">
        <w:t xml:space="preserve">pro-inflammatory </w:t>
      </w:r>
      <w:r w:rsidR="00E061B0">
        <w:t>host defence mechanisms</w:t>
      </w:r>
      <w:r w:rsidR="00D252F5">
        <w:t>.</w:t>
      </w:r>
      <w:r w:rsidR="007E1325">
        <w:fldChar w:fldCharType="begin">
          <w:fldData xml:space="preserve">PEVuZE5vdGU+PENpdGU+PEF1dGhvcj5WaWNlbmNpbzwvQXV0aG9yPjxZZWFyPjIwMTA8L1llYXI+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</w:fldData>
        </w:fldChar>
      </w:r>
      <w:r w:rsidR="00B95E61">
        <w:instrText xml:space="preserve"> ADDIN EN.CITE </w:instrText>
      </w:r>
      <w:r w:rsidR="00B95E61">
        <w:fldChar w:fldCharType="begin">
          <w:fldData xml:space="preserve">PEVuZE5vdGU+PENpdGU+PEF1dGhvcj5WaWNlbmNpbzwvQXV0aG9yPjxZZWFyPjIwMTA8L1llYXI+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</w:fldData>
        </w:fldChar>
      </w:r>
      <w:r w:rsidR="00B95E61">
        <w:instrText xml:space="preserve"> ADDIN EN.CITE.DATA </w:instrText>
      </w:r>
      <w:r w:rsidR="00B95E61">
        <w:fldChar w:fldCharType="end"/>
      </w:r>
      <w:r w:rsidR="007E1325">
        <w:fldChar w:fldCharType="separate"/>
      </w:r>
      <w:r w:rsidR="00B95E61" w:rsidRPr="00B95E61">
        <w:rPr>
          <w:noProof/>
          <w:vertAlign w:val="superscript"/>
        </w:rPr>
        <w:t>95,97,103,104</w:t>
      </w:r>
      <w:r w:rsidR="007E1325">
        <w:fldChar w:fldCharType="end"/>
      </w:r>
      <w:r w:rsidR="00D252F5">
        <w:t xml:space="preserve"> </w:t>
      </w:r>
      <w:r w:rsidR="00307773">
        <w:t>S</w:t>
      </w:r>
      <w:r w:rsidR="00916583">
        <w:t>evere asthma</w:t>
      </w:r>
      <w:r w:rsidR="008C09FE">
        <w:t xml:space="preserve"> with fungal sensitisation </w:t>
      </w:r>
      <w:r w:rsidR="006C1B56">
        <w:t xml:space="preserve">(termed SAFS) </w:t>
      </w:r>
      <w:r w:rsidR="008C09FE">
        <w:t xml:space="preserve">may represent a discrete </w:t>
      </w:r>
      <w:r w:rsidR="008C09FE" w:rsidRPr="00613AA3">
        <w:t>phenotype</w:t>
      </w:r>
      <w:r w:rsidR="008C09FE">
        <w:t xml:space="preserve"> of </w:t>
      </w:r>
      <w:r w:rsidR="00307773">
        <w:t>S</w:t>
      </w:r>
      <w:r w:rsidR="00E061B0">
        <w:t>TR</w:t>
      </w:r>
      <w:r w:rsidR="00307773">
        <w:t>A</w:t>
      </w:r>
      <w:r w:rsidR="008C09FE">
        <w:t>, with properties similar to</w:t>
      </w:r>
      <w:r w:rsidR="008C09FE" w:rsidRPr="008C09FE">
        <w:t xml:space="preserve"> </w:t>
      </w:r>
      <w:r w:rsidR="008C09FE" w:rsidRPr="00613AA3">
        <w:t>allergic bronchopulmonary aspergillosis</w:t>
      </w:r>
      <w:r w:rsidR="008C09FE">
        <w:t xml:space="preserve"> (ABPA)</w:t>
      </w:r>
      <w:r w:rsidR="00A51D24">
        <w:t xml:space="preserve"> </w:t>
      </w:r>
      <w:r w:rsidR="00370D42">
        <w:t>in adults</w:t>
      </w:r>
      <w:r w:rsidR="00232BDE">
        <w:t>,</w:t>
      </w:r>
      <w:r w:rsidR="00370D42">
        <w:t xml:space="preserve"> </w:t>
      </w:r>
      <w:r w:rsidR="00A51D24">
        <w:t xml:space="preserve">and </w:t>
      </w:r>
      <w:r w:rsidR="00370D42">
        <w:t xml:space="preserve">possible </w:t>
      </w:r>
      <w:r w:rsidR="00A51D24">
        <w:t>improvement with antifungal therapies</w:t>
      </w:r>
      <w:r w:rsidR="008C09FE">
        <w:t>.</w:t>
      </w:r>
      <w:r w:rsidR="007E1325">
        <w:fldChar w:fldCharType="begin">
          <w:fldData xml:space="preserve">PEVuZE5vdGU+PENpdGU+PEF1dGhvcj5WaWNlbmNpbzwvQXV0aG9yPjxZZWFyPjIwMTA8L1llYXI+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</w:fldData>
        </w:fldChar>
      </w:r>
      <w:r w:rsidR="00B95E61">
        <w:instrText xml:space="preserve"> ADDIN EN.CITE </w:instrText>
      </w:r>
      <w:r w:rsidR="00B95E61">
        <w:fldChar w:fldCharType="begin">
          <w:fldData xml:space="preserve">PEVuZE5vdGU+PENpdGU+PEF1dGhvcj5WaWNlbmNpbzwvQXV0aG9yPjxZZWFyPjIwMTA8L1llYXI+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</w:fldData>
        </w:fldChar>
      </w:r>
      <w:r w:rsidR="00B95E61">
        <w:instrText xml:space="preserve"> ADDIN EN.CITE.DATA </w:instrText>
      </w:r>
      <w:r w:rsidR="00B95E61">
        <w:fldChar w:fldCharType="end"/>
      </w:r>
      <w:r w:rsidR="007E1325">
        <w:fldChar w:fldCharType="separate"/>
      </w:r>
      <w:r w:rsidR="00B95E61" w:rsidRPr="00B95E61">
        <w:rPr>
          <w:noProof/>
          <w:vertAlign w:val="superscript"/>
        </w:rPr>
        <w:t>24,103-105</w:t>
      </w:r>
      <w:r w:rsidR="007E1325">
        <w:fldChar w:fldCharType="end"/>
      </w:r>
      <w:r w:rsidR="00A51D24">
        <w:t xml:space="preserve"> </w:t>
      </w:r>
      <w:r w:rsidR="00370D42">
        <w:t xml:space="preserve">SAFS is </w:t>
      </w:r>
      <w:r w:rsidR="00232BDE">
        <w:t xml:space="preserve">typically </w:t>
      </w:r>
      <w:r w:rsidR="00370D42">
        <w:t>associated with worse inflammation than other phenotypes of STRA despite more asthma treatment.</w:t>
      </w:r>
      <w:r w:rsidR="00370D42">
        <w:fldChar w:fldCharType="begin"/>
      </w:r>
      <w:r w:rsidR="0006404A">
        <w:instrText xml:space="preserve"> ADDIN EN.CITE &lt;EndNote&gt;&lt;Cite&gt;&lt;Author&gt;Bush&lt;/Author&gt;&lt;Year&gt;2017&lt;/Year&gt;&lt;IDText&gt;Severe asthma in children&lt;/IDText&gt;&lt;DisplayText&gt;&lt;style face="superscript"&gt;9&lt;/style&gt;&lt;/DisplayText&gt;&lt;record&gt;&lt;dates&gt;&lt;pub-dates&gt;&lt;date&gt;Jul 2017&lt;/date&gt;&lt;/pub-dates&gt;&lt;year&gt;2017&lt;/year&gt;&lt;/dates&gt;&lt;titles&gt;&lt;title&gt;Severe asthma in children&lt;/title&gt;&lt;secondary-title&gt;Respirology&lt;/secondary-title&gt;&lt;/titles&gt;&lt;pages&gt;886-897&lt;/pages&gt;&lt;number&gt;5&lt;/number&gt;&lt;contributors&gt;&lt;authors&gt;&lt;author&gt;Bush, A.&lt;/author&gt;&lt;author&gt;Fleming, L.&lt;/author&gt;&lt;author&gt;Saglani, S.&lt;/author&gt;&lt;/authors&gt;&lt;/contributors&gt;&lt;added-date format="utc"&gt;1527958304&lt;/added-date&gt;&lt;ref-type name="Journal Article"&gt;17&lt;/ref-type&gt;&lt;auth-address&gt;(Bush, Fleming, Saglani) Paediatric Respiratory Medicine, National Heart and Lung Institute, Imperial College and Royal Brompton Harefield NHS Foundation Trust, London, United Kingdom&lt;/auth-address&gt;&lt;remote-database-provider&gt;Embase&lt;/remote-database-provider&gt;&lt;rec-number&gt;7908&lt;/rec-number&gt;&lt;publisher&gt;Blackwell Publishing (E-mail: info@asia.blackpublishing.com.au)&lt;/publisher&gt;&lt;last-updated-date format="utc"&gt;1528214635&lt;/last-updated-date&gt;&lt;volume&gt;22&lt;/volume&gt;&lt;/record&gt;&lt;/Cite&gt;&lt;/EndNote&gt;</w:instrText>
      </w:r>
      <w:r w:rsidR="00370D42">
        <w:fldChar w:fldCharType="separate"/>
      </w:r>
      <w:r w:rsidR="0006404A" w:rsidRPr="0006404A">
        <w:rPr>
          <w:noProof/>
          <w:vertAlign w:val="superscript"/>
        </w:rPr>
        <w:t>9</w:t>
      </w:r>
      <w:r w:rsidR="00370D42">
        <w:fldChar w:fldCharType="end"/>
      </w:r>
      <w:r w:rsidR="00370D42">
        <w:t xml:space="preserve"> </w:t>
      </w:r>
      <w:r w:rsidR="005A4085">
        <w:t>It has even been reported that chronic fungal infection of the skin and nails can exacerbate asthma, with improvement in asthma symptoms and lung function on treatment of the infection.</w:t>
      </w:r>
      <w:r w:rsidR="007E1325">
        <w:fldChar w:fldCharType="begin"/>
      </w:r>
      <w:r w:rsidR="00B95E61">
        <w:instrText xml:space="preserve"> ADDIN EN.CITE &lt;EndNote&gt;&lt;Cite&gt;&lt;Author&gt;Denning&lt;/Author&gt;&lt;Year&gt;2006&lt;/Year&gt;&lt;IDText&gt;The link between fungi and severe asthma: a summary of the evidence&lt;/IDText&gt;&lt;DisplayText&gt;&lt;style face="superscript"&gt;24&lt;/style&gt;&lt;/DisplayText&gt;&lt;record&gt;&lt;dates&gt;&lt;pub-dates&gt;&lt;date&gt;Mar&lt;/date&gt;&lt;/pub-dates&gt;&lt;year&gt;2006&lt;/year&gt;&lt;/dates&gt;&lt;keywords&gt;&lt;keyword&gt;Asthma/immunology/*microbiology&lt;/keyword&gt;&lt;keyword&gt;Humans&lt;/keyword&gt;&lt;keyword&gt;Mycoses/*complications&lt;/keyword&gt;&lt;keyword&gt;Severity of Illness Index&lt;/keyword&gt;&lt;/keywords&gt;&lt;urls&gt;&lt;related-urls&gt;&lt;url&gt;http://www.ncbi.nlm.nih.gov/pubmed/16507864&lt;/url&gt;&lt;/related-urls&gt;&lt;/urls&gt;&lt;isbn&gt;0903-1936 (Print)&amp;#xD;0903-1936 (Linking)&lt;/isbn&gt;&lt;titles&gt;&lt;title&gt;The link between fungi and severe asthma: a summary of the evidence&lt;/title&gt;&lt;secondary-title&gt;Eur Respir J&lt;/secondary-title&gt;&lt;alt-title&gt;The European respiratory journal&lt;/alt-title&gt;&lt;/titles&gt;&lt;pages&gt;615-26&lt;/pages&gt;&lt;number&gt;3&lt;/number&gt;&lt;contributors&gt;&lt;authors&gt;&lt;author&gt;Denning, D. W.&lt;/author&gt;&lt;author&gt;O&amp;apos;Driscoll, B. R.&lt;/author&gt;&lt;author&gt;Hogaboam, C. M.&lt;/author&gt;&lt;author&gt;Bowyer, P.&lt;/author&gt;&lt;author&gt;Niven, R. M.&lt;/author&gt;&lt;/authors&gt;&lt;/contributors&gt;&lt;added-date format="utc"&gt;1457697198&lt;/added-date&gt;&lt;ref-type name="Journal Article"&gt;17&lt;/ref-type&gt;&lt;auth-address&gt;School of Medicine, Mancester University, and Department of Cardiothoracic Medicine, Wythenshawe Hospital, Southmoor Rd, Manchester M23 9LT, UK. ddenning@manchester.ac.uk&lt;/auth-address&gt;&lt;rec-number&gt;2397&lt;/rec-number&gt;&lt;last-updated-date format="utc"&gt;1457698009&lt;/last-updated-date&gt;&lt;accession-num&gt;16507864&lt;/accession-num&gt;&lt;electronic-resource-num&gt;10.1183/09031936.06.00074705&lt;/electronic-resource-num&gt;&lt;volume&gt;27&lt;/volume&gt;&lt;/record&gt;&lt;/Cite&gt;&lt;/EndNote&gt;</w:instrText>
      </w:r>
      <w:r w:rsidR="007E1325">
        <w:fldChar w:fldCharType="separate"/>
      </w:r>
      <w:r w:rsidR="00B95E61" w:rsidRPr="00B95E61">
        <w:rPr>
          <w:noProof/>
          <w:vertAlign w:val="superscript"/>
        </w:rPr>
        <w:t>24</w:t>
      </w:r>
      <w:r w:rsidR="007E1325">
        <w:fldChar w:fldCharType="end"/>
      </w:r>
      <w:r w:rsidR="005A4085">
        <w:t xml:space="preserve"> </w:t>
      </w:r>
      <w:r w:rsidR="004C68A7">
        <w:t xml:space="preserve">Thirdly, it has been proposed that some </w:t>
      </w:r>
      <w:r w:rsidR="004C68A7">
        <w:rPr>
          <w:lang w:val="en"/>
        </w:rPr>
        <w:t>f</w:t>
      </w:r>
      <w:r w:rsidR="004C68A7" w:rsidRPr="00661A1E">
        <w:rPr>
          <w:lang w:val="en"/>
        </w:rPr>
        <w:t xml:space="preserve">ungal </w:t>
      </w:r>
      <w:r w:rsidR="004C68A7">
        <w:rPr>
          <w:lang w:val="en"/>
        </w:rPr>
        <w:t xml:space="preserve">antigens can trigger </w:t>
      </w:r>
      <w:r w:rsidR="004C68A7">
        <w:t xml:space="preserve">autoimmune reactions, when </w:t>
      </w:r>
      <w:r w:rsidR="004C68A7" w:rsidRPr="00661A1E">
        <w:rPr>
          <w:lang w:val="en"/>
        </w:rPr>
        <w:t xml:space="preserve">an </w:t>
      </w:r>
      <w:r w:rsidR="004C68A7">
        <w:rPr>
          <w:lang w:val="en"/>
        </w:rPr>
        <w:t xml:space="preserve">immune response targeting a fungal protein </w:t>
      </w:r>
      <w:r w:rsidR="004C68A7" w:rsidRPr="00661A1E">
        <w:rPr>
          <w:lang w:val="en"/>
        </w:rPr>
        <w:t>also target</w:t>
      </w:r>
      <w:r w:rsidR="004C68A7">
        <w:rPr>
          <w:lang w:val="en"/>
        </w:rPr>
        <w:t>s</w:t>
      </w:r>
      <w:r w:rsidR="004C68A7" w:rsidRPr="00661A1E">
        <w:rPr>
          <w:lang w:val="en"/>
        </w:rPr>
        <w:t xml:space="preserve"> </w:t>
      </w:r>
      <w:r w:rsidR="004C68A7">
        <w:rPr>
          <w:lang w:val="en"/>
        </w:rPr>
        <w:t xml:space="preserve">the closely related </w:t>
      </w:r>
      <w:r w:rsidR="004C68A7" w:rsidRPr="00661A1E">
        <w:rPr>
          <w:lang w:val="en"/>
        </w:rPr>
        <w:t>human counterparts</w:t>
      </w:r>
      <w:r w:rsidR="004C68A7">
        <w:rPr>
          <w:lang w:val="en"/>
        </w:rPr>
        <w:t>, potentially exacerbating airway inflammation.</w:t>
      </w:r>
      <w:r w:rsidR="004C68A7">
        <w:rPr>
          <w:lang w:val="en"/>
        </w:rPr>
        <w:fldChar w:fldCharType="begin"/>
      </w:r>
      <w:r w:rsidR="00B95E61">
        <w:rPr>
          <w:lang w:val="en"/>
        </w:rPr>
        <w:instrText xml:space="preserve"> ADDIN EN.CITE &lt;EndNote&gt;&lt;Cite&gt;&lt;Author&gt;Denning&lt;/Author&gt;&lt;Year&gt;2006&lt;/Year&gt;&lt;IDText&gt;The link between fungi and severe asthma: a summary of the evidence&lt;/IDText&gt;&lt;DisplayText&gt;&lt;style face="superscript"&gt;24&lt;/style&gt;&lt;/DisplayText&gt;&lt;record&gt;&lt;dates&gt;&lt;pub-dates&gt;&lt;date&gt;Mar&lt;/date&gt;&lt;/pub-dates&gt;&lt;year&gt;2006&lt;/year&gt;&lt;/dates&gt;&lt;keywords&gt;&lt;keyword&gt;Asthma/immunology/*microbiology&lt;/keyword&gt;&lt;keyword&gt;Humans&lt;/keyword&gt;&lt;keyword&gt;Mycoses/*complications&lt;/keyword&gt;&lt;keyword&gt;Severity of Illness Index&lt;/keyword&gt;&lt;/keywords&gt;&lt;urls&gt;&lt;related-urls&gt;&lt;url&gt;http://www.ncbi.nlm.nih.gov/pubmed/16507864&lt;/url&gt;&lt;/related-urls&gt;&lt;/urls&gt;&lt;isbn&gt;0903-1936 (Print)&amp;#xD;0903-1936 (Linking)&lt;/isbn&gt;&lt;titles&gt;&lt;title&gt;The link between fungi and severe asthma: a summary of the evidence&lt;/title&gt;&lt;secondary-title&gt;Eur Respir J&lt;/secondary-title&gt;&lt;alt-title&gt;The European respiratory journal&lt;/alt-title&gt;&lt;/titles&gt;&lt;pages&gt;615-26&lt;/pages&gt;&lt;number&gt;3&lt;/number&gt;&lt;contributors&gt;&lt;authors&gt;&lt;author&gt;Denning, D. W.&lt;/author&gt;&lt;author&gt;O&amp;apos;Driscoll, B. R.&lt;/author&gt;&lt;author&gt;Hogaboam, C. M.&lt;/author&gt;&lt;author&gt;Bowyer, P.&lt;/author&gt;&lt;author&gt;Niven, R. M.&lt;/author&gt;&lt;/authors&gt;&lt;/contributors&gt;&lt;added-date format="utc"&gt;1457697198&lt;/added-date&gt;&lt;ref-type name="Journal Article"&gt;17&lt;/ref-type&gt;&lt;auth-address&gt;School of Medicine, Mancester University, and Department of Cardiothoracic Medicine, Wythenshawe Hospital, Southmoor Rd, Manchester M23 9LT, UK. ddenning@manchester.ac.uk&lt;/auth-address&gt;&lt;rec-number&gt;2397&lt;/rec-number&gt;&lt;last-updated-date format="utc"&gt;1457698009&lt;/last-updated-date&gt;&lt;accession-num&gt;16507864&lt;/accession-num&gt;&lt;electronic-resource-num&gt;10.1183/09031936.06.00074705&lt;/electronic-resource-num&gt;&lt;volume&gt;27&lt;/volume&gt;&lt;/record&gt;&lt;/Cite&gt;&lt;/EndNote&gt;</w:instrText>
      </w:r>
      <w:r w:rsidR="004C68A7">
        <w:rPr>
          <w:lang w:val="en"/>
        </w:rPr>
        <w:fldChar w:fldCharType="separate"/>
      </w:r>
      <w:r w:rsidR="00B95E61" w:rsidRPr="00B95E61">
        <w:rPr>
          <w:noProof/>
          <w:vertAlign w:val="superscript"/>
          <w:lang w:val="en"/>
        </w:rPr>
        <w:t>24</w:t>
      </w:r>
      <w:r w:rsidR="004C68A7">
        <w:rPr>
          <w:lang w:val="en"/>
        </w:rPr>
        <w:fldChar w:fldCharType="end"/>
      </w:r>
      <w:r w:rsidR="004C68A7">
        <w:rPr>
          <w:lang w:val="en"/>
        </w:rPr>
        <w:t xml:space="preserve"> Finally, </w:t>
      </w:r>
      <w:r w:rsidR="00712533">
        <w:t xml:space="preserve">moulds in indoor environments, including bedding, are known to release </w:t>
      </w:r>
      <w:r w:rsidR="00D51782">
        <w:t xml:space="preserve">volatile components </w:t>
      </w:r>
      <w:r w:rsidR="005A4085">
        <w:t>that</w:t>
      </w:r>
      <w:r w:rsidR="008455D5">
        <w:t xml:space="preserve"> </w:t>
      </w:r>
      <w:r w:rsidR="00712533">
        <w:t xml:space="preserve">may </w:t>
      </w:r>
      <w:r w:rsidR="00D51782">
        <w:t>irritate the respiratory mucosa</w:t>
      </w:r>
      <w:r w:rsidR="008455D5">
        <w:t xml:space="preserve"> and increase asthma severity</w:t>
      </w:r>
      <w:r w:rsidR="00E061B0">
        <w:t xml:space="preserve"> independently of allergic mechanisms</w:t>
      </w:r>
      <w:r w:rsidR="00D51782">
        <w:t>.</w:t>
      </w:r>
      <w:r w:rsidR="007E1325">
        <w:fldChar w:fldCharType="begin"/>
      </w:r>
      <w:r w:rsidR="00B95E61">
        <w:instrText xml:space="preserve"> ADDIN EN.CITE &lt;EndNote&gt;&lt;Cite&gt;&lt;Author&gt;Denning&lt;/Author&gt;&lt;Year&gt;2006&lt;/Year&gt;&lt;IDText&gt;The link between fungi and severe asthma: a summary of the evidence&lt;/IDText&gt;&lt;DisplayText&gt;&lt;style face="superscript"&gt;24&lt;/style&gt;&lt;/DisplayText&gt;&lt;record&gt;&lt;dates&gt;&lt;pub-dates&gt;&lt;date&gt;Mar&lt;/date&gt;&lt;/pub-dates&gt;&lt;year&gt;2006&lt;/year&gt;&lt;/dates&gt;&lt;keywords&gt;&lt;keyword&gt;Asthma/immunology/*microbiology&lt;/keyword&gt;&lt;keyword&gt;Humans&lt;/keyword&gt;&lt;keyword&gt;Mycoses/*complications&lt;/keyword&gt;&lt;keyword&gt;Severity of Illness Index&lt;/keyword&gt;&lt;/keywords&gt;&lt;urls&gt;&lt;related-urls&gt;&lt;url&gt;http://www.ncbi.nlm.nih.gov/pubmed/16507864&lt;/url&gt;&lt;/related-urls&gt;&lt;/urls&gt;&lt;isbn&gt;0903-1936 (Print)&amp;#xD;0903-1936 (Linking)&lt;/isbn&gt;&lt;titles&gt;&lt;title&gt;The link between fungi and severe asthma: a summary of the evidence&lt;/title&gt;&lt;secondary-title&gt;Eur Respir J&lt;/secondary-title&gt;&lt;alt-title&gt;The European respiratory journal&lt;/alt-title&gt;&lt;/titles&gt;&lt;pages&gt;615-26&lt;/pages&gt;&lt;number&gt;3&lt;/number&gt;&lt;contributors&gt;&lt;authors&gt;&lt;author&gt;Denning, D. W.&lt;/author&gt;&lt;author&gt;O&amp;apos;Driscoll, B. R.&lt;/author&gt;&lt;author&gt;Hogaboam, C. M.&lt;/author&gt;&lt;author&gt;Bowyer, P.&lt;/author&gt;&lt;author&gt;Niven, R. M.&lt;/author&gt;&lt;/authors&gt;&lt;/contributors&gt;&lt;added-date format="utc"&gt;1457697198&lt;/added-date&gt;&lt;ref-type name="Journal Article"&gt;17&lt;/ref-type&gt;&lt;auth-address&gt;School of Medicine, Mancester University, and Department of Cardiothoracic Medicine, Wythenshawe Hospital, Southmoor Rd, Manchester M23 9LT, UK. ddenning@manchester.ac.uk&lt;/auth-address&gt;&lt;rec-number&gt;2397&lt;/rec-number&gt;&lt;last-updated-date format="utc"&gt;1457698009&lt;/last-updated-date&gt;&lt;accession-num&gt;16507864&lt;/accession-num&gt;&lt;electronic-resource-num&gt;10.1183/09031936.06.00074705&lt;/electronic-resource-num&gt;&lt;volume&gt;27&lt;/volume&gt;&lt;/record&gt;&lt;/Cite&gt;&lt;/EndNote&gt;</w:instrText>
      </w:r>
      <w:r w:rsidR="007E1325">
        <w:fldChar w:fldCharType="separate"/>
      </w:r>
      <w:r w:rsidR="00B95E61" w:rsidRPr="00B95E61">
        <w:rPr>
          <w:noProof/>
          <w:vertAlign w:val="superscript"/>
        </w:rPr>
        <w:t>24</w:t>
      </w:r>
      <w:r w:rsidR="007E1325">
        <w:fldChar w:fldCharType="end"/>
      </w:r>
      <w:r w:rsidR="00D51782">
        <w:t xml:space="preserve"> </w:t>
      </w:r>
    </w:p>
    <w:p w14:paraId="0E7B9E2A" w14:textId="2EF1DD02" w:rsidR="00D252F5" w:rsidRDefault="0051618E" w:rsidP="00A02435">
      <w:pPr>
        <w:jc w:val="both"/>
        <w:rPr>
          <w:lang w:val="en"/>
        </w:rPr>
      </w:pPr>
      <w:r>
        <w:rPr>
          <w:rStyle w:val="Emphasis"/>
          <w:i w:val="0"/>
          <w:iCs w:val="0"/>
          <w:lang w:val="en"/>
        </w:rPr>
        <w:t>There are several p</w:t>
      </w:r>
      <w:r w:rsidR="009A6B92">
        <w:rPr>
          <w:rStyle w:val="Emphasis"/>
          <w:i w:val="0"/>
          <w:iCs w:val="0"/>
          <w:lang w:val="en"/>
        </w:rPr>
        <w:t>ossible explanations for the inconsisten</w:t>
      </w:r>
      <w:r>
        <w:rPr>
          <w:rStyle w:val="Emphasis"/>
          <w:i w:val="0"/>
          <w:iCs w:val="0"/>
          <w:lang w:val="en"/>
        </w:rPr>
        <w:t>t relationship betwe</w:t>
      </w:r>
      <w:r w:rsidR="009A6B92">
        <w:rPr>
          <w:rStyle w:val="Emphasis"/>
          <w:i w:val="0"/>
          <w:iCs w:val="0"/>
          <w:lang w:val="en"/>
        </w:rPr>
        <w:t>en STRA and fungal sensitisation</w:t>
      </w:r>
      <w:r>
        <w:rPr>
          <w:rStyle w:val="Emphasis"/>
          <w:i w:val="0"/>
          <w:iCs w:val="0"/>
          <w:lang w:val="en"/>
        </w:rPr>
        <w:t xml:space="preserve">. </w:t>
      </w:r>
      <w:r>
        <w:rPr>
          <w:lang w:val="en"/>
        </w:rPr>
        <w:t>Fungal spores are ubiquitous in indoor and outdoor environments but levels vary with geographical area and weather/climate conditions, so it can be difficult to establish a link between exposure and asthma symptoms.</w:t>
      </w:r>
      <w:r>
        <w:rPr>
          <w:lang w:val="en"/>
        </w:rPr>
        <w:fldChar w:fldCharType="begin">
          <w:fldData xml:space="preserve">PEVuZE5vdGU+PENpdGU+PEF1dGhvcj5HdXB0YTwvQXV0aG9yPjxZZWFyPjIwMTg8L1llYXI+PElE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</w:fldData>
        </w:fldChar>
      </w:r>
      <w:r w:rsidR="00B95E61">
        <w:rPr>
          <w:lang w:val="en"/>
        </w:rPr>
        <w:instrText xml:space="preserve"> ADDIN EN.CITE </w:instrText>
      </w:r>
      <w:r w:rsidR="00B95E61">
        <w:rPr>
          <w:lang w:val="en"/>
        </w:rPr>
        <w:fldChar w:fldCharType="begin">
          <w:fldData xml:space="preserve">PEVuZE5vdGU+PENpdGU+PEF1dGhvcj5HdXB0YTwvQXV0aG9yPjxZZWFyPjIwMTg8L1llYXI+PElE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</w:fldData>
        </w:fldChar>
      </w:r>
      <w:r w:rsidR="00B95E61">
        <w:rPr>
          <w:lang w:val="en"/>
        </w:rPr>
        <w:instrText xml:space="preserve"> ADDIN EN.CITE.DATA </w:instrText>
      </w:r>
      <w:r w:rsidR="00B95E61">
        <w:rPr>
          <w:lang w:val="en"/>
        </w:rPr>
      </w:r>
      <w:r w:rsidR="00B95E61">
        <w:rPr>
          <w:lang w:val="en"/>
        </w:rPr>
        <w:fldChar w:fldCharType="end"/>
      </w:r>
      <w:r>
        <w:rPr>
          <w:lang w:val="en"/>
        </w:rPr>
      </w:r>
      <w:r>
        <w:rPr>
          <w:lang w:val="en"/>
        </w:rPr>
        <w:fldChar w:fldCharType="separate"/>
      </w:r>
      <w:r w:rsidR="00B95E61" w:rsidRPr="00B95E61">
        <w:rPr>
          <w:noProof/>
          <w:vertAlign w:val="superscript"/>
          <w:lang w:val="en"/>
        </w:rPr>
        <w:t>68,95,100</w:t>
      </w:r>
      <w:r>
        <w:rPr>
          <w:lang w:val="en"/>
        </w:rPr>
        <w:fldChar w:fldCharType="end"/>
      </w:r>
      <w:r>
        <w:rPr>
          <w:lang w:val="en"/>
        </w:rPr>
        <w:t xml:space="preserve">  The link is also complicated by a degree of cross-reactivity between the different fungal species and the fact that many children are polysensitised to various moulds and pollens with overlapping seasons.</w:t>
      </w:r>
      <w:r>
        <w:rPr>
          <w:lang w:val="en"/>
        </w:rPr>
        <w:fldChar w:fldCharType="begin">
          <w:fldData xml:space="preserve">PEVuZE5vdGU+PENpdGU+PEF1dGhvcj5UaGFtPC9BdXRob3I+PFllYXI+MjAxNzwvWWVhcj48SURU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==
</w:fldData>
        </w:fldChar>
      </w:r>
      <w:r w:rsidR="00B95E61">
        <w:rPr>
          <w:lang w:val="en"/>
        </w:rPr>
        <w:instrText xml:space="preserve"> ADDIN EN.CITE </w:instrText>
      </w:r>
      <w:r w:rsidR="00B95E61">
        <w:rPr>
          <w:lang w:val="en"/>
        </w:rPr>
        <w:fldChar w:fldCharType="begin">
          <w:fldData xml:space="preserve">PEVuZE5vdGU+PENpdGU+PEF1dGhvcj5UaGFtPC9BdXRob3I+PFllYXI+MjAxNzwvWWVhcj48SURU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==
</w:fldData>
        </w:fldChar>
      </w:r>
      <w:r w:rsidR="00B95E61">
        <w:rPr>
          <w:lang w:val="en"/>
        </w:rPr>
        <w:instrText xml:space="preserve"> ADDIN EN.CITE.DATA </w:instrText>
      </w:r>
      <w:r w:rsidR="00B95E61">
        <w:rPr>
          <w:lang w:val="en"/>
        </w:rPr>
      </w:r>
      <w:r w:rsidR="00B95E61">
        <w:rPr>
          <w:lang w:val="en"/>
        </w:rPr>
        <w:fldChar w:fldCharType="end"/>
      </w:r>
      <w:r>
        <w:rPr>
          <w:lang w:val="en"/>
        </w:rPr>
      </w:r>
      <w:r>
        <w:rPr>
          <w:lang w:val="en"/>
        </w:rPr>
        <w:fldChar w:fldCharType="separate"/>
      </w:r>
      <w:r w:rsidR="00B95E61" w:rsidRPr="00B95E61">
        <w:rPr>
          <w:noProof/>
          <w:vertAlign w:val="superscript"/>
          <w:lang w:val="en"/>
        </w:rPr>
        <w:t>66,100</w:t>
      </w:r>
      <w:r>
        <w:rPr>
          <w:lang w:val="en"/>
        </w:rPr>
        <w:fldChar w:fldCharType="end"/>
      </w:r>
      <w:r w:rsidR="00A103D4">
        <w:rPr>
          <w:lang w:val="en"/>
        </w:rPr>
        <w:t xml:space="preserve"> A</w:t>
      </w:r>
      <w:r w:rsidR="00A103D4">
        <w:rPr>
          <w:rStyle w:val="Emphasis"/>
          <w:i w:val="0"/>
          <w:iCs w:val="0"/>
          <w:lang w:val="en"/>
        </w:rPr>
        <w:t xml:space="preserve">ccurately detecting fungal sensitisation is complicated by variable use of SPT and sIgE in different studies and </w:t>
      </w:r>
      <w:r w:rsidR="00114168">
        <w:rPr>
          <w:rStyle w:val="Emphasis"/>
          <w:i w:val="0"/>
          <w:iCs w:val="0"/>
          <w:lang w:val="en"/>
        </w:rPr>
        <w:t>a</w:t>
      </w:r>
      <w:r w:rsidR="00A103D4">
        <w:rPr>
          <w:rStyle w:val="Emphasis"/>
          <w:i w:val="0"/>
          <w:iCs w:val="0"/>
          <w:lang w:val="en"/>
        </w:rPr>
        <w:t xml:space="preserve"> lack of standardised reagents for SPT. Many studies have not </w:t>
      </w:r>
      <w:r w:rsidR="00114168">
        <w:rPr>
          <w:rStyle w:val="Emphasis"/>
          <w:i w:val="0"/>
          <w:iCs w:val="0"/>
          <w:lang w:val="en"/>
        </w:rPr>
        <w:t>considered degree</w:t>
      </w:r>
      <w:r w:rsidR="00A103D4">
        <w:rPr>
          <w:rStyle w:val="Emphasis"/>
          <w:i w:val="0"/>
          <w:iCs w:val="0"/>
          <w:lang w:val="en"/>
        </w:rPr>
        <w:t xml:space="preserve"> of sensitisation</w:t>
      </w:r>
      <w:r w:rsidR="00114168">
        <w:rPr>
          <w:rStyle w:val="Emphasis"/>
          <w:i w:val="0"/>
          <w:iCs w:val="0"/>
          <w:lang w:val="en"/>
        </w:rPr>
        <w:t xml:space="preserve"> or quantified exposure to moulds, and have relatively small sample sizes.</w:t>
      </w:r>
      <w:r w:rsidR="00114168">
        <w:rPr>
          <w:rStyle w:val="Emphasis"/>
          <w:i w:val="0"/>
          <w:iCs w:val="0"/>
          <w:lang w:val="en"/>
        </w:rPr>
        <w:fldChar w:fldCharType="begin">
          <w:fldData xml:space="preserve">PEVuZE5vdGU+PENpdGU+PEF1dGhvcj5UaGFtPC9BdXRob3I+PFllYXI+MjAxNzwvWWVhcj48SURU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</w:fldData>
        </w:fldChar>
      </w:r>
      <w:r w:rsidR="00B95E61">
        <w:rPr>
          <w:rStyle w:val="Emphasis"/>
          <w:i w:val="0"/>
          <w:iCs w:val="0"/>
          <w:lang w:val="en"/>
        </w:rPr>
        <w:instrText xml:space="preserve"> ADDIN EN.CITE </w:instrText>
      </w:r>
      <w:r w:rsidR="00B95E61">
        <w:rPr>
          <w:rStyle w:val="Emphasis"/>
          <w:i w:val="0"/>
          <w:iCs w:val="0"/>
          <w:lang w:val="en"/>
        </w:rPr>
        <w:fldChar w:fldCharType="begin">
          <w:fldData xml:space="preserve">PEVuZE5vdGU+PENpdGU+PEF1dGhvcj5UaGFtPC9BdXRob3I+PFllYXI+MjAxNzwvWWVhcj48SURU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</w:fldData>
        </w:fldChar>
      </w:r>
      <w:r w:rsidR="00B95E61">
        <w:rPr>
          <w:rStyle w:val="Emphasis"/>
          <w:i w:val="0"/>
          <w:iCs w:val="0"/>
          <w:lang w:val="en"/>
        </w:rPr>
        <w:instrText xml:space="preserve"> ADDIN EN.CITE.DATA </w:instrText>
      </w:r>
      <w:r w:rsidR="00B95E61">
        <w:rPr>
          <w:rStyle w:val="Emphasis"/>
          <w:i w:val="0"/>
          <w:iCs w:val="0"/>
          <w:lang w:val="en"/>
        </w:rPr>
      </w:r>
      <w:r w:rsidR="00B95E61">
        <w:rPr>
          <w:rStyle w:val="Emphasis"/>
          <w:i w:val="0"/>
          <w:iCs w:val="0"/>
          <w:lang w:val="en"/>
        </w:rPr>
        <w:fldChar w:fldCharType="end"/>
      </w:r>
      <w:r w:rsidR="00114168">
        <w:rPr>
          <w:rStyle w:val="Emphasis"/>
          <w:i w:val="0"/>
          <w:iCs w:val="0"/>
          <w:lang w:val="en"/>
        </w:rPr>
      </w:r>
      <w:r w:rsidR="00114168">
        <w:rPr>
          <w:rStyle w:val="Emphasis"/>
          <w:i w:val="0"/>
          <w:iCs w:val="0"/>
          <w:lang w:val="en"/>
        </w:rPr>
        <w:fldChar w:fldCharType="separate"/>
      </w:r>
      <w:r w:rsidR="00B95E61" w:rsidRPr="00B95E61">
        <w:rPr>
          <w:rStyle w:val="Emphasis"/>
          <w:i w:val="0"/>
          <w:iCs w:val="0"/>
          <w:noProof/>
          <w:vertAlign w:val="superscript"/>
          <w:lang w:val="en"/>
        </w:rPr>
        <w:t>100</w:t>
      </w:r>
      <w:r w:rsidR="00114168">
        <w:rPr>
          <w:rStyle w:val="Emphasis"/>
          <w:i w:val="0"/>
          <w:iCs w:val="0"/>
          <w:lang w:val="en"/>
        </w:rPr>
        <w:fldChar w:fldCharType="end"/>
      </w:r>
      <w:r w:rsidR="00114168">
        <w:rPr>
          <w:rStyle w:val="Emphasis"/>
          <w:i w:val="0"/>
          <w:iCs w:val="0"/>
          <w:lang w:val="en"/>
        </w:rPr>
        <w:t xml:space="preserve"> Finally, exposure to moulds may drive STRA in some children through a combination of allergic and non-allergic mechanisms outlined above. </w:t>
      </w:r>
      <w:r w:rsidR="00D54974">
        <w:rPr>
          <w:lang w:val="en"/>
        </w:rPr>
        <w:t xml:space="preserve"> </w:t>
      </w:r>
      <w:r w:rsidR="003A73F7">
        <w:rPr>
          <w:lang w:val="en"/>
        </w:rPr>
        <w:t>More research is needed to understand w</w:t>
      </w:r>
      <w:r w:rsidR="00D54974">
        <w:rPr>
          <w:lang w:val="en"/>
        </w:rPr>
        <w:t xml:space="preserve">hich </w:t>
      </w:r>
      <w:r w:rsidR="003A73F7">
        <w:rPr>
          <w:lang w:val="en"/>
        </w:rPr>
        <w:t xml:space="preserve">of these </w:t>
      </w:r>
      <w:r w:rsidR="00D54974">
        <w:rPr>
          <w:lang w:val="en"/>
        </w:rPr>
        <w:t xml:space="preserve">mechanisms are responsible for the relationship </w:t>
      </w:r>
      <w:r w:rsidR="003A73F7">
        <w:rPr>
          <w:lang w:val="en"/>
        </w:rPr>
        <w:t xml:space="preserve">between </w:t>
      </w:r>
      <w:r w:rsidR="00712533">
        <w:rPr>
          <w:lang w:val="en"/>
        </w:rPr>
        <w:t>S</w:t>
      </w:r>
      <w:r w:rsidR="004E429C">
        <w:rPr>
          <w:lang w:val="en"/>
        </w:rPr>
        <w:t>TR</w:t>
      </w:r>
      <w:r w:rsidR="00712533">
        <w:rPr>
          <w:lang w:val="en"/>
        </w:rPr>
        <w:t>A a</w:t>
      </w:r>
      <w:r w:rsidR="003A73F7">
        <w:rPr>
          <w:lang w:val="en"/>
        </w:rPr>
        <w:t xml:space="preserve">nd </w:t>
      </w:r>
      <w:r w:rsidR="004E429C">
        <w:rPr>
          <w:lang w:val="en"/>
        </w:rPr>
        <w:t xml:space="preserve">moulds </w:t>
      </w:r>
      <w:r w:rsidR="003A73F7">
        <w:rPr>
          <w:lang w:val="en"/>
        </w:rPr>
        <w:t>in children.</w:t>
      </w:r>
      <w:r w:rsidR="00612A60">
        <w:rPr>
          <w:lang w:val="en"/>
        </w:rPr>
        <w:t xml:space="preserve"> </w:t>
      </w:r>
    </w:p>
    <w:p w14:paraId="61CD10C8" w14:textId="1F05B49B" w:rsidR="009006B8" w:rsidRPr="00882DD9" w:rsidRDefault="006D73E9" w:rsidP="00A02435">
      <w:pPr>
        <w:jc w:val="both"/>
        <w:rPr>
          <w:lang w:val="en"/>
        </w:rPr>
      </w:pPr>
      <w:r w:rsidRPr="006D73E9">
        <w:rPr>
          <w:lang w:val="en"/>
        </w:rPr>
        <w:t xml:space="preserve">In children with </w:t>
      </w:r>
      <w:r w:rsidR="00712533">
        <w:rPr>
          <w:lang w:val="en"/>
        </w:rPr>
        <w:t>S</w:t>
      </w:r>
      <w:r w:rsidR="002505B3">
        <w:rPr>
          <w:lang w:val="en"/>
        </w:rPr>
        <w:t>TR</w:t>
      </w:r>
      <w:r w:rsidR="00712533">
        <w:rPr>
          <w:lang w:val="en"/>
        </w:rPr>
        <w:t>A</w:t>
      </w:r>
      <w:r w:rsidRPr="006D73E9">
        <w:rPr>
          <w:lang w:val="en"/>
        </w:rPr>
        <w:t xml:space="preserve"> it is important to assess for mould sensitisation </w:t>
      </w:r>
      <w:r w:rsidR="00114168">
        <w:rPr>
          <w:lang w:val="en"/>
        </w:rPr>
        <w:t xml:space="preserve">and exposure </w:t>
      </w:r>
      <w:r w:rsidRPr="006D73E9">
        <w:rPr>
          <w:lang w:val="en"/>
        </w:rPr>
        <w:t xml:space="preserve">so appropriate </w:t>
      </w:r>
      <w:r w:rsidR="00232BDE">
        <w:rPr>
          <w:lang w:val="en"/>
        </w:rPr>
        <w:t xml:space="preserve">avoidance </w:t>
      </w:r>
      <w:r w:rsidRPr="006D73E9">
        <w:rPr>
          <w:lang w:val="en"/>
        </w:rPr>
        <w:t xml:space="preserve">measures can be taken. </w:t>
      </w:r>
      <w:r w:rsidR="00613AA3">
        <w:rPr>
          <w:lang w:val="en"/>
        </w:rPr>
        <w:t xml:space="preserve">A combination of </w:t>
      </w:r>
      <w:r w:rsidR="00712533">
        <w:rPr>
          <w:lang w:val="en"/>
        </w:rPr>
        <w:t>SPT</w:t>
      </w:r>
      <w:r w:rsidR="00535606">
        <w:rPr>
          <w:lang w:val="en"/>
        </w:rPr>
        <w:t xml:space="preserve"> and s</w:t>
      </w:r>
      <w:r w:rsidR="00613AA3">
        <w:rPr>
          <w:lang w:val="en"/>
        </w:rPr>
        <w:t>IgE quantification are recommended as</w:t>
      </w:r>
      <w:r w:rsidR="00232BDE">
        <w:rPr>
          <w:lang w:val="en"/>
        </w:rPr>
        <w:t xml:space="preserve"> together</w:t>
      </w:r>
      <w:r w:rsidR="00613AA3">
        <w:rPr>
          <w:lang w:val="en"/>
        </w:rPr>
        <w:t xml:space="preserve"> they can accurately predict clinical reactivity.</w:t>
      </w:r>
      <w:r w:rsidR="00DB351F">
        <w:rPr>
          <w:lang w:val="en"/>
        </w:rPr>
        <w:fldChar w:fldCharType="begin"/>
      </w:r>
      <w:r w:rsidR="00B95E61">
        <w:rPr>
          <w:lang w:val="en"/>
        </w:rPr>
        <w:instrText xml:space="preserve"> ADDIN EN.CITE &lt;EndNote&gt;&lt;Cite&gt;&lt;Author&gt;Denning&lt;/Author&gt;&lt;Year&gt;2006&lt;/Year&gt;&lt;IDText&gt;The link between fungi and severe asthma: a summary of the evidence&lt;/IDText&gt;&lt;DisplayText&gt;&lt;style face="superscript"&gt;24&lt;/style&gt;&lt;/DisplayText&gt;&lt;record&gt;&lt;dates&gt;&lt;pub-dates&gt;&lt;date&gt;Mar&lt;/date&gt;&lt;/pub-dates&gt;&lt;year&gt;2006&lt;/year&gt;&lt;/dates&gt;&lt;keywords&gt;&lt;keyword&gt;Asthma/immunology/*microbiology&lt;/keyword&gt;&lt;keyword&gt;Humans&lt;/keyword&gt;&lt;keyword&gt;Mycoses/*complications&lt;/keyword&gt;&lt;keyword&gt;Severity of Illness Index&lt;/keyword&gt;&lt;/keywords&gt;&lt;urls&gt;&lt;related-urls&gt;&lt;url&gt;http://www.ncbi.nlm.nih.gov/pubmed/16507864&lt;/url&gt;&lt;/related-urls&gt;&lt;/urls&gt;&lt;isbn&gt;0903-1936 (Print)&amp;#xD;0903-1936 (Linking)&lt;/isbn&gt;&lt;titles&gt;&lt;title&gt;The link between fungi and severe asthma: a summary of the evidence&lt;/title&gt;&lt;secondary-title&gt;Eur Respir J&lt;/secondary-title&gt;&lt;alt-title&gt;The European respiratory journal&lt;/alt-title&gt;&lt;/titles&gt;&lt;pages&gt;615-26&lt;/pages&gt;&lt;number&gt;3&lt;/number&gt;&lt;contributors&gt;&lt;authors&gt;&lt;author&gt;Denning, D. W.&lt;/author&gt;&lt;author&gt;O&amp;apos;Driscoll, B. R.&lt;/author&gt;&lt;author&gt;Hogaboam, C. M.&lt;/author&gt;&lt;author&gt;Bowyer, P.&lt;/author&gt;&lt;author&gt;Niven, R. M.&lt;/author&gt;&lt;/authors&gt;&lt;/contributors&gt;&lt;added-date format="utc"&gt;1457697198&lt;/added-date&gt;&lt;ref-type name="Journal Article"&gt;17&lt;/ref-type&gt;&lt;auth-address&gt;School of Medicine, Mancester University, and Department of Cardiothoracic Medicine, Wythenshawe Hospital, Southmoor Rd, Manchester M23 9LT, UK. ddenning@manchester.ac.uk&lt;/auth-address&gt;&lt;rec-number&gt;2397&lt;/rec-number&gt;&lt;last-updated-date format="utc"&gt;1457698009&lt;/last-updated-date&gt;&lt;accession-num&gt;16507864&lt;/accession-num&gt;&lt;electronic-resource-num&gt;10.1183/09031936.06.00074705&lt;/electronic-resource-num&gt;&lt;volume&gt;27&lt;/volume&gt;&lt;/record&gt;&lt;/Cite&gt;&lt;/EndNote&gt;</w:instrText>
      </w:r>
      <w:r w:rsidR="00DB351F">
        <w:rPr>
          <w:lang w:val="en"/>
        </w:rPr>
        <w:fldChar w:fldCharType="separate"/>
      </w:r>
      <w:r w:rsidR="00B95E61" w:rsidRPr="00B95E61">
        <w:rPr>
          <w:noProof/>
          <w:vertAlign w:val="superscript"/>
          <w:lang w:val="en"/>
        </w:rPr>
        <w:t>24</w:t>
      </w:r>
      <w:r w:rsidR="00DB351F">
        <w:rPr>
          <w:lang w:val="en"/>
        </w:rPr>
        <w:fldChar w:fldCharType="end"/>
      </w:r>
      <w:r w:rsidR="00613AA3">
        <w:rPr>
          <w:lang w:val="en"/>
        </w:rPr>
        <w:t xml:space="preserve"> </w:t>
      </w:r>
      <w:r w:rsidR="00FE2EFF">
        <w:rPr>
          <w:lang w:val="en"/>
        </w:rPr>
        <w:t xml:space="preserve">Management of </w:t>
      </w:r>
      <w:r w:rsidR="00BB44A7">
        <w:rPr>
          <w:lang w:val="en"/>
        </w:rPr>
        <w:t>SAFS</w:t>
      </w:r>
      <w:r w:rsidR="005A7384">
        <w:rPr>
          <w:lang w:val="en"/>
        </w:rPr>
        <w:t xml:space="preserve"> can be difficult as </w:t>
      </w:r>
      <w:r w:rsidR="00712533">
        <w:rPr>
          <w:lang w:val="en"/>
        </w:rPr>
        <w:t xml:space="preserve">spore concentrations </w:t>
      </w:r>
      <w:r w:rsidR="00BB44A7">
        <w:rPr>
          <w:lang w:val="en"/>
        </w:rPr>
        <w:t>can be</w:t>
      </w:r>
      <w:r w:rsidR="005A7384">
        <w:rPr>
          <w:lang w:val="en"/>
        </w:rPr>
        <w:t xml:space="preserve"> unpredict</w:t>
      </w:r>
      <w:r w:rsidR="00BB44A7">
        <w:rPr>
          <w:lang w:val="en"/>
        </w:rPr>
        <w:t xml:space="preserve">able and exposure </w:t>
      </w:r>
      <w:r w:rsidR="005A7384">
        <w:rPr>
          <w:lang w:val="en"/>
        </w:rPr>
        <w:t>difficult to avoid.</w:t>
      </w:r>
      <w:r w:rsidR="00DB351F">
        <w:rPr>
          <w:lang w:val="en"/>
        </w:rPr>
        <w:fldChar w:fldCharType="begin">
          <w:fldData xml:space="preserve">PEVuZE5vdGU+PENpdGU+PEF1dGhvcj5NZW5nPC9BdXRob3I+PFllYXI+MjAxMjwvWWVhcj48SURU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</w:fldData>
        </w:fldChar>
      </w:r>
      <w:r w:rsidR="00B95E61">
        <w:rPr>
          <w:lang w:val="en"/>
        </w:rPr>
        <w:instrText xml:space="preserve"> ADDIN EN.CITE </w:instrText>
      </w:r>
      <w:r w:rsidR="00B95E61">
        <w:rPr>
          <w:lang w:val="en"/>
        </w:rPr>
        <w:fldChar w:fldCharType="begin">
          <w:fldData xml:space="preserve">PEVuZE5vdGU+PENpdGU+PEF1dGhvcj5NZW5nPC9BdXRob3I+PFllYXI+MjAxMjwvWWVhcj48SURU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</w:fldData>
        </w:fldChar>
      </w:r>
      <w:r w:rsidR="00B95E61">
        <w:rPr>
          <w:lang w:val="en"/>
        </w:rPr>
        <w:instrText xml:space="preserve"> ADDIN EN.CITE.DATA </w:instrText>
      </w:r>
      <w:r w:rsidR="00B95E61">
        <w:rPr>
          <w:lang w:val="en"/>
        </w:rPr>
      </w:r>
      <w:r w:rsidR="00B95E61">
        <w:rPr>
          <w:lang w:val="en"/>
        </w:rPr>
        <w:fldChar w:fldCharType="end"/>
      </w:r>
      <w:r w:rsidR="00DB351F">
        <w:rPr>
          <w:lang w:val="en"/>
        </w:rPr>
      </w:r>
      <w:r w:rsidR="00DB351F">
        <w:rPr>
          <w:lang w:val="en"/>
        </w:rPr>
        <w:fldChar w:fldCharType="separate"/>
      </w:r>
      <w:r w:rsidR="00B95E61" w:rsidRPr="00B95E61">
        <w:rPr>
          <w:noProof/>
          <w:vertAlign w:val="superscript"/>
          <w:lang w:val="en"/>
        </w:rPr>
        <w:t>68</w:t>
      </w:r>
      <w:r w:rsidR="00DB351F">
        <w:rPr>
          <w:lang w:val="en"/>
        </w:rPr>
        <w:fldChar w:fldCharType="end"/>
      </w:r>
      <w:r w:rsidR="006157B8">
        <w:rPr>
          <w:lang w:val="en"/>
        </w:rPr>
        <w:t xml:space="preserve"> </w:t>
      </w:r>
      <w:r w:rsidR="00B34281">
        <w:t>A</w:t>
      </w:r>
      <w:r w:rsidR="00FE2EFF">
        <w:rPr>
          <w:lang w:val="en"/>
        </w:rPr>
        <w:t xml:space="preserve">dvice </w:t>
      </w:r>
      <w:r w:rsidR="00B34281">
        <w:rPr>
          <w:lang w:val="en"/>
        </w:rPr>
        <w:t xml:space="preserve">regarding </w:t>
      </w:r>
      <w:r w:rsidR="003C4F31">
        <w:rPr>
          <w:lang w:val="en"/>
        </w:rPr>
        <w:t xml:space="preserve">potential risk situations </w:t>
      </w:r>
      <w:r w:rsidR="00FE2EFF">
        <w:rPr>
          <w:lang w:val="en"/>
        </w:rPr>
        <w:t xml:space="preserve">such as </w:t>
      </w:r>
      <w:r w:rsidR="00B34281">
        <w:rPr>
          <w:lang w:val="en"/>
        </w:rPr>
        <w:t>thunderstorms and handling mouldy vegetation</w:t>
      </w:r>
      <w:r w:rsidR="00A51D24">
        <w:rPr>
          <w:lang w:val="en"/>
        </w:rPr>
        <w:t xml:space="preserve"> </w:t>
      </w:r>
      <w:r w:rsidR="003C4F31">
        <w:rPr>
          <w:lang w:val="en"/>
        </w:rPr>
        <w:t>should be given</w:t>
      </w:r>
      <w:r w:rsidR="00B34281">
        <w:rPr>
          <w:lang w:val="en"/>
        </w:rPr>
        <w:t xml:space="preserve"> to mitigate the effects of outdoor exposures</w:t>
      </w:r>
      <w:r w:rsidR="00FE2EFF">
        <w:rPr>
          <w:lang w:val="en"/>
        </w:rPr>
        <w:t>.</w:t>
      </w:r>
      <w:r w:rsidR="00DB351F">
        <w:rPr>
          <w:lang w:val="en"/>
        </w:rPr>
        <w:fldChar w:fldCharType="begin">
          <w:fldData xml:space="preserve">PEVuZE5vdGU+PENpdGU+PEF1dGhvcj5GZXJuYW5kZXogUm9kcmlndWV6PC9BdXRob3I+PFllYXI+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==
</w:fldData>
        </w:fldChar>
      </w:r>
      <w:r w:rsidR="00B95E61">
        <w:rPr>
          <w:lang w:val="en"/>
        </w:rPr>
        <w:instrText xml:space="preserve"> ADDIN EN.CITE </w:instrText>
      </w:r>
      <w:r w:rsidR="00B95E61">
        <w:rPr>
          <w:lang w:val="en"/>
        </w:rPr>
        <w:fldChar w:fldCharType="begin">
          <w:fldData xml:space="preserve">PEVuZE5vdGU+PENpdGU+PEF1dGhvcj5GZXJuYW5kZXogUm9kcmlndWV6PC9BdXRob3I+PFllYXI+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==
</w:fldData>
        </w:fldChar>
      </w:r>
      <w:r w:rsidR="00B95E61">
        <w:rPr>
          <w:lang w:val="en"/>
        </w:rPr>
        <w:instrText xml:space="preserve"> ADDIN EN.CITE.DATA </w:instrText>
      </w:r>
      <w:r w:rsidR="00B95E61">
        <w:rPr>
          <w:lang w:val="en"/>
        </w:rPr>
      </w:r>
      <w:r w:rsidR="00B95E61">
        <w:rPr>
          <w:lang w:val="en"/>
        </w:rPr>
        <w:fldChar w:fldCharType="end"/>
      </w:r>
      <w:r w:rsidR="00DB351F">
        <w:rPr>
          <w:lang w:val="en"/>
        </w:rPr>
      </w:r>
      <w:r w:rsidR="00DB351F">
        <w:rPr>
          <w:lang w:val="en"/>
        </w:rPr>
        <w:fldChar w:fldCharType="separate"/>
      </w:r>
      <w:r w:rsidR="00B95E61" w:rsidRPr="00B95E61">
        <w:rPr>
          <w:noProof/>
          <w:vertAlign w:val="superscript"/>
          <w:lang w:val="en"/>
        </w:rPr>
        <w:t>66</w:t>
      </w:r>
      <w:r w:rsidR="00DB351F">
        <w:rPr>
          <w:lang w:val="en"/>
        </w:rPr>
        <w:fldChar w:fldCharType="end"/>
      </w:r>
      <w:r w:rsidR="00612A60" w:rsidRPr="00612A60">
        <w:rPr>
          <w:rFonts w:ascii="Helvetica" w:hAnsi="Helvetica"/>
          <w:sz w:val="21"/>
          <w:szCs w:val="21"/>
          <w:lang w:val="en"/>
        </w:rPr>
        <w:t xml:space="preserve"> </w:t>
      </w:r>
      <w:r w:rsidR="00612A60">
        <w:rPr>
          <w:lang w:val="en"/>
        </w:rPr>
        <w:t>E</w:t>
      </w:r>
      <w:r w:rsidR="00612A60" w:rsidRPr="00612A60">
        <w:rPr>
          <w:lang w:val="en"/>
        </w:rPr>
        <w:t xml:space="preserve">vidence for a potential benefit of antifungal therapy in </w:t>
      </w:r>
      <w:r w:rsidR="00232BDE">
        <w:rPr>
          <w:lang w:val="en"/>
        </w:rPr>
        <w:t>SAFS</w:t>
      </w:r>
      <w:r w:rsidR="00612A60" w:rsidRPr="00612A60">
        <w:rPr>
          <w:lang w:val="en"/>
        </w:rPr>
        <w:t xml:space="preserve"> is very limited</w:t>
      </w:r>
      <w:r w:rsidR="00CD1B9E">
        <w:rPr>
          <w:lang w:val="en"/>
        </w:rPr>
        <w:t>,</w:t>
      </w:r>
      <w:r w:rsidR="00DB351F">
        <w:rPr>
          <w:lang w:val="en"/>
        </w:rPr>
        <w:fldChar w:fldCharType="begin"/>
      </w:r>
      <w:r w:rsidR="00B95E61">
        <w:rPr>
          <w:lang w:val="en"/>
        </w:rPr>
        <w:instrText xml:space="preserve"> ADDIN EN.CITE &lt;EndNote&gt;&lt;Cite&gt;&lt;Author&gt;Denning&lt;/Author&gt;&lt;Year&gt;2006&lt;/Year&gt;&lt;IDText&gt;The link between fungi and severe asthma: a summary of the evidence&lt;/IDText&gt;&lt;DisplayText&gt;&lt;style face="superscript"&gt;24&lt;/style&gt;&lt;/DisplayText&gt;&lt;record&gt;&lt;dates&gt;&lt;pub-dates&gt;&lt;date&gt;Mar&lt;/date&gt;&lt;/pub-dates&gt;&lt;year&gt;2006&lt;/year&gt;&lt;/dates&gt;&lt;keywords&gt;&lt;keyword&gt;Asthma/immunology/*microbiology&lt;/keyword&gt;&lt;keyword&gt;Humans&lt;/keyword&gt;&lt;keyword&gt;Mycoses/*complications&lt;/keyword&gt;&lt;keyword&gt;Severity of Illness Index&lt;/keyword&gt;&lt;/keywords&gt;&lt;urls&gt;&lt;related-urls&gt;&lt;url&gt;http://www.ncbi.nlm.nih.gov/pubmed/16507864&lt;/url&gt;&lt;/related-urls&gt;&lt;/urls&gt;&lt;isbn&gt;0903-1936 (Print)&amp;#xD;0903-1936 (Linking)&lt;/isbn&gt;&lt;titles&gt;&lt;title&gt;The link between fungi and severe asthma: a summary of the evidence&lt;/title&gt;&lt;secondary-title&gt;Eur Respir J&lt;/secondary-title&gt;&lt;alt-title&gt;The European respiratory journal&lt;/alt-title&gt;&lt;/titles&gt;&lt;pages&gt;615-26&lt;/pages&gt;&lt;number&gt;3&lt;/number&gt;&lt;contributors&gt;&lt;authors&gt;&lt;author&gt;Denning, D. W.&lt;/author&gt;&lt;author&gt;O&amp;apos;Driscoll, B. R.&lt;/author&gt;&lt;author&gt;Hogaboam, C. M.&lt;/author&gt;&lt;author&gt;Bowyer, P.&lt;/author&gt;&lt;author&gt;Niven, R. M.&lt;/author&gt;&lt;/authors&gt;&lt;/contributors&gt;&lt;added-date format="utc"&gt;1457697198&lt;/added-date&gt;&lt;ref-type name="Journal Article"&gt;17&lt;/ref-type&gt;&lt;auth-address&gt;School of Medicine, Mancester University, and Department of Cardiothoracic Medicine, Wythenshawe Hospital, Southmoor Rd, Manchester M23 9LT, UK. ddenning@manchester.ac.uk&lt;/auth-address&gt;&lt;rec-number&gt;2397&lt;/rec-number&gt;&lt;last-updated-date format="utc"&gt;1457698009&lt;/last-updated-date&gt;&lt;accession-num&gt;16507864&lt;/accession-num&gt;&lt;electronic-resource-num&gt;10.1183/09031936.06.00074705&lt;/electronic-resource-num&gt;&lt;volume&gt;27&lt;/volume&gt;&lt;/record&gt;&lt;/Cite&gt;&lt;/EndNote&gt;</w:instrText>
      </w:r>
      <w:r w:rsidR="00DB351F">
        <w:rPr>
          <w:lang w:val="en"/>
        </w:rPr>
        <w:fldChar w:fldCharType="separate"/>
      </w:r>
      <w:r w:rsidR="00B95E61" w:rsidRPr="00B95E61">
        <w:rPr>
          <w:noProof/>
          <w:vertAlign w:val="superscript"/>
          <w:lang w:val="en"/>
        </w:rPr>
        <w:t>24</w:t>
      </w:r>
      <w:r w:rsidR="00DB351F">
        <w:rPr>
          <w:lang w:val="en"/>
        </w:rPr>
        <w:fldChar w:fldCharType="end"/>
      </w:r>
      <w:r w:rsidR="003C4F31">
        <w:rPr>
          <w:lang w:val="en"/>
        </w:rPr>
        <w:t xml:space="preserve"> </w:t>
      </w:r>
      <w:r w:rsidR="00CD1B9E">
        <w:rPr>
          <w:lang w:val="en"/>
        </w:rPr>
        <w:t>and techniques for fungal culture from sputum and bronchoalveolar lavage have low sensitivity for detecting infection</w:t>
      </w:r>
      <w:r w:rsidR="00232BDE">
        <w:rPr>
          <w:lang w:val="en"/>
        </w:rPr>
        <w:t>.</w:t>
      </w:r>
      <w:r w:rsidR="00DB351F">
        <w:rPr>
          <w:lang w:val="en"/>
        </w:rPr>
        <w:fldChar w:fldCharType="begin">
          <w:fldData xml:space="preserve">PEVuZE5vdGU+PENpdGU+PEF1dGhvcj5WaWNlbmNpbzwvQXV0aG9yPjxZZWFyPjIwMTQ8L1llYXI+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=
</w:fldData>
        </w:fldChar>
      </w:r>
      <w:r w:rsidR="00B95E61">
        <w:rPr>
          <w:lang w:val="en"/>
        </w:rPr>
        <w:instrText xml:space="preserve"> ADDIN EN.CITE </w:instrText>
      </w:r>
      <w:r w:rsidR="00B95E61">
        <w:rPr>
          <w:lang w:val="en"/>
        </w:rPr>
        <w:fldChar w:fldCharType="begin">
          <w:fldData xml:space="preserve">PEVuZE5vdGU+PENpdGU+PEF1dGhvcj5WaWNlbmNpbzwvQXV0aG9yPjxZZWFyPjIwMTQ8L1llYXI+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=
</w:fldData>
        </w:fldChar>
      </w:r>
      <w:r w:rsidR="00B95E61">
        <w:rPr>
          <w:lang w:val="en"/>
        </w:rPr>
        <w:instrText xml:space="preserve"> ADDIN EN.CITE.DATA </w:instrText>
      </w:r>
      <w:r w:rsidR="00B95E61">
        <w:rPr>
          <w:lang w:val="en"/>
        </w:rPr>
      </w:r>
      <w:r w:rsidR="00B95E61">
        <w:rPr>
          <w:lang w:val="en"/>
        </w:rPr>
        <w:fldChar w:fldCharType="end"/>
      </w:r>
      <w:r w:rsidR="00DB351F">
        <w:rPr>
          <w:lang w:val="en"/>
        </w:rPr>
      </w:r>
      <w:r w:rsidR="00DB351F">
        <w:rPr>
          <w:lang w:val="en"/>
        </w:rPr>
        <w:fldChar w:fldCharType="separate"/>
      </w:r>
      <w:r w:rsidR="00B95E61" w:rsidRPr="00B95E61">
        <w:rPr>
          <w:noProof/>
          <w:vertAlign w:val="superscript"/>
          <w:lang w:val="en"/>
        </w:rPr>
        <w:t>98</w:t>
      </w:r>
      <w:r w:rsidR="00DB351F">
        <w:rPr>
          <w:lang w:val="en"/>
        </w:rPr>
        <w:fldChar w:fldCharType="end"/>
      </w:r>
      <w:r w:rsidR="00CD1B9E">
        <w:rPr>
          <w:lang w:val="en"/>
        </w:rPr>
        <w:t xml:space="preserve"> </w:t>
      </w:r>
      <w:r w:rsidR="00232BDE">
        <w:rPr>
          <w:lang w:val="en"/>
        </w:rPr>
        <w:t>W</w:t>
      </w:r>
      <w:r w:rsidR="00CD1B9E">
        <w:rPr>
          <w:lang w:val="en"/>
        </w:rPr>
        <w:t xml:space="preserve">hilst case-reports are positive, </w:t>
      </w:r>
      <w:r w:rsidR="0079025F">
        <w:rPr>
          <w:lang w:val="en"/>
        </w:rPr>
        <w:t>randomised controlled trials</w:t>
      </w:r>
      <w:r w:rsidR="00CD1B9E">
        <w:rPr>
          <w:lang w:val="en"/>
        </w:rPr>
        <w:t xml:space="preserve"> are needed to understand the role </w:t>
      </w:r>
      <w:r w:rsidR="0079025F">
        <w:rPr>
          <w:lang w:val="en"/>
        </w:rPr>
        <w:t xml:space="preserve">of </w:t>
      </w:r>
      <w:r w:rsidR="00CD1B9E">
        <w:rPr>
          <w:lang w:val="en"/>
        </w:rPr>
        <w:t>antifungals in SAFS</w:t>
      </w:r>
      <w:r w:rsidR="00CD1B9E" w:rsidRPr="00612A60">
        <w:rPr>
          <w:lang w:val="en"/>
        </w:rPr>
        <w:t>.</w:t>
      </w:r>
      <w:r w:rsidR="00CD1B9E">
        <w:rPr>
          <w:lang w:val="en"/>
        </w:rPr>
        <w:t xml:space="preserve"> </w:t>
      </w:r>
    </w:p>
    <w:p w14:paraId="68B2B1C6" w14:textId="6DB8E5BD" w:rsidR="00DE3F4C" w:rsidRPr="009E5AFE" w:rsidRDefault="007F60B1" w:rsidP="00A02435">
      <w:pPr>
        <w:pStyle w:val="Heading4"/>
        <w:jc w:val="both"/>
        <w:rPr>
          <w:lang w:val="en"/>
        </w:rPr>
      </w:pPr>
      <w:r>
        <w:rPr>
          <w:lang w:val="en"/>
        </w:rPr>
        <w:t>Pollens</w:t>
      </w:r>
    </w:p>
    <w:p w14:paraId="2B38D80C" w14:textId="3DB58937" w:rsidR="0050116E" w:rsidRDefault="00285B30" w:rsidP="00A02435">
      <w:pPr>
        <w:jc w:val="both"/>
      </w:pPr>
      <w:r>
        <w:rPr>
          <w:iCs/>
        </w:rPr>
        <w:t xml:space="preserve">Pollen is known to </w:t>
      </w:r>
      <w:r w:rsidR="008C6208">
        <w:rPr>
          <w:iCs/>
        </w:rPr>
        <w:t xml:space="preserve">be a strong </w:t>
      </w:r>
      <w:r>
        <w:rPr>
          <w:iCs/>
        </w:rPr>
        <w:t xml:space="preserve">trigger </w:t>
      </w:r>
      <w:r w:rsidR="008C6208">
        <w:rPr>
          <w:iCs/>
        </w:rPr>
        <w:t xml:space="preserve">for </w:t>
      </w:r>
      <w:r>
        <w:rPr>
          <w:iCs/>
        </w:rPr>
        <w:t xml:space="preserve">seasonal </w:t>
      </w:r>
      <w:r w:rsidR="006E099B">
        <w:rPr>
          <w:iCs/>
        </w:rPr>
        <w:t>AR</w:t>
      </w:r>
      <w:r w:rsidR="0050116E">
        <w:rPr>
          <w:iCs/>
        </w:rPr>
        <w:t xml:space="preserve"> and conjunctivitis</w:t>
      </w:r>
      <w:r w:rsidR="006E099B">
        <w:rPr>
          <w:iCs/>
        </w:rPr>
        <w:t xml:space="preserve"> and </w:t>
      </w:r>
      <w:r w:rsidR="0050116E">
        <w:rPr>
          <w:iCs/>
        </w:rPr>
        <w:t xml:space="preserve">has been reported to </w:t>
      </w:r>
      <w:r w:rsidR="008C6208">
        <w:rPr>
          <w:iCs/>
        </w:rPr>
        <w:t xml:space="preserve">trigger </w:t>
      </w:r>
      <w:r w:rsidR="00896E41">
        <w:rPr>
          <w:iCs/>
        </w:rPr>
        <w:t>asthma</w:t>
      </w:r>
      <w:r w:rsidR="00BF2DF1">
        <w:rPr>
          <w:iCs/>
        </w:rPr>
        <w:t xml:space="preserve"> </w:t>
      </w:r>
      <w:r>
        <w:rPr>
          <w:iCs/>
        </w:rPr>
        <w:t>exacerbat</w:t>
      </w:r>
      <w:r w:rsidR="00BF2DF1">
        <w:rPr>
          <w:iCs/>
        </w:rPr>
        <w:t>ions in sensitised children.</w:t>
      </w:r>
      <w:r w:rsidR="00DB351F">
        <w:rPr>
          <w:iCs/>
        </w:rPr>
        <w:fldChar w:fldCharType="begin">
          <w:fldData xml:space="preserve">PEVuZE5vdGU+PENpdGU+PEF1dGhvcj5Cb3VzcXVldDwvQXV0aG9yPjxZZWFyPjIwMDg8L1llYXI+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</w:fldData>
        </w:fldChar>
      </w:r>
      <w:r w:rsidR="00B95E61">
        <w:rPr>
          <w:iCs/>
        </w:rPr>
        <w:instrText xml:space="preserve"> ADDIN EN.CITE </w:instrText>
      </w:r>
      <w:r w:rsidR="00B95E61">
        <w:rPr>
          <w:iCs/>
        </w:rPr>
        <w:fldChar w:fldCharType="begin">
          <w:fldData xml:space="preserve">PEVuZE5vdGU+PENpdGU+PEF1dGhvcj5Cb3VzcXVldDwvQXV0aG9yPjxZZWFyPjIwMDg8L1llYXI+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</w:fldData>
        </w:fldChar>
      </w:r>
      <w:r w:rsidR="00B95E61">
        <w:rPr>
          <w:iCs/>
        </w:rPr>
        <w:instrText xml:space="preserve"> ADDIN EN.CITE.DATA </w:instrText>
      </w:r>
      <w:r w:rsidR="00B95E61">
        <w:rPr>
          <w:iCs/>
        </w:rPr>
      </w:r>
      <w:r w:rsidR="00B95E61">
        <w:rPr>
          <w:iCs/>
        </w:rPr>
        <w:fldChar w:fldCharType="end"/>
      </w:r>
      <w:r w:rsidR="00DB351F">
        <w:rPr>
          <w:iCs/>
        </w:rPr>
      </w:r>
      <w:r w:rsidR="00DB351F">
        <w:rPr>
          <w:iCs/>
        </w:rPr>
        <w:fldChar w:fldCharType="separate"/>
      </w:r>
      <w:r w:rsidR="00B95E61" w:rsidRPr="00B95E61">
        <w:rPr>
          <w:iCs/>
          <w:noProof/>
          <w:vertAlign w:val="superscript"/>
        </w:rPr>
        <w:t>34</w:t>
      </w:r>
      <w:r w:rsidR="00DB351F">
        <w:rPr>
          <w:iCs/>
        </w:rPr>
        <w:fldChar w:fldCharType="end"/>
      </w:r>
      <w:r w:rsidR="008C6208">
        <w:rPr>
          <w:iCs/>
        </w:rPr>
        <w:t xml:space="preserve"> In</w:t>
      </w:r>
      <w:r>
        <w:rPr>
          <w:iCs/>
        </w:rPr>
        <w:t xml:space="preserve"> a study in Atlanta, ambient </w:t>
      </w:r>
      <w:r w:rsidR="00C13C26">
        <w:rPr>
          <w:iCs/>
        </w:rPr>
        <w:t xml:space="preserve">grass and tree </w:t>
      </w:r>
      <w:r>
        <w:rPr>
          <w:iCs/>
        </w:rPr>
        <w:t xml:space="preserve">pollen levels </w:t>
      </w:r>
      <w:r w:rsidR="001B5A64" w:rsidRPr="001B5A64">
        <w:rPr>
          <w:iCs/>
        </w:rPr>
        <w:t>contribute</w:t>
      </w:r>
      <w:r w:rsidR="00A70281">
        <w:rPr>
          <w:iCs/>
        </w:rPr>
        <w:t>d</w:t>
      </w:r>
      <w:r w:rsidR="001B5A64" w:rsidRPr="001B5A64">
        <w:rPr>
          <w:iCs/>
        </w:rPr>
        <w:t xml:space="preserve"> to asthma morbidity</w:t>
      </w:r>
      <w:r w:rsidR="00C13C26">
        <w:rPr>
          <w:iCs/>
        </w:rPr>
        <w:t xml:space="preserve"> in children</w:t>
      </w:r>
      <w:r>
        <w:rPr>
          <w:iCs/>
        </w:rPr>
        <w:t>, with a significant 10-</w:t>
      </w:r>
      <w:r w:rsidR="001B5A64" w:rsidRPr="001B5A64">
        <w:rPr>
          <w:iCs/>
        </w:rPr>
        <w:t xml:space="preserve">15% increase in </w:t>
      </w:r>
      <w:r w:rsidR="005248BF">
        <w:t xml:space="preserve">emergency department </w:t>
      </w:r>
      <w:r>
        <w:rPr>
          <w:iCs/>
        </w:rPr>
        <w:t>attendance</w:t>
      </w:r>
      <w:r w:rsidR="00A70281">
        <w:rPr>
          <w:iCs/>
        </w:rPr>
        <w:t>s</w:t>
      </w:r>
      <w:r>
        <w:rPr>
          <w:iCs/>
        </w:rPr>
        <w:t xml:space="preserve"> for asthma </w:t>
      </w:r>
      <w:r w:rsidR="001B5A64" w:rsidRPr="001B5A64">
        <w:rPr>
          <w:iCs/>
        </w:rPr>
        <w:t xml:space="preserve">on </w:t>
      </w:r>
      <w:r>
        <w:rPr>
          <w:iCs/>
        </w:rPr>
        <w:t>the days wit</w:t>
      </w:r>
      <w:r w:rsidR="001B5A64" w:rsidRPr="001B5A64">
        <w:rPr>
          <w:iCs/>
        </w:rPr>
        <w:t xml:space="preserve">h the highest </w:t>
      </w:r>
      <w:r>
        <w:rPr>
          <w:iCs/>
        </w:rPr>
        <w:t xml:space="preserve">pollen </w:t>
      </w:r>
      <w:r w:rsidR="001B5A64" w:rsidRPr="001B5A64">
        <w:rPr>
          <w:iCs/>
        </w:rPr>
        <w:t>concentrations.</w:t>
      </w:r>
      <w:r w:rsidR="00DB351F">
        <w:rPr>
          <w:iCs/>
        </w:rPr>
        <w:fldChar w:fldCharType="begin">
          <w:fldData xml:space="preserve">PEVuZE5vdGU+PENpdGU+PEF1dGhvcj5EYXJyb3c8L0F1dGhvcj48WWVhcj4yMDEyPC9ZZWFyPjxJ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</w:fldData>
        </w:fldChar>
      </w:r>
      <w:r w:rsidR="00B95E61">
        <w:rPr>
          <w:iCs/>
        </w:rPr>
        <w:instrText xml:space="preserve"> ADDIN EN.CITE </w:instrText>
      </w:r>
      <w:r w:rsidR="00B95E61">
        <w:rPr>
          <w:iCs/>
        </w:rPr>
        <w:fldChar w:fldCharType="begin">
          <w:fldData xml:space="preserve">PEVuZE5vdGU+PENpdGU+PEF1dGhvcj5EYXJyb3c8L0F1dGhvcj48WWVhcj4yMDEyPC9ZZWFyPjxJ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</w:fldData>
        </w:fldChar>
      </w:r>
      <w:r w:rsidR="00B95E61">
        <w:rPr>
          <w:iCs/>
        </w:rPr>
        <w:instrText xml:space="preserve"> ADDIN EN.CITE.DATA </w:instrText>
      </w:r>
      <w:r w:rsidR="00B95E61">
        <w:rPr>
          <w:iCs/>
        </w:rPr>
      </w:r>
      <w:r w:rsidR="00B95E61">
        <w:rPr>
          <w:iCs/>
        </w:rPr>
        <w:fldChar w:fldCharType="end"/>
      </w:r>
      <w:r w:rsidR="00DB351F">
        <w:rPr>
          <w:iCs/>
        </w:rPr>
      </w:r>
      <w:r w:rsidR="00DB351F">
        <w:rPr>
          <w:iCs/>
        </w:rPr>
        <w:fldChar w:fldCharType="separate"/>
      </w:r>
      <w:r w:rsidR="00B95E61" w:rsidRPr="00B95E61">
        <w:rPr>
          <w:iCs/>
          <w:noProof/>
          <w:vertAlign w:val="superscript"/>
        </w:rPr>
        <w:t>106</w:t>
      </w:r>
      <w:r w:rsidR="00DB351F">
        <w:rPr>
          <w:iCs/>
        </w:rPr>
        <w:fldChar w:fldCharType="end"/>
      </w:r>
      <w:r>
        <w:rPr>
          <w:iCs/>
        </w:rPr>
        <w:t xml:space="preserve"> </w:t>
      </w:r>
      <w:r w:rsidR="00A51D24">
        <w:rPr>
          <w:iCs/>
        </w:rPr>
        <w:t xml:space="preserve">Other studies have shown </w:t>
      </w:r>
      <w:r w:rsidR="000532F0">
        <w:t xml:space="preserve">similar </w:t>
      </w:r>
      <w:r w:rsidR="00A51D24">
        <w:t>result</w:t>
      </w:r>
      <w:r w:rsidR="00EA4199">
        <w:t>s</w:t>
      </w:r>
      <w:r w:rsidR="00F751FF">
        <w:t>.</w:t>
      </w:r>
      <w:r w:rsidR="00DB351F">
        <w:fldChar w:fldCharType="begin"/>
      </w:r>
      <w:r w:rsidR="00B95E61">
        <w:instrText xml:space="preserve"> ADDIN EN.CITE &lt;EndNote&gt;&lt;Cite&gt;&lt;Author&gt;Erbas&lt;/Author&gt;&lt;Year&gt;2012&lt;/Year&gt;&lt;IDText&gt;The role of seasonal grass pollen on childhood asthma emergency department presentations&lt;/IDText&gt;&lt;DisplayText&gt;&lt;style face="superscript"&gt;107&lt;/style&gt;&lt;/DisplayText&gt;&lt;record&gt;&lt;keywords&gt;&lt;keyword&gt;asthma&lt;/keyword&gt;&lt;keyword&gt;environmental asthma&lt;/keyword&gt;&lt;keyword&gt;grass pollen&lt;/keyword&gt;&lt;/keywords&gt;&lt;urls&gt;&lt;related-urls&gt;&lt;url&gt;http://dx.doi.org/10.1111/j.1365-2222.2012.03995.x&lt;/url&gt;&lt;/related-urls&gt;&lt;/urls&gt;&lt;isbn&gt;1365-2222&lt;/isbn&gt;&lt;titles&gt;&lt;title&gt;The role of seasonal grass pollen on childhood asthma emergency department presentations&lt;/title&gt;&lt;secondary-title&gt;Clinical &amp;amp; Experimental Allergy&lt;/secondary-title&gt;&lt;/titles&gt;&lt;pages&gt;799-805&lt;/pages&gt;&lt;number&gt;5&lt;/number&gt;&lt;contributors&gt;&lt;authors&gt;&lt;author&gt;Erbas, B.&lt;/author&gt;&lt;author&gt;Akram, M.&lt;/author&gt;&lt;author&gt;Dharmage, S. C.&lt;/author&gt;&lt;author&gt;Tham, R.&lt;/author&gt;&lt;author&gt;Dennekamp, M.&lt;/author&gt;&lt;author&gt;Newbigin, E.&lt;/author&gt;&lt;author&gt;Taylor, P.&lt;/author&gt;&lt;author&gt;Tang, M. L. K.&lt;/author&gt;&lt;author&gt;Abramson, M. J.&lt;/author&gt;&lt;/authors&gt;&lt;/contributors&gt;&lt;added-date format="utc"&gt;1457697199&lt;/added-date&gt;&lt;ref-type name="Journal Article"&gt;17&lt;/ref-type&gt;&lt;dates&gt;&lt;year&gt;2012&lt;/year&gt;&lt;/dates&gt;&lt;rec-number&gt;2407&lt;/rec-number&gt;&lt;last-updated-date format="utc"&gt;1457698009&lt;/last-updated-date&gt;&lt;electronic-resource-num&gt;10.1111/j.1365-2222.2012.03995.x&lt;/electronic-resource-num&gt;&lt;volume&gt;42&lt;/volume&gt;&lt;/record&gt;&lt;/Cite&gt;&lt;/EndNote&gt;</w:instrText>
      </w:r>
      <w:r w:rsidR="00DB351F">
        <w:fldChar w:fldCharType="separate"/>
      </w:r>
      <w:r w:rsidR="00B95E61" w:rsidRPr="00B95E61">
        <w:rPr>
          <w:noProof/>
          <w:vertAlign w:val="superscript"/>
        </w:rPr>
        <w:t>107</w:t>
      </w:r>
      <w:r w:rsidR="00DB351F">
        <w:fldChar w:fldCharType="end"/>
      </w:r>
      <w:r w:rsidR="00A51D24">
        <w:t xml:space="preserve"> </w:t>
      </w:r>
      <w:r w:rsidR="00F751FF">
        <w:t xml:space="preserve">A </w:t>
      </w:r>
      <w:r w:rsidR="00C13C26">
        <w:t>recent meta-analysis show</w:t>
      </w:r>
      <w:r w:rsidR="00F751FF">
        <w:t>ed</w:t>
      </w:r>
      <w:r w:rsidR="00C13C26">
        <w:t xml:space="preserve"> small increases in grass pollen levels (</w:t>
      </w:r>
      <w:r w:rsidR="00F751FF">
        <w:t xml:space="preserve">of </w:t>
      </w:r>
      <w:r w:rsidR="00C13C26">
        <w:t>10 grass pollen grains per cubic meter) are associated with</w:t>
      </w:r>
      <w:r w:rsidR="00F751FF">
        <w:t xml:space="preserve"> a </w:t>
      </w:r>
      <w:r w:rsidR="00C13C26">
        <w:t xml:space="preserve">significant </w:t>
      </w:r>
      <w:r w:rsidR="00F751FF">
        <w:t xml:space="preserve">increase of in mean number of asthma exacerbations </w:t>
      </w:r>
      <w:r w:rsidR="00B709AC">
        <w:t xml:space="preserve">in children </w:t>
      </w:r>
      <w:r w:rsidR="00F751FF">
        <w:t>presenting to the emergency department.</w:t>
      </w:r>
      <w:r w:rsidR="00B709AC">
        <w:fldChar w:fldCharType="begin">
          <w:fldData xml:space="preserve">PEVuZE5vdGU+PENpdGU+PEF1dGhvcj5FcmJhczwvQXV0aG9yPjxZZWFyPjIwMTg8L1llYXI+PElE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</w:fldData>
        </w:fldChar>
      </w:r>
      <w:r w:rsidR="00B95E61">
        <w:instrText xml:space="preserve"> ADDIN EN.CITE </w:instrText>
      </w:r>
      <w:r w:rsidR="00B95E61">
        <w:fldChar w:fldCharType="begin">
          <w:fldData xml:space="preserve">PEVuZE5vdGU+PENpdGU+PEF1dGhvcj5FcmJhczwvQXV0aG9yPjxZZWFyPjIwMTg8L1llYXI+PElE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</w:fldData>
        </w:fldChar>
      </w:r>
      <w:r w:rsidR="00B95E61">
        <w:instrText xml:space="preserve"> ADDIN EN.CITE.DATA </w:instrText>
      </w:r>
      <w:r w:rsidR="00B95E61">
        <w:fldChar w:fldCharType="end"/>
      </w:r>
      <w:r w:rsidR="00B709AC">
        <w:fldChar w:fldCharType="separate"/>
      </w:r>
      <w:r w:rsidR="00B95E61" w:rsidRPr="00B95E61">
        <w:rPr>
          <w:noProof/>
          <w:vertAlign w:val="superscript"/>
        </w:rPr>
        <w:t>108</w:t>
      </w:r>
      <w:r w:rsidR="00B709AC">
        <w:fldChar w:fldCharType="end"/>
      </w:r>
      <w:r w:rsidR="00F751FF">
        <w:t xml:space="preserve"> Pollen levels can vary considerably throughout the year, with levels up to 100 grains/m</w:t>
      </w:r>
      <w:r w:rsidR="00F751FF">
        <w:rPr>
          <w:rFonts w:cstheme="minorHAnsi"/>
        </w:rPr>
        <w:t>³</w:t>
      </w:r>
      <w:r w:rsidR="00F751FF">
        <w:t xml:space="preserve"> resulting in an increase in </w:t>
      </w:r>
      <w:r w:rsidR="00B709AC">
        <w:t>ED presentations of 18.8%.</w:t>
      </w:r>
      <w:r w:rsidR="00B709AC">
        <w:fldChar w:fldCharType="begin">
          <w:fldData xml:space="preserve">PEVuZE5vdGU+PENpdGU+PEF1dGhvcj5FcmJhczwvQXV0aG9yPjxZZWFyPjIwMTg8L1llYXI+PElE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</w:fldData>
        </w:fldChar>
      </w:r>
      <w:r w:rsidR="00B95E61">
        <w:instrText xml:space="preserve"> ADDIN EN.CITE </w:instrText>
      </w:r>
      <w:r w:rsidR="00B95E61">
        <w:fldChar w:fldCharType="begin">
          <w:fldData xml:space="preserve">PEVuZE5vdGU+PENpdGU+PEF1dGhvcj5FcmJhczwvQXV0aG9yPjxZZWFyPjIwMTg8L1llYXI+PElE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</w:fldData>
        </w:fldChar>
      </w:r>
      <w:r w:rsidR="00B95E61">
        <w:instrText xml:space="preserve"> ADDIN EN.CITE.DATA </w:instrText>
      </w:r>
      <w:r w:rsidR="00B95E61">
        <w:fldChar w:fldCharType="end"/>
      </w:r>
      <w:r w:rsidR="00B709AC">
        <w:fldChar w:fldCharType="separate"/>
      </w:r>
      <w:r w:rsidR="00B95E61" w:rsidRPr="00B95E61">
        <w:rPr>
          <w:noProof/>
          <w:vertAlign w:val="superscript"/>
        </w:rPr>
        <w:t>108</w:t>
      </w:r>
      <w:r w:rsidR="00B709AC">
        <w:fldChar w:fldCharType="end"/>
      </w:r>
      <w:r w:rsidR="00B709AC">
        <w:t xml:space="preserve"> A 3-day lag is frequently reported between peak pollen levels and peak asthma admissions.</w:t>
      </w:r>
      <w:r w:rsidR="00B709AC">
        <w:fldChar w:fldCharType="begin">
          <w:fldData xml:space="preserve">PEVuZE5vdGU+PENpdGU+PEF1dGhvcj5FcmJhczwvQXV0aG9yPjxZZWFyPjIwMTg8L1llYXI+PElE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</w:fldData>
        </w:fldChar>
      </w:r>
      <w:r w:rsidR="00B95E61">
        <w:instrText xml:space="preserve"> ADDIN EN.CITE </w:instrText>
      </w:r>
      <w:r w:rsidR="00B95E61">
        <w:fldChar w:fldCharType="begin">
          <w:fldData xml:space="preserve">PEVuZE5vdGU+PENpdGU+PEF1dGhvcj5FcmJhczwvQXV0aG9yPjxZZWFyPjIwMTg8L1llYXI+PElE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</w:fldData>
        </w:fldChar>
      </w:r>
      <w:r w:rsidR="00B95E61">
        <w:instrText xml:space="preserve"> ADDIN EN.CITE.DATA </w:instrText>
      </w:r>
      <w:r w:rsidR="00B95E61">
        <w:fldChar w:fldCharType="end"/>
      </w:r>
      <w:r w:rsidR="00B709AC">
        <w:fldChar w:fldCharType="separate"/>
      </w:r>
      <w:r w:rsidR="00B95E61" w:rsidRPr="00B95E61">
        <w:rPr>
          <w:noProof/>
          <w:vertAlign w:val="superscript"/>
        </w:rPr>
        <w:t>108</w:t>
      </w:r>
      <w:r w:rsidR="00B709AC">
        <w:fldChar w:fldCharType="end"/>
      </w:r>
      <w:r w:rsidR="00B709AC">
        <w:t xml:space="preserve"> Pollen allergy </w:t>
      </w:r>
      <w:r w:rsidR="00A51D24">
        <w:t xml:space="preserve"> also </w:t>
      </w:r>
      <w:r w:rsidR="00B709AC">
        <w:t xml:space="preserve">demonstrates </w:t>
      </w:r>
      <w:r w:rsidR="00A51D24">
        <w:t xml:space="preserve">a synergistic relationship with viral infections, as respiratory viral infections are more likely to be associated with </w:t>
      </w:r>
      <w:r w:rsidR="007A57CC">
        <w:t xml:space="preserve">severe asthma </w:t>
      </w:r>
      <w:r w:rsidR="007A57CC" w:rsidRPr="007A57CC">
        <w:t>exacerbation</w:t>
      </w:r>
      <w:r w:rsidR="00486DC0">
        <w:t>s</w:t>
      </w:r>
      <w:r w:rsidR="007A57CC" w:rsidRPr="007A57CC">
        <w:t xml:space="preserve"> requiring</w:t>
      </w:r>
      <w:r w:rsidR="007A57CC">
        <w:t xml:space="preserve"> hospitali</w:t>
      </w:r>
      <w:r w:rsidR="005248BF">
        <w:t>s</w:t>
      </w:r>
      <w:r w:rsidR="007A57CC">
        <w:t xml:space="preserve">ation </w:t>
      </w:r>
      <w:r w:rsidR="00486DC0">
        <w:t>w</w:t>
      </w:r>
      <w:r w:rsidR="00B709AC">
        <w:t>hen</w:t>
      </w:r>
      <w:r w:rsidR="007A57CC" w:rsidRPr="007A57CC">
        <w:t xml:space="preserve"> </w:t>
      </w:r>
      <w:r w:rsidR="007A57CC">
        <w:t xml:space="preserve">ambient </w:t>
      </w:r>
      <w:r w:rsidR="00C0050C">
        <w:t xml:space="preserve">grass pollen </w:t>
      </w:r>
      <w:r w:rsidR="007A57CC" w:rsidRPr="007A57CC">
        <w:t>concentrations</w:t>
      </w:r>
      <w:r w:rsidR="00B709AC">
        <w:t xml:space="preserve"> are high</w:t>
      </w:r>
      <w:r w:rsidR="00486DC0">
        <w:t>.</w:t>
      </w:r>
      <w:r w:rsidR="00DB351F">
        <w:fldChar w:fldCharType="begin">
          <w:fldData xml:space="preserve">PEVuZE5vdGU+PENpdGU+PEF1dGhvcj5Cb3VzcXVldDwvQXV0aG9yPjxZZWFyPjIwMDg8L1llYXI+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=
</w:fldData>
        </w:fldChar>
      </w:r>
      <w:r w:rsidR="00B95E61">
        <w:instrText xml:space="preserve"> ADDIN EN.CITE </w:instrText>
      </w:r>
      <w:r w:rsidR="00B95E61">
        <w:fldChar w:fldCharType="begin">
          <w:fldData xml:space="preserve">PEVuZE5vdGU+PENpdGU+PEF1dGhvcj5Cb3VzcXVldDwvQXV0aG9yPjxZZWFyPjIwMDg8L1llYXI+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=
</w:fldData>
        </w:fldChar>
      </w:r>
      <w:r w:rsidR="00B95E61">
        <w:instrText xml:space="preserve"> ADDIN EN.CITE.DATA </w:instrText>
      </w:r>
      <w:r w:rsidR="00B95E61">
        <w:fldChar w:fldCharType="end"/>
      </w:r>
      <w:r w:rsidR="00DB351F">
        <w:fldChar w:fldCharType="separate"/>
      </w:r>
      <w:r w:rsidR="00B95E61" w:rsidRPr="00B95E61">
        <w:rPr>
          <w:noProof/>
          <w:vertAlign w:val="superscript"/>
        </w:rPr>
        <w:t>34,109,110</w:t>
      </w:r>
      <w:r w:rsidR="00DB351F">
        <w:fldChar w:fldCharType="end"/>
      </w:r>
    </w:p>
    <w:p w14:paraId="14D909C0" w14:textId="432C9EA0" w:rsidR="0029066B" w:rsidRDefault="0050116E" w:rsidP="00A02435">
      <w:pPr>
        <w:jc w:val="both"/>
        <w:rPr>
          <w:iCs/>
        </w:rPr>
      </w:pPr>
      <w:r>
        <w:t>Pollen</w:t>
      </w:r>
      <w:r w:rsidR="008F4EF4">
        <w:t xml:space="preserve">s are </w:t>
      </w:r>
      <w:r>
        <w:rPr>
          <w:iCs/>
        </w:rPr>
        <w:t>much larger than HDM and mould</w:t>
      </w:r>
      <w:r w:rsidR="008F4EF4">
        <w:rPr>
          <w:iCs/>
        </w:rPr>
        <w:t xml:space="preserve"> allergen</w:t>
      </w:r>
      <w:r>
        <w:rPr>
          <w:iCs/>
        </w:rPr>
        <w:t>s</w:t>
      </w:r>
      <w:r w:rsidR="00447627">
        <w:rPr>
          <w:iCs/>
        </w:rPr>
        <w:t xml:space="preserve"> and are </w:t>
      </w:r>
      <w:r w:rsidR="00674D18">
        <w:rPr>
          <w:iCs/>
        </w:rPr>
        <w:t xml:space="preserve">more </w:t>
      </w:r>
      <w:r>
        <w:rPr>
          <w:iCs/>
        </w:rPr>
        <w:t>likely to be filtered out by the upper airway</w:t>
      </w:r>
      <w:r w:rsidR="00C0050C">
        <w:rPr>
          <w:iCs/>
        </w:rPr>
        <w:t xml:space="preserve"> so less </w:t>
      </w:r>
      <w:r>
        <w:rPr>
          <w:iCs/>
        </w:rPr>
        <w:t>penetrate</w:t>
      </w:r>
      <w:r w:rsidR="00674D18">
        <w:rPr>
          <w:iCs/>
        </w:rPr>
        <w:t>s</w:t>
      </w:r>
      <w:r w:rsidR="00C0050C">
        <w:rPr>
          <w:iCs/>
        </w:rPr>
        <w:t xml:space="preserve"> </w:t>
      </w:r>
      <w:r>
        <w:rPr>
          <w:iCs/>
        </w:rPr>
        <w:t>the lower airways.</w:t>
      </w:r>
      <w:r w:rsidR="00DB351F">
        <w:rPr>
          <w:iCs/>
        </w:rPr>
        <w:fldChar w:fldCharType="begin">
          <w:fldData xml:space="preserve">PEVuZE5vdGU+PENpdGU+PEF1dGhvcj5Cb3VzcXVldDwvQXV0aG9yPjxZZWFyPjIwMDg8L1llYXI+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</w:fldData>
        </w:fldChar>
      </w:r>
      <w:r w:rsidR="00B95E61">
        <w:rPr>
          <w:iCs/>
        </w:rPr>
        <w:instrText xml:space="preserve"> ADDIN EN.CITE </w:instrText>
      </w:r>
      <w:r w:rsidR="00B95E61">
        <w:rPr>
          <w:iCs/>
        </w:rPr>
        <w:fldChar w:fldCharType="begin">
          <w:fldData xml:space="preserve">PEVuZE5vdGU+PENpdGU+PEF1dGhvcj5Cb3VzcXVldDwvQXV0aG9yPjxZZWFyPjIwMDg8L1llYXI+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</w:fldData>
        </w:fldChar>
      </w:r>
      <w:r w:rsidR="00B95E61">
        <w:rPr>
          <w:iCs/>
        </w:rPr>
        <w:instrText xml:space="preserve"> ADDIN EN.CITE.DATA </w:instrText>
      </w:r>
      <w:r w:rsidR="00B95E61">
        <w:rPr>
          <w:iCs/>
        </w:rPr>
      </w:r>
      <w:r w:rsidR="00B95E61">
        <w:rPr>
          <w:iCs/>
        </w:rPr>
        <w:fldChar w:fldCharType="end"/>
      </w:r>
      <w:r w:rsidR="00DB351F">
        <w:rPr>
          <w:iCs/>
        </w:rPr>
      </w:r>
      <w:r w:rsidR="00DB351F">
        <w:rPr>
          <w:iCs/>
        </w:rPr>
        <w:fldChar w:fldCharType="separate"/>
      </w:r>
      <w:r w:rsidR="00B95E61" w:rsidRPr="00B95E61">
        <w:rPr>
          <w:iCs/>
          <w:noProof/>
          <w:vertAlign w:val="superscript"/>
        </w:rPr>
        <w:t>34</w:t>
      </w:r>
      <w:r w:rsidR="00DB351F">
        <w:rPr>
          <w:iCs/>
        </w:rPr>
        <w:fldChar w:fldCharType="end"/>
      </w:r>
      <w:r>
        <w:rPr>
          <w:iCs/>
        </w:rPr>
        <w:t xml:space="preserve"> This </w:t>
      </w:r>
      <w:r w:rsidR="00DE6408">
        <w:rPr>
          <w:iCs/>
        </w:rPr>
        <w:t xml:space="preserve">may </w:t>
      </w:r>
      <w:r>
        <w:rPr>
          <w:iCs/>
        </w:rPr>
        <w:t xml:space="preserve">explain why </w:t>
      </w:r>
      <w:r w:rsidR="006E099B">
        <w:t>p</w:t>
      </w:r>
      <w:r w:rsidR="006E099B">
        <w:rPr>
          <w:iCs/>
        </w:rPr>
        <w:t>ol</w:t>
      </w:r>
      <w:r w:rsidR="006E099B" w:rsidRPr="006253E1">
        <w:rPr>
          <w:iCs/>
        </w:rPr>
        <w:t>len allergy</w:t>
      </w:r>
      <w:r w:rsidR="006E099B">
        <w:rPr>
          <w:iCs/>
        </w:rPr>
        <w:t xml:space="preserve"> </w:t>
      </w:r>
      <w:r>
        <w:rPr>
          <w:iCs/>
        </w:rPr>
        <w:t>is</w:t>
      </w:r>
      <w:r w:rsidR="006E099B" w:rsidRPr="006253E1">
        <w:rPr>
          <w:iCs/>
        </w:rPr>
        <w:t xml:space="preserve"> more </w:t>
      </w:r>
      <w:r w:rsidR="006E099B">
        <w:rPr>
          <w:iCs/>
        </w:rPr>
        <w:t>consistently</w:t>
      </w:r>
      <w:r w:rsidR="006E099B" w:rsidRPr="006253E1">
        <w:rPr>
          <w:iCs/>
        </w:rPr>
        <w:t xml:space="preserve"> linked to rhinitis and conjunctivitis than </w:t>
      </w:r>
      <w:r w:rsidR="006E099B">
        <w:rPr>
          <w:iCs/>
        </w:rPr>
        <w:t xml:space="preserve">to </w:t>
      </w:r>
      <w:r w:rsidR="006E099B" w:rsidRPr="006253E1">
        <w:rPr>
          <w:iCs/>
        </w:rPr>
        <w:t>asthma</w:t>
      </w:r>
      <w:r w:rsidR="00DE6408">
        <w:rPr>
          <w:iCs/>
        </w:rPr>
        <w:t>.</w:t>
      </w:r>
      <w:r w:rsidR="006E099B">
        <w:rPr>
          <w:iCs/>
        </w:rPr>
        <w:t xml:space="preserve"> However, </w:t>
      </w:r>
      <w:r w:rsidR="008F4EF4">
        <w:rPr>
          <w:iCs/>
        </w:rPr>
        <w:t>s</w:t>
      </w:r>
      <w:r w:rsidR="006E099B">
        <w:rPr>
          <w:iCs/>
        </w:rPr>
        <w:t>ome weather conditions, including t</w:t>
      </w:r>
      <w:r w:rsidR="0074421D">
        <w:rPr>
          <w:iCs/>
        </w:rPr>
        <w:t>hunderstorms</w:t>
      </w:r>
      <w:r w:rsidR="006E099B">
        <w:rPr>
          <w:iCs/>
        </w:rPr>
        <w:t>, encourage rupture of pollen grains releas</w:t>
      </w:r>
      <w:r w:rsidR="00C0050C">
        <w:rPr>
          <w:iCs/>
        </w:rPr>
        <w:t>ing</w:t>
      </w:r>
      <w:r w:rsidR="006E099B">
        <w:rPr>
          <w:iCs/>
        </w:rPr>
        <w:t xml:space="preserve"> smaller submicronic particles that can penetrate further into the lower airways</w:t>
      </w:r>
      <w:r w:rsidR="00C0050C">
        <w:rPr>
          <w:iCs/>
        </w:rPr>
        <w:t>.</w:t>
      </w:r>
      <w:r w:rsidR="00DB351F">
        <w:rPr>
          <w:iCs/>
        </w:rPr>
        <w:fldChar w:fldCharType="begin">
          <w:fldData xml:space="preserve">PEVuZE5vdGU+PENpdGU+PEF1dGhvcj5Cb3VzcXVldDwvQXV0aG9yPjxZZWFyPjIwMDg8L1llYXI+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</w:fldData>
        </w:fldChar>
      </w:r>
      <w:r w:rsidR="00B95E61">
        <w:rPr>
          <w:iCs/>
        </w:rPr>
        <w:instrText xml:space="preserve"> ADDIN EN.CITE </w:instrText>
      </w:r>
      <w:r w:rsidR="00B95E61">
        <w:rPr>
          <w:iCs/>
        </w:rPr>
        <w:fldChar w:fldCharType="begin">
          <w:fldData xml:space="preserve">PEVuZE5vdGU+PENpdGU+PEF1dGhvcj5Cb3VzcXVldDwvQXV0aG9yPjxZZWFyPjIwMDg8L1llYXI+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</w:fldData>
        </w:fldChar>
      </w:r>
      <w:r w:rsidR="00B95E61">
        <w:rPr>
          <w:iCs/>
        </w:rPr>
        <w:instrText xml:space="preserve"> ADDIN EN.CITE.DATA </w:instrText>
      </w:r>
      <w:r w:rsidR="00B95E61">
        <w:rPr>
          <w:iCs/>
        </w:rPr>
      </w:r>
      <w:r w:rsidR="00B95E61">
        <w:rPr>
          <w:iCs/>
        </w:rPr>
        <w:fldChar w:fldCharType="end"/>
      </w:r>
      <w:r w:rsidR="00DB351F">
        <w:rPr>
          <w:iCs/>
        </w:rPr>
      </w:r>
      <w:r w:rsidR="00DB351F">
        <w:rPr>
          <w:iCs/>
        </w:rPr>
        <w:fldChar w:fldCharType="separate"/>
      </w:r>
      <w:r w:rsidR="00B95E61" w:rsidRPr="00B95E61">
        <w:rPr>
          <w:iCs/>
          <w:noProof/>
          <w:vertAlign w:val="superscript"/>
        </w:rPr>
        <w:t>34</w:t>
      </w:r>
      <w:r w:rsidR="00DB351F">
        <w:rPr>
          <w:iCs/>
        </w:rPr>
        <w:fldChar w:fldCharType="end"/>
      </w:r>
      <w:r w:rsidR="00C0050C">
        <w:rPr>
          <w:iCs/>
        </w:rPr>
        <w:t xml:space="preserve"> These</w:t>
      </w:r>
      <w:r w:rsidR="00674D18">
        <w:rPr>
          <w:iCs/>
        </w:rPr>
        <w:t xml:space="preserve"> may explain the higher incidence of acute asthma exacerbations at these times.</w:t>
      </w:r>
      <w:r w:rsidR="009279DA">
        <w:rPr>
          <w:iCs/>
        </w:rPr>
        <w:fldChar w:fldCharType="begin">
          <w:fldData xml:space="preserve">PEVuZE5vdGU+PENpdGU+PEF1dGhvcj5FcmJhczwvQXV0aG9yPjxZZWFyPjIwMTg8L1llYXI+PElE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</w:fldData>
        </w:fldChar>
      </w:r>
      <w:r w:rsidR="00B95E61">
        <w:rPr>
          <w:iCs/>
        </w:rPr>
        <w:instrText xml:space="preserve"> ADDIN EN.CITE </w:instrText>
      </w:r>
      <w:r w:rsidR="00B95E61">
        <w:rPr>
          <w:iCs/>
        </w:rPr>
        <w:fldChar w:fldCharType="begin">
          <w:fldData xml:space="preserve">PEVuZE5vdGU+PENpdGU+PEF1dGhvcj5FcmJhczwvQXV0aG9yPjxZZWFyPjIwMTg8L1llYXI+PElE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</w:fldData>
        </w:fldChar>
      </w:r>
      <w:r w:rsidR="00B95E61">
        <w:rPr>
          <w:iCs/>
        </w:rPr>
        <w:instrText xml:space="preserve"> ADDIN EN.CITE.DATA </w:instrText>
      </w:r>
      <w:r w:rsidR="00B95E61">
        <w:rPr>
          <w:iCs/>
        </w:rPr>
      </w:r>
      <w:r w:rsidR="00B95E61">
        <w:rPr>
          <w:iCs/>
        </w:rPr>
        <w:fldChar w:fldCharType="end"/>
      </w:r>
      <w:r w:rsidR="009279DA">
        <w:rPr>
          <w:iCs/>
        </w:rPr>
      </w:r>
      <w:r w:rsidR="009279DA">
        <w:rPr>
          <w:iCs/>
        </w:rPr>
        <w:fldChar w:fldCharType="separate"/>
      </w:r>
      <w:r w:rsidR="00B95E61" w:rsidRPr="00B95E61">
        <w:rPr>
          <w:iCs/>
          <w:noProof/>
          <w:vertAlign w:val="superscript"/>
        </w:rPr>
        <w:t>108</w:t>
      </w:r>
      <w:r w:rsidR="009279DA">
        <w:rPr>
          <w:iCs/>
        </w:rPr>
        <w:fldChar w:fldCharType="end"/>
      </w:r>
      <w:r w:rsidR="006E099B">
        <w:rPr>
          <w:iCs/>
        </w:rPr>
        <w:t xml:space="preserve"> </w:t>
      </w:r>
      <w:r w:rsidR="00DE6408">
        <w:t xml:space="preserve">Pollen allergy may also contribute to worsening asthma control during peak seasons through its impact on AR control. </w:t>
      </w:r>
    </w:p>
    <w:p w14:paraId="46F6C049" w14:textId="7B166EC9" w:rsidR="00AE0108" w:rsidRDefault="00AE0108" w:rsidP="00A02435">
      <w:pPr>
        <w:jc w:val="both"/>
      </w:pPr>
      <w:r>
        <w:t>Ch</w:t>
      </w:r>
      <w:r w:rsidR="00554650">
        <w:t xml:space="preserve">ildren with </w:t>
      </w:r>
      <w:r w:rsidR="00C30E10">
        <w:t>S</w:t>
      </w:r>
      <w:r w:rsidR="009028EB">
        <w:t>TR</w:t>
      </w:r>
      <w:r w:rsidR="00C30E10">
        <w:t xml:space="preserve">A and </w:t>
      </w:r>
      <w:r w:rsidR="008F4EF4">
        <w:t xml:space="preserve">seasonal AR with </w:t>
      </w:r>
      <w:r w:rsidR="00C30E10">
        <w:t xml:space="preserve">worsening asthma symptoms during pollen season should </w:t>
      </w:r>
      <w:r w:rsidR="008F4EF4">
        <w:t>have personalised management plan</w:t>
      </w:r>
      <w:r w:rsidR="00C0050C">
        <w:t>s that take this into account. P</w:t>
      </w:r>
      <w:r w:rsidR="00C30E10">
        <w:t>ollens are difficult to avoid</w:t>
      </w:r>
      <w:r w:rsidR="00C0050C">
        <w:t xml:space="preserve"> so </w:t>
      </w:r>
      <w:r w:rsidR="00C30E10">
        <w:t xml:space="preserve">asthma medication </w:t>
      </w:r>
      <w:r w:rsidR="00C0050C">
        <w:t>may need to be increased pre-season with</w:t>
      </w:r>
      <w:r w:rsidR="00C30E10">
        <w:t xml:space="preserve"> </w:t>
      </w:r>
      <w:r w:rsidR="00C0050C">
        <w:t xml:space="preserve">concomitant </w:t>
      </w:r>
      <w:r w:rsidR="00C30E10">
        <w:t>treatment of seasonal AR</w:t>
      </w:r>
      <w:r w:rsidR="008F4EF4" w:rsidRPr="00804DFD">
        <w:t xml:space="preserve">. </w:t>
      </w:r>
      <w:r w:rsidR="00C30E10" w:rsidRPr="00804DFD">
        <w:t>Omalizumab may be useful in reducing the risk of severe exacerbation in those with S</w:t>
      </w:r>
      <w:r w:rsidR="009028EB">
        <w:t>TR</w:t>
      </w:r>
      <w:r w:rsidR="00C30E10" w:rsidRPr="00804DFD">
        <w:t>A.</w:t>
      </w:r>
      <w:r w:rsidR="00A52360">
        <w:fldChar w:fldCharType="begin"/>
      </w:r>
      <w:r w:rsidR="00B95E61">
        <w:instrText xml:space="preserve"> ADDIN EN.CITE &lt;EndNote&gt;&lt;Cite&gt;&lt;Author&gt;Brożek&lt;/Author&gt;&lt;Year&gt;2010&lt;/Year&gt;&lt;IDText&gt;Allergic Rhinitis and its Impact on Asthma (ARIA) guidelines: 2010 Revision&lt;/IDText&gt;&lt;DisplayText&gt;&lt;style face="superscript"&gt;111&lt;/style&gt;&lt;/DisplayText&gt;&lt;record&gt;&lt;dates&gt;&lt;pub-dates&gt;&lt;date&gt;9//&lt;/date&gt;&lt;/pub-dates&gt;&lt;year&gt;2010&lt;/year&gt;&lt;/dates&gt;&lt;keywords&gt;&lt;keyword&gt;AR&lt;/keyword&gt;&lt;keyword&gt;practice guideline&lt;/keyword&gt;&lt;/keywords&gt;&lt;urls&gt;&lt;related-urls&gt;&lt;url&gt;http://www.sciencedirect.com/science/article/pii/S0091674910010572&lt;/url&gt;&lt;/related-urls&gt;&lt;/urls&gt;&lt;isbn&gt;0091-6749&lt;/isbn&gt;&lt;titles&gt;&lt;title&gt;Allergic Rhinitis and its Impact on Asthma (ARIA) guidelines: 2010 Revision&lt;/title&gt;&lt;secondary-title&gt;Journal of Allergy and Clinical Immunology&lt;/secondary-title&gt;&lt;/titles&gt;&lt;pages&gt;466-476&lt;/pages&gt;&lt;number&gt;3&lt;/number&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added-date format="utc"&gt;1457697198&lt;/added-date&gt;&lt;ref-type name="Journal Article"&gt;17&lt;/ref-type&gt;&lt;rec-number&gt;2402&lt;/rec-number&gt;&lt;last-updated-date format="utc"&gt;1457698008&lt;/last-updated-date&gt;&lt;electronic-resource-num&gt;http://dx.doi.org/10.1016/j.jaci.2010.06.047&lt;/electronic-resource-num&gt;&lt;volume&gt;126&lt;/volume&gt;&lt;/record&gt;&lt;/Cite&gt;&lt;/EndNote&gt;</w:instrText>
      </w:r>
      <w:r w:rsidR="00A52360">
        <w:fldChar w:fldCharType="separate"/>
      </w:r>
      <w:r w:rsidR="00B95E61" w:rsidRPr="00B95E61">
        <w:rPr>
          <w:noProof/>
          <w:vertAlign w:val="superscript"/>
        </w:rPr>
        <w:t>111</w:t>
      </w:r>
      <w:r w:rsidR="00A52360">
        <w:fldChar w:fldCharType="end"/>
      </w:r>
    </w:p>
    <w:p w14:paraId="2859DC73" w14:textId="77777777" w:rsidR="00811922" w:rsidRDefault="00811922" w:rsidP="00A02435">
      <w:pPr>
        <w:jc w:val="both"/>
      </w:pPr>
    </w:p>
    <w:p w14:paraId="79D47666" w14:textId="76038D8A" w:rsidR="00D95861" w:rsidRDefault="00D95861" w:rsidP="00051667">
      <w:pPr>
        <w:pStyle w:val="Heading2"/>
        <w:jc w:val="both"/>
      </w:pPr>
      <w:r>
        <w:t>Understanding the relationship between allergy and STRA</w:t>
      </w:r>
    </w:p>
    <w:p w14:paraId="0159E923" w14:textId="77777777" w:rsidR="00D95861" w:rsidRPr="00D95861" w:rsidRDefault="00D95861" w:rsidP="00D95861"/>
    <w:p w14:paraId="76109A7C" w14:textId="17FEBB03" w:rsidR="00D95861" w:rsidRDefault="00D95861" w:rsidP="00D95861">
      <w:pPr>
        <w:jc w:val="both"/>
      </w:pPr>
      <w:r>
        <w:t xml:space="preserve">The aetiology of STRA in children is complex and </w:t>
      </w:r>
      <w:r w:rsidR="003C2E00">
        <w:t xml:space="preserve">likely to be </w:t>
      </w:r>
      <w:r>
        <w:t xml:space="preserve">multifactorial, with combined or interacting effects of multiple host and environmental factors. As can be seen above, most studies have focused on a single risk factor for STRA (e.g. mould sensitisation/exposure). Some studies have looked at the interaction between two risk factors (e.g. pollen, mould or HDM sensitisation/exposure and viral respiratory infections). </w:t>
      </w:r>
      <w:r w:rsidR="00E37025">
        <w:t>F</w:t>
      </w:r>
      <w:r>
        <w:t xml:space="preserve">ew studies have </w:t>
      </w:r>
      <w:r w:rsidR="003C2E00">
        <w:t xml:space="preserve">attempted </w:t>
      </w:r>
      <w:r>
        <w:t>to understand how the many factors suspected to contribute to asthma severity interact and quantify the relative importance of each.</w:t>
      </w:r>
      <w:r w:rsidR="00FB402A">
        <w:fldChar w:fldCharType="begin"/>
      </w:r>
      <w:r w:rsidR="00FB402A">
        <w:instrText xml:space="preserve"> ADDIN EN.CITE &lt;EndNote&gt;&lt;Cite&gt;&lt;Author&gt;Szentpetery&lt;/Author&gt;&lt;Year&gt;2017&lt;/Year&gt;&lt;IDText&gt;Combined effects of multiple risk factors on asthma in school-aged children&lt;/IDText&gt;&lt;DisplayText&gt;&lt;style face="superscript"&gt;112&lt;/style&gt;&lt;/DisplayText&gt;&lt;record&gt;&lt;dates&gt;&lt;pub-dates&gt;&lt;date&gt;Dec 2017&lt;/date&gt;&lt;/pub-dates&gt;&lt;year&gt;2017&lt;/year&gt;&lt;/dates&gt;&lt;titles&gt;&lt;title&gt;Combined effects of multiple risk factors on asthma in school-aged children&lt;/title&gt;&lt;secondary-title&gt;Respiratory Medicine&lt;/secondary-title&gt;&lt;/titles&gt;&lt;pages&gt;16-21&lt;/pages&gt;&lt;contributors&gt;&lt;authors&gt;&lt;author&gt;Szentpetery, S. S.&lt;/author&gt;&lt;author&gt;Forno, E.&lt;/author&gt;&lt;author&gt;Han, Y. Y.&lt;/author&gt;&lt;author&gt;Celedon, J. C.&lt;/author&gt;&lt;author&gt;Gruzieva, O.&lt;/author&gt;&lt;author&gt;Bergstrom, A.&lt;/author&gt;&lt;author&gt;Melen, E.&lt;/author&gt;&lt;author&gt;Alvarez, M.&lt;/author&gt;&lt;author&gt;Kull, I.&lt;/author&gt;&lt;author&gt;Acosta-Perez, E.&lt;/author&gt;&lt;author&gt;Colon-Semidey, A.&lt;/author&gt;&lt;author&gt;Canino, G. J.&lt;/author&gt;&lt;/authors&gt;&lt;/contributors&gt;&lt;added-date format="utc"&gt;1527958305&lt;/added-date&gt;&lt;ref-type name="Journal Article"&gt;17&lt;/ref-type&gt;&lt;auth-address&gt;(Szentpetery, Forno, Han, Celedon) Division of Pulmonary Medicine, Allergy, and Immunology, Department of Pediatrics, Children&amp;apos;s Hospital of Pittsburgh of UPMC, University of Pittsburgh, Pittsburgh, PA, United States&amp;#xD;(Gruzieva, Bergstrom, Melen) Institute of Environmental Medicine, Karolinska Institute, Stockholm, Sweden&amp;#xD;(Bergstrom, Alvarez) Centre for Occupational and Environmental Medicine, Stockholm County Council, Sweden&amp;#xD;(Kull, Melen) Sachs&amp;apos; Children&amp;apos;s Hospital, Sodersjukhuset and the Department of Clinical Science and Education, Karolinska Institutet, Stockholm, Sweden&amp;#xD;(Acosta-Perez, Colon-Semidey, Canino) Behavioral Sciences Research Institute, University of Puerto Rico, San Juan, Puerto Rico&lt;/auth-address&gt;&lt;remote-database-provider&gt;Embase&lt;/remote-database-provider&gt;&lt;rec-number&gt;8078&lt;/rec-number&gt;&lt;publisher&gt;W.B. Saunders Ltd&lt;/publisher&gt;&lt;last-updated-date format="utc"&gt;1528123185&lt;/last-updated-date&gt;&lt;volume&gt;133&lt;/volume&gt;&lt;/record&gt;&lt;/Cite&gt;&lt;/EndNote&gt;</w:instrText>
      </w:r>
      <w:r w:rsidR="00FB402A">
        <w:fldChar w:fldCharType="separate"/>
      </w:r>
      <w:r w:rsidR="00FB402A" w:rsidRPr="00FB402A">
        <w:rPr>
          <w:noProof/>
          <w:vertAlign w:val="superscript"/>
        </w:rPr>
        <w:t>112</w:t>
      </w:r>
      <w:r w:rsidR="00FB402A">
        <w:fldChar w:fldCharType="end"/>
      </w:r>
      <w:r>
        <w:t xml:space="preserve"> A conceptual model has been developed to understand the pathways through which various risk factors contribute to asthma severity using data from inner-city children receiving optimal guidelines-based asthma treatment.</w:t>
      </w:r>
      <w:r w:rsidR="003C2E00">
        <w:fldChar w:fldCharType="begin">
          <w:fldData xml:space="preserve">PEVuZE5vdGU+PENpdGU+PEF1dGhvcj5MaXU8L0F1dGhvcj48WWVhcj4yMDE2PC9ZZWFyPjxJRFRl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</w:fldData>
        </w:fldChar>
      </w:r>
      <w:r w:rsidR="00FB402A">
        <w:instrText xml:space="preserve"> ADDIN EN.CITE </w:instrText>
      </w:r>
      <w:r w:rsidR="00FB402A">
        <w:fldChar w:fldCharType="begin">
          <w:fldData xml:space="preserve">PEVuZE5vdGU+PENpdGU+PEF1dGhvcj5MaXU8L0F1dGhvcj48WWVhcj4yMDE2PC9ZZWFyPjxJRFRl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</w:fldData>
        </w:fldChar>
      </w:r>
      <w:r w:rsidR="00FB402A">
        <w:instrText xml:space="preserve"> ADDIN EN.CITE.DATA </w:instrText>
      </w:r>
      <w:r w:rsidR="00FB402A">
        <w:fldChar w:fldCharType="end"/>
      </w:r>
      <w:r w:rsidR="003C2E00">
        <w:fldChar w:fldCharType="separate"/>
      </w:r>
      <w:r w:rsidR="00FB402A" w:rsidRPr="00FB402A">
        <w:rPr>
          <w:noProof/>
          <w:vertAlign w:val="superscript"/>
        </w:rPr>
        <w:t>113</w:t>
      </w:r>
      <w:r w:rsidR="003C2E00">
        <w:fldChar w:fldCharType="end"/>
      </w:r>
      <w:r>
        <w:t xml:space="preserve"> This model identified allergy pathways through which increased allergic sensitisation is associated with significantly increased asthma severity through increased allergic inflammation, and subsequently impaired pulmonary physiology and increased rhinitis severity. Had data on allergen exposure been included in the model, the strength of association between allergic sensitisation and asthma severity is likely to have been even stronger. Interestingly, rhinitis severity has a very strong direct effect on asthma severity but not through effects on pulmonary physiology (FEV</w:t>
      </w:r>
      <w:r w:rsidRPr="00AC5F9F">
        <w:rPr>
          <w:vertAlign w:val="subscript"/>
        </w:rPr>
        <w:t>1</w:t>
      </w:r>
      <w:r>
        <w:t xml:space="preserve"> % predicted and FEV</w:t>
      </w:r>
      <w:r w:rsidRPr="00AC5F9F">
        <w:rPr>
          <w:vertAlign w:val="subscript"/>
        </w:rPr>
        <w:t>1</w:t>
      </w:r>
      <w:r>
        <w:t xml:space="preserve">/FVC) as has been suggested previously, so more likely through the impacts of reduced air filtering/conditioning by the upper airways. A second pathway linking environmental tobacco exposure to impaired pulmonary physiology and asthma severity was also identified as important, but other factors including obesity, vitamin D and stress where much less important. These pathways explained 53.4% of the variance in asthma severity in this cohort, highlighting that allergy and environmental tobacco exposure are key determinants of STRA. This model also demonstrates that the relationship between allergy and STRA is complex, with allergic sensitisation mediating asthma severity through downstream effects on airway inflammation, obstruction and rhinitis. Successful interventions that reduce allergic sensitisation, allergen exposure and rhinitis severity in children with STRA may suppress the allergy pathway and reduce asthma severity. </w:t>
      </w:r>
    </w:p>
    <w:p w14:paraId="34A05B09" w14:textId="77777777" w:rsidR="00D95861" w:rsidRDefault="00D95861" w:rsidP="00051667">
      <w:pPr>
        <w:pStyle w:val="Heading2"/>
        <w:jc w:val="both"/>
      </w:pPr>
    </w:p>
    <w:p w14:paraId="5085D21B" w14:textId="00A67DFE" w:rsidR="00051667" w:rsidRPr="00051667" w:rsidRDefault="00360346" w:rsidP="00051667">
      <w:pPr>
        <w:pStyle w:val="Heading2"/>
        <w:jc w:val="both"/>
      </w:pPr>
      <w:r>
        <w:t>Allergic s</w:t>
      </w:r>
      <w:r w:rsidR="008F4EF4">
        <w:t xml:space="preserve">ensitisation patterns in </w:t>
      </w:r>
      <w:r>
        <w:t>STRA</w:t>
      </w:r>
      <w:r w:rsidR="008F4EF4">
        <w:t xml:space="preserve"> p</w:t>
      </w:r>
      <w:r w:rsidR="00D43E69">
        <w:t>henotypes</w:t>
      </w:r>
    </w:p>
    <w:p w14:paraId="369A9008" w14:textId="2AF94B02" w:rsidR="00F227E2" w:rsidRDefault="000B39C7" w:rsidP="00A02435">
      <w:pPr>
        <w:jc w:val="both"/>
      </w:pPr>
      <w:r w:rsidRPr="002A77CD">
        <w:t xml:space="preserve">Asthma </w:t>
      </w:r>
      <w:r w:rsidR="00CA5889">
        <w:t>i</w:t>
      </w:r>
      <w:r>
        <w:t xml:space="preserve">s </w:t>
      </w:r>
      <w:r w:rsidRPr="002A77CD">
        <w:t>a heterogeneous disease</w:t>
      </w:r>
      <w:r w:rsidR="00430D0B">
        <w:t xml:space="preserve"> and</w:t>
      </w:r>
      <w:r w:rsidR="00C0050C">
        <w:t xml:space="preserve"> e</w:t>
      </w:r>
      <w:r>
        <w:t>ven among children with S</w:t>
      </w:r>
      <w:r w:rsidR="00896E41">
        <w:t>TR</w:t>
      </w:r>
      <w:r>
        <w:t>A there are large variations in clinical characteristics</w:t>
      </w:r>
      <w:r w:rsidR="00430D0B">
        <w:t xml:space="preserve"> and responses to treatments</w:t>
      </w:r>
      <w:r>
        <w:t>.</w:t>
      </w:r>
      <w:r w:rsidR="00051667">
        <w:fldChar w:fldCharType="begin">
          <w:fldData xml:space="preserve">PEVuZE5vdGU+PENpdGU+PEF1dGhvcj5GaXR6cGF0cmljazwvQXV0aG9yPjxZZWFyPjIwMTY8L1ll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</w:fldData>
        </w:fldChar>
      </w:r>
      <w:r w:rsidR="00FB402A">
        <w:instrText xml:space="preserve"> ADDIN EN.CITE </w:instrText>
      </w:r>
      <w:r w:rsidR="00FB402A">
        <w:fldChar w:fldCharType="begin">
          <w:fldData xml:space="preserve">PEVuZE5vdGU+PENpdGU+PEF1dGhvcj5GaXR6cGF0cmljazwvQXV0aG9yPjxZZWFyPjIwMTY8L1ll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</w:fldData>
        </w:fldChar>
      </w:r>
      <w:r w:rsidR="00FB402A">
        <w:instrText xml:space="preserve"> ADDIN EN.CITE.DATA </w:instrText>
      </w:r>
      <w:r w:rsidR="00FB402A">
        <w:fldChar w:fldCharType="end"/>
      </w:r>
      <w:r w:rsidR="00051667">
        <w:fldChar w:fldCharType="separate"/>
      </w:r>
      <w:r w:rsidR="00FB402A" w:rsidRPr="00FB402A">
        <w:rPr>
          <w:noProof/>
          <w:vertAlign w:val="superscript"/>
        </w:rPr>
        <w:t>2,114,115</w:t>
      </w:r>
      <w:r w:rsidR="00051667">
        <w:fldChar w:fldCharType="end"/>
      </w:r>
      <w:r>
        <w:t xml:space="preserve"> This has led to the idea that there are different asthma phenotypes</w:t>
      </w:r>
      <w:r w:rsidR="008F4EF4">
        <w:t xml:space="preserve"> </w:t>
      </w:r>
      <w:r>
        <w:t xml:space="preserve">with shared characteristics and pathophysiological </w:t>
      </w:r>
      <w:r w:rsidR="002309DE">
        <w:t>mechanisms</w:t>
      </w:r>
      <w:r>
        <w:t xml:space="preserve">. </w:t>
      </w:r>
      <w:r w:rsidR="00037C18">
        <w:t xml:space="preserve">In a study </w:t>
      </w:r>
      <w:r w:rsidR="002309DE">
        <w:t xml:space="preserve">of children with asthma and at least one sensitisation </w:t>
      </w:r>
      <w:r w:rsidR="00037C18">
        <w:t>in the Trousseau Asthma Program cohort</w:t>
      </w:r>
      <w:r w:rsidR="002309DE">
        <w:t>, two phenotypes of S</w:t>
      </w:r>
      <w:r w:rsidR="00896E41">
        <w:t>TR</w:t>
      </w:r>
      <w:r w:rsidR="002309DE">
        <w:t>A were identifie</w:t>
      </w:r>
      <w:r w:rsidR="000448CF">
        <w:t>d: ‘</w:t>
      </w:r>
      <w:r w:rsidR="00AC5F9F">
        <w:t xml:space="preserve">severe asthma </w:t>
      </w:r>
      <w:r w:rsidR="000448CF">
        <w:t xml:space="preserve">with multiple allergies’ </w:t>
      </w:r>
      <w:r w:rsidR="002309DE">
        <w:t>associated with increased inflammatory markers (</w:t>
      </w:r>
      <w:r w:rsidR="008F4EF4">
        <w:t>s</w:t>
      </w:r>
      <w:r w:rsidR="002309DE">
        <w:t xml:space="preserve">IgE and FENO), impaired lung function, co-morbid </w:t>
      </w:r>
      <w:r w:rsidR="000448CF">
        <w:t>eczema</w:t>
      </w:r>
      <w:r w:rsidR="002309DE">
        <w:t xml:space="preserve">, allergy to aeroallergens, and the presence of mould in the home; </w:t>
      </w:r>
      <w:r w:rsidR="000448CF">
        <w:t>and</w:t>
      </w:r>
      <w:r w:rsidR="002309DE">
        <w:t xml:space="preserve"> ‘severe exacerbations with pollen sensitisation’ associated</w:t>
      </w:r>
      <w:r w:rsidR="008F4EF4">
        <w:t xml:space="preserve"> with lower inflammatory markers</w:t>
      </w:r>
      <w:r w:rsidR="002309DE">
        <w:t xml:space="preserve"> but increased incidence of hospitalisation for exa</w:t>
      </w:r>
      <w:r w:rsidR="008F4EF4">
        <w:t xml:space="preserve">cerbations of asthma </w:t>
      </w:r>
      <w:r w:rsidR="002309DE">
        <w:t>and the highest incidence of food and pollen allergy.</w:t>
      </w:r>
      <w:r w:rsidR="00051667">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 </w:instrText>
      </w:r>
      <w:r w:rsidR="00B95E61">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DATA </w:instrText>
      </w:r>
      <w:r w:rsidR="00B95E61">
        <w:fldChar w:fldCharType="end"/>
      </w:r>
      <w:r w:rsidR="00051667">
        <w:fldChar w:fldCharType="separate"/>
      </w:r>
      <w:r w:rsidR="00B95E61" w:rsidRPr="00B95E61">
        <w:rPr>
          <w:noProof/>
          <w:vertAlign w:val="superscript"/>
        </w:rPr>
        <w:t>22</w:t>
      </w:r>
      <w:r w:rsidR="00051667">
        <w:fldChar w:fldCharType="end"/>
      </w:r>
      <w:r w:rsidR="002309DE">
        <w:t xml:space="preserve"> The</w:t>
      </w:r>
      <w:r w:rsidR="00BE5361">
        <w:t>y also identified</w:t>
      </w:r>
      <w:r w:rsidR="002309DE">
        <w:t xml:space="preserve"> two mild asthma phenotypes: ‘mild asthma with HDM monosensitisation’ </w:t>
      </w:r>
      <w:r w:rsidR="000448CF">
        <w:t xml:space="preserve">was the largest group, with the </w:t>
      </w:r>
      <w:r w:rsidR="00AD1C96">
        <w:t xml:space="preserve">lowest asthma severity and lowest prevalence of eczema and </w:t>
      </w:r>
      <w:r w:rsidR="003C568B">
        <w:t>FA</w:t>
      </w:r>
      <w:r w:rsidR="00AD1C96">
        <w:t xml:space="preserve">; and ‘mild asthma with multiple allergic sensitisations’ </w:t>
      </w:r>
      <w:r w:rsidR="00BE5361">
        <w:t xml:space="preserve">with </w:t>
      </w:r>
      <w:r w:rsidR="00AD1C96">
        <w:t xml:space="preserve">lower IgE and FENO and higher lung function than </w:t>
      </w:r>
      <w:r w:rsidR="000448CF">
        <w:t>‘</w:t>
      </w:r>
      <w:r w:rsidR="00AC5F9F">
        <w:t xml:space="preserve">severe asthma </w:t>
      </w:r>
      <w:r w:rsidR="00AD1C96">
        <w:t>with multiple allergies</w:t>
      </w:r>
      <w:r w:rsidR="000448CF">
        <w:t>’</w:t>
      </w:r>
      <w:r w:rsidR="00AD1C96">
        <w:t xml:space="preserve"> and no associati</w:t>
      </w:r>
      <w:r w:rsidR="000448CF">
        <w:t>on with allergic comorbidities.</w:t>
      </w:r>
      <w:r w:rsidR="00051667">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 </w:instrText>
      </w:r>
      <w:r w:rsidR="00B95E61">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DATA </w:instrText>
      </w:r>
      <w:r w:rsidR="00B95E61">
        <w:fldChar w:fldCharType="end"/>
      </w:r>
      <w:r w:rsidR="00051667">
        <w:fldChar w:fldCharType="separate"/>
      </w:r>
      <w:r w:rsidR="00B95E61" w:rsidRPr="00B95E61">
        <w:rPr>
          <w:noProof/>
          <w:vertAlign w:val="superscript"/>
        </w:rPr>
        <w:t>22</w:t>
      </w:r>
      <w:r w:rsidR="00051667">
        <w:fldChar w:fldCharType="end"/>
      </w:r>
      <w:r w:rsidR="000448CF">
        <w:t xml:space="preserve"> It was suggested </w:t>
      </w:r>
      <w:r w:rsidR="00AD1C96">
        <w:t>the sensitisations in th</w:t>
      </w:r>
      <w:r w:rsidR="002630CE">
        <w:t>is</w:t>
      </w:r>
      <w:r w:rsidR="00AD1C96">
        <w:t xml:space="preserve"> </w:t>
      </w:r>
      <w:r w:rsidR="002B0B2B">
        <w:t xml:space="preserve">latter </w:t>
      </w:r>
      <w:r w:rsidR="00AD1C96">
        <w:t xml:space="preserve">group may represent </w:t>
      </w:r>
      <w:r w:rsidR="008F4EF4">
        <w:t xml:space="preserve">asymptomatic </w:t>
      </w:r>
      <w:r w:rsidR="000448CF">
        <w:t xml:space="preserve">sensitisations rather than </w:t>
      </w:r>
      <w:r w:rsidR="00AD1C96">
        <w:t>clinica</w:t>
      </w:r>
      <w:r w:rsidR="000448CF">
        <w:t>l</w:t>
      </w:r>
      <w:r w:rsidR="00AD1C96">
        <w:t>l</w:t>
      </w:r>
      <w:r w:rsidR="000448CF">
        <w:t>y relevant</w:t>
      </w:r>
      <w:r w:rsidR="00AD1C96">
        <w:t xml:space="preserve"> allergy</w:t>
      </w:r>
      <w:r w:rsidR="000448CF">
        <w:t xml:space="preserve"> given the lower level of atopy in this group (lower IgE and fewer allergic comorbidities)</w:t>
      </w:r>
      <w:r w:rsidR="002B0B2B">
        <w:t xml:space="preserve"> compared to the SA group</w:t>
      </w:r>
      <w:r w:rsidR="00AD1C96">
        <w:t>.</w:t>
      </w:r>
      <w:r w:rsidR="00051667">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 </w:instrText>
      </w:r>
      <w:r w:rsidR="00B95E61">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DATA </w:instrText>
      </w:r>
      <w:r w:rsidR="00B95E61">
        <w:fldChar w:fldCharType="end"/>
      </w:r>
      <w:r w:rsidR="00051667">
        <w:fldChar w:fldCharType="separate"/>
      </w:r>
      <w:r w:rsidR="00B95E61" w:rsidRPr="00B95E61">
        <w:rPr>
          <w:noProof/>
          <w:vertAlign w:val="superscript"/>
        </w:rPr>
        <w:t>22</w:t>
      </w:r>
      <w:r w:rsidR="00051667">
        <w:fldChar w:fldCharType="end"/>
      </w:r>
      <w:r w:rsidR="00AD1C96">
        <w:t xml:space="preserve"> </w:t>
      </w:r>
      <w:r w:rsidR="008F4EF4">
        <w:t>So S</w:t>
      </w:r>
      <w:r w:rsidR="00AA4A84">
        <w:t>TR</w:t>
      </w:r>
      <w:r w:rsidR="008F4EF4">
        <w:t>A wa</w:t>
      </w:r>
      <w:r w:rsidR="00AD1C96">
        <w:t>s associated with multiple allergies</w:t>
      </w:r>
      <w:r w:rsidR="0051219D">
        <w:t>,</w:t>
      </w:r>
      <w:r w:rsidR="00AD1C96">
        <w:t xml:space="preserve"> including to moulds, and </w:t>
      </w:r>
      <w:r w:rsidR="002630CE">
        <w:t xml:space="preserve">the </w:t>
      </w:r>
      <w:r w:rsidR="00AD1C96">
        <w:t xml:space="preserve">presence of allergic comorbidities. </w:t>
      </w:r>
      <w:r w:rsidR="00AA4A84">
        <w:t>In the I</w:t>
      </w:r>
      <w:r w:rsidR="00AA4A84" w:rsidRPr="00AA4A84">
        <w:t>nner-City Asthma Consortium Asthma Phenotypes in the Inner City</w:t>
      </w:r>
      <w:r w:rsidR="00A75ABF">
        <w:t xml:space="preserve"> </w:t>
      </w:r>
      <w:r w:rsidR="00AF658D">
        <w:t xml:space="preserve">(APIC) </w:t>
      </w:r>
      <w:r w:rsidR="00A75ABF">
        <w:t>study,</w:t>
      </w:r>
      <w:r w:rsidR="00AA4A84" w:rsidRPr="00AA4A84">
        <w:t xml:space="preserve"> cluster analysis of </w:t>
      </w:r>
      <w:r w:rsidR="00A75ABF">
        <w:t xml:space="preserve">children with </w:t>
      </w:r>
      <w:r w:rsidR="00854605">
        <w:t>guidelines-managed</w:t>
      </w:r>
      <w:r w:rsidR="00A75ABF">
        <w:t xml:space="preserve"> asthma and rhinitis from nine urban areas of the United States was performed.</w:t>
      </w:r>
      <w:r w:rsidR="002C513D">
        <w:fldChar w:fldCharType="begin">
          <w:fldData xml:space="preserve">PEVuZE5vdGU+PENpdGU+PEF1dGhvcj5ab3JhdHRpPC9BdXRob3I+PFllYXI+MjAxNjwvWWVhcj48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</w:fldData>
        </w:fldChar>
      </w:r>
      <w:r w:rsidR="002C513D">
        <w:instrText xml:space="preserve"> ADDIN EN.CITE </w:instrText>
      </w:r>
      <w:r w:rsidR="002C513D">
        <w:fldChar w:fldCharType="begin">
          <w:fldData xml:space="preserve">PEVuZE5vdGU+PENpdGU+PEF1dGhvcj5ab3JhdHRpPC9BdXRob3I+PFllYXI+MjAxNjwvWWVhcj48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</w:fldData>
        </w:fldChar>
      </w:r>
      <w:r w:rsidR="002C513D">
        <w:instrText xml:space="preserve"> ADDIN EN.CITE.DATA </w:instrText>
      </w:r>
      <w:r w:rsidR="002C513D">
        <w:fldChar w:fldCharType="end"/>
      </w:r>
      <w:r w:rsidR="002C513D">
        <w:fldChar w:fldCharType="separate"/>
      </w:r>
      <w:r w:rsidR="002C513D" w:rsidRPr="002C513D">
        <w:rPr>
          <w:noProof/>
          <w:vertAlign w:val="superscript"/>
        </w:rPr>
        <w:t>116</w:t>
      </w:r>
      <w:r w:rsidR="002C513D">
        <w:fldChar w:fldCharType="end"/>
      </w:r>
      <w:r w:rsidR="00A75ABF">
        <w:t xml:space="preserve"> </w:t>
      </w:r>
      <w:hyperlink r:id="rId6" w:history="1"/>
      <w:r w:rsidR="00AA4A84" w:rsidRPr="00AA4A84">
        <w:t>F</w:t>
      </w:r>
      <w:r w:rsidR="008D392E">
        <w:t xml:space="preserve">ive </w:t>
      </w:r>
      <w:r w:rsidR="00A75ABF">
        <w:t xml:space="preserve">asthma phenotypes </w:t>
      </w:r>
      <w:r w:rsidR="00AA4A84" w:rsidRPr="00AA4A84">
        <w:t>were identified</w:t>
      </w:r>
      <w:r w:rsidR="00602909">
        <w:t>.</w:t>
      </w:r>
      <w:r w:rsidR="00AA4A84" w:rsidRPr="00AA4A84">
        <w:t xml:space="preserve"> </w:t>
      </w:r>
      <w:r w:rsidR="00015667">
        <w:t>F</w:t>
      </w:r>
      <w:r w:rsidR="008D392E">
        <w:t xml:space="preserve">our </w:t>
      </w:r>
      <w:r w:rsidR="00854605">
        <w:t xml:space="preserve">groups </w:t>
      </w:r>
      <w:r w:rsidR="00015667">
        <w:t xml:space="preserve">were distinguished by progressively higher asthma severity, degree of allergic sensitisation, allergic inflammation, bronchial hyper-responsiveness, eczema, food allergy and </w:t>
      </w:r>
      <w:r w:rsidR="00854605">
        <w:t xml:space="preserve">AR. This progressed from </w:t>
      </w:r>
      <w:r w:rsidR="00602909">
        <w:t>a ‘mild asthma and rhinitis, normal lung function and minimally atopic</w:t>
      </w:r>
      <w:r w:rsidR="00854605">
        <w:t>’</w:t>
      </w:r>
      <w:r w:rsidR="00602909">
        <w:t xml:space="preserve"> group</w:t>
      </w:r>
      <w:r w:rsidR="00854605">
        <w:t xml:space="preserve"> up </w:t>
      </w:r>
      <w:r w:rsidR="00015667">
        <w:t>to the most severe ‘treatment-unresponsive asthma, severely impaired lung function, high</w:t>
      </w:r>
      <w:r w:rsidR="00854605">
        <w:t>ly allergic</w:t>
      </w:r>
      <w:r w:rsidR="00015667">
        <w:t>’</w:t>
      </w:r>
      <w:r w:rsidR="00854605">
        <w:t xml:space="preserve"> group</w:t>
      </w:r>
      <w:r w:rsidR="00015667">
        <w:t xml:space="preserve">. </w:t>
      </w:r>
      <w:r w:rsidR="00854605">
        <w:t xml:space="preserve">The </w:t>
      </w:r>
      <w:r w:rsidR="002C513D">
        <w:t>fifth</w:t>
      </w:r>
      <w:r w:rsidR="00854605">
        <w:t xml:space="preserve"> group differed significantly from the other</w:t>
      </w:r>
      <w:r w:rsidR="002C513D">
        <w:t>s</w:t>
      </w:r>
      <w:r w:rsidR="00854605">
        <w:t xml:space="preserve"> </w:t>
      </w:r>
      <w:r w:rsidR="002C513D">
        <w:t>as</w:t>
      </w:r>
      <w:r w:rsidR="00854605">
        <w:t xml:space="preserve"> they </w:t>
      </w:r>
      <w:r w:rsidR="00AA4A84" w:rsidRPr="00AA4A84">
        <w:t xml:space="preserve">had </w:t>
      </w:r>
      <w:r w:rsidR="00854605" w:rsidRPr="00AA4A84">
        <w:t xml:space="preserve">highly symptomatic asthma despite high doses of medications </w:t>
      </w:r>
      <w:r w:rsidR="00854605">
        <w:t xml:space="preserve">but </w:t>
      </w:r>
      <w:r w:rsidR="00AA4A84" w:rsidRPr="00AA4A84">
        <w:t>few allergies</w:t>
      </w:r>
      <w:r w:rsidR="002C513D">
        <w:t xml:space="preserve"> and</w:t>
      </w:r>
      <w:r w:rsidR="00854605">
        <w:t xml:space="preserve"> </w:t>
      </w:r>
      <w:r w:rsidR="002C513D">
        <w:t>minimally abnormal lung function. This group had slightly hi</w:t>
      </w:r>
      <w:r w:rsidR="00854605">
        <w:t>gher exposure to environmental tobacco smoke</w:t>
      </w:r>
      <w:r w:rsidR="002C513D">
        <w:t>, which may have contributed to their asthma severity</w:t>
      </w:r>
      <w:r w:rsidR="00AA4A84" w:rsidRPr="00AA4A84">
        <w:t>.</w:t>
      </w:r>
    </w:p>
    <w:p w14:paraId="49F382B4" w14:textId="6C29CD15" w:rsidR="00990690" w:rsidRDefault="00AF658D" w:rsidP="00A02435">
      <w:pPr>
        <w:jc w:val="both"/>
      </w:pPr>
      <w:r>
        <w:t>Four</w:t>
      </w:r>
      <w:r w:rsidR="00F227E2">
        <w:t xml:space="preserve"> </w:t>
      </w:r>
      <w:r w:rsidR="003C2AFD">
        <w:t>o</w:t>
      </w:r>
      <w:r w:rsidR="00AD1C96">
        <w:t xml:space="preserve">ther studies </w:t>
      </w:r>
      <w:r w:rsidR="00CC1771">
        <w:t xml:space="preserve">attempting to identify asthma phenotypes </w:t>
      </w:r>
      <w:r w:rsidR="00C0050C">
        <w:t xml:space="preserve">have </w:t>
      </w:r>
      <w:r w:rsidR="00CC1771">
        <w:t>used</w:t>
      </w:r>
      <w:r w:rsidR="00F227E2">
        <w:t xml:space="preserve"> </w:t>
      </w:r>
      <w:r w:rsidR="00CC1771">
        <w:t>cluster approach</w:t>
      </w:r>
      <w:r w:rsidR="00BC5289">
        <w:t>es</w:t>
      </w:r>
      <w:r w:rsidR="00C0050C">
        <w:t xml:space="preserve">, </w:t>
      </w:r>
      <w:r w:rsidR="004B55F0">
        <w:t xml:space="preserve">and </w:t>
      </w:r>
      <w:r w:rsidR="00CC1771">
        <w:t xml:space="preserve">each identified </w:t>
      </w:r>
      <w:r w:rsidR="00BC5289">
        <w:t xml:space="preserve">a </w:t>
      </w:r>
      <w:r w:rsidR="00CC1771">
        <w:t xml:space="preserve">phenotype </w:t>
      </w:r>
      <w:r w:rsidR="00BC5289">
        <w:t xml:space="preserve">with characteristics </w:t>
      </w:r>
      <w:r w:rsidR="00CC1771">
        <w:t>similar to the ‘</w:t>
      </w:r>
      <w:r w:rsidR="00AC5F9F">
        <w:t xml:space="preserve">severe asthma </w:t>
      </w:r>
      <w:r w:rsidR="00CC1771">
        <w:t xml:space="preserve">with multiple allergies’ </w:t>
      </w:r>
      <w:r w:rsidR="00BC5289">
        <w:t>phenotype, either combined with or alongside a ‘severe exacerbations’ phenotype</w:t>
      </w:r>
      <w:r w:rsidR="00CC1771">
        <w:t>.</w:t>
      </w:r>
      <w:r w:rsidR="006B0B3A">
        <w:fldChar w:fldCharType="begin">
          <w:fldData xml:space="preserve">PEVuZE5vdGU+PENpdGU+PEF1dGhvcj5GaXR6cGF0cmljazwvQXV0aG9yPjxZZWFyPjIwMTE8L1ll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</w:fldData>
        </w:fldChar>
      </w:r>
      <w:r w:rsidR="002C513D">
        <w:instrText xml:space="preserve"> ADDIN EN.CITE </w:instrText>
      </w:r>
      <w:r w:rsidR="002C513D">
        <w:fldChar w:fldCharType="begin">
          <w:fldData xml:space="preserve">PEVuZE5vdGU+PENpdGU+PEF1dGhvcj5GaXR6cGF0cmljazwvQXV0aG9yPjxZZWFyPjIwMTE8L1ll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</w:fldData>
        </w:fldChar>
      </w:r>
      <w:r w:rsidR="002C513D">
        <w:instrText xml:space="preserve"> ADDIN EN.CITE.DATA </w:instrText>
      </w:r>
      <w:r w:rsidR="002C513D">
        <w:fldChar w:fldCharType="end"/>
      </w:r>
      <w:r w:rsidR="006B0B3A">
        <w:fldChar w:fldCharType="separate"/>
      </w:r>
      <w:r w:rsidR="002C513D" w:rsidRPr="002C513D">
        <w:rPr>
          <w:noProof/>
          <w:vertAlign w:val="superscript"/>
        </w:rPr>
        <w:t>23,117-119</w:t>
      </w:r>
      <w:r w:rsidR="006B0B3A">
        <w:fldChar w:fldCharType="end"/>
      </w:r>
      <w:r w:rsidR="00CC1771">
        <w:t xml:space="preserve"> </w:t>
      </w:r>
      <w:r w:rsidR="00BC5289">
        <w:t>Phenotypes with predominantly S</w:t>
      </w:r>
      <w:r w:rsidR="00360346">
        <w:t>TR</w:t>
      </w:r>
      <w:r w:rsidR="00BC5289">
        <w:t xml:space="preserve">A were </w:t>
      </w:r>
      <w:r w:rsidR="00F31995">
        <w:t xml:space="preserve">mostly </w:t>
      </w:r>
      <w:r w:rsidR="00CC1771">
        <w:t xml:space="preserve">characterised by </w:t>
      </w:r>
      <w:r w:rsidR="004B55F0">
        <w:t xml:space="preserve">increased allergic sensitisation, predominant </w:t>
      </w:r>
      <w:r w:rsidR="00CC1771">
        <w:t>eosinophili</w:t>
      </w:r>
      <w:r w:rsidR="009171FC">
        <w:t>c</w:t>
      </w:r>
      <w:r w:rsidR="004B55F0">
        <w:t xml:space="preserve"> airway inflammation, </w:t>
      </w:r>
      <w:r w:rsidR="00CC1771">
        <w:t xml:space="preserve">, and impaired lung function. </w:t>
      </w:r>
      <w:r w:rsidR="00F31995">
        <w:t xml:space="preserve">However, </w:t>
      </w:r>
      <w:r>
        <w:t xml:space="preserve">similar to the APIC study, </w:t>
      </w:r>
      <w:r w:rsidR="00F31995">
        <w:t xml:space="preserve">another </w:t>
      </w:r>
      <w:r w:rsidR="00037C18">
        <w:t xml:space="preserve">phenotype </w:t>
      </w:r>
      <w:r w:rsidR="00F31995">
        <w:t>of S</w:t>
      </w:r>
      <w:r w:rsidR="007667CB">
        <w:t>TR</w:t>
      </w:r>
      <w:r w:rsidR="00F31995">
        <w:t xml:space="preserve">A </w:t>
      </w:r>
      <w:r>
        <w:t xml:space="preserve">was </w:t>
      </w:r>
      <w:r w:rsidR="00F31995">
        <w:t xml:space="preserve">identified in several of these studies </w:t>
      </w:r>
      <w:r>
        <w:t xml:space="preserve">which </w:t>
      </w:r>
      <w:r w:rsidR="00F31995">
        <w:t>involved less allergic sensitisation</w:t>
      </w:r>
      <w:r>
        <w:t>, fewer</w:t>
      </w:r>
      <w:r w:rsidR="00F31995">
        <w:t xml:space="preserve"> </w:t>
      </w:r>
      <w:r>
        <w:t xml:space="preserve">allergic co-morbidities, and lower predominance of eosinophilic </w:t>
      </w:r>
      <w:r w:rsidR="00F31995">
        <w:t>airway inflammation.</w:t>
      </w:r>
      <w:r w:rsidR="006B0B3A">
        <w:fldChar w:fldCharType="begin">
          <w:fldData xml:space="preserve">PEVuZE5vdGU+PENpdGU+PEF1dGhvcj5EZW5uaW5nPC9BdXRob3I+PFllYXI+MjAwNjwvWWVhcj48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</w:fldData>
        </w:fldChar>
      </w:r>
      <w:r w:rsidR="002C513D">
        <w:instrText xml:space="preserve"> ADDIN EN.CITE </w:instrText>
      </w:r>
      <w:r w:rsidR="002C513D">
        <w:fldChar w:fldCharType="begin">
          <w:fldData xml:space="preserve">PEVuZE5vdGU+PENpdGU+PEF1dGhvcj5EZW5uaW5nPC9BdXRob3I+PFllYXI+MjAwNjwvWWVhcj48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</w:fldData>
        </w:fldChar>
      </w:r>
      <w:r w:rsidR="002C513D">
        <w:instrText xml:space="preserve"> ADDIN EN.CITE.DATA </w:instrText>
      </w:r>
      <w:r w:rsidR="002C513D">
        <w:fldChar w:fldCharType="end"/>
      </w:r>
      <w:r w:rsidR="006B0B3A">
        <w:fldChar w:fldCharType="separate"/>
      </w:r>
      <w:r w:rsidR="002C513D" w:rsidRPr="002C513D">
        <w:rPr>
          <w:noProof/>
          <w:vertAlign w:val="superscript"/>
        </w:rPr>
        <w:t>24,114,115,118</w:t>
      </w:r>
      <w:r w:rsidR="006B0B3A">
        <w:fldChar w:fldCharType="end"/>
      </w:r>
      <w:r w:rsidR="00037C18">
        <w:t xml:space="preserve"> </w:t>
      </w:r>
      <w:r w:rsidR="00F31995">
        <w:t>This highlights the heterogeneity of S</w:t>
      </w:r>
      <w:r w:rsidR="00360346">
        <w:t>TR</w:t>
      </w:r>
      <w:r w:rsidR="00F31995">
        <w:t>A and suggests that whilst allergy may be an important factor in S</w:t>
      </w:r>
      <w:r w:rsidR="00360346">
        <w:t>TR</w:t>
      </w:r>
      <w:r w:rsidR="00F31995">
        <w:t>A for many children it is not likely to be driving S</w:t>
      </w:r>
      <w:r w:rsidR="00360346">
        <w:t>TR</w:t>
      </w:r>
      <w:r w:rsidR="00F31995">
        <w:t xml:space="preserve">A in all children. It is important to note that </w:t>
      </w:r>
      <w:r w:rsidR="00EB355B">
        <w:t xml:space="preserve">the asthma </w:t>
      </w:r>
      <w:r w:rsidR="00F227E2">
        <w:t xml:space="preserve">phenotypes </w:t>
      </w:r>
      <w:r w:rsidR="00F31995">
        <w:t xml:space="preserve">in these studies </w:t>
      </w:r>
      <w:r w:rsidR="00EB355B">
        <w:t>partially overlap</w:t>
      </w:r>
      <w:r w:rsidR="00BC5289">
        <w:t>ped</w:t>
      </w:r>
      <w:r w:rsidR="0015668E">
        <w:t xml:space="preserve"> in terms of </w:t>
      </w:r>
      <w:r w:rsidR="009171FC">
        <w:t xml:space="preserve">asthma severity and </w:t>
      </w:r>
      <w:r w:rsidR="0015668E">
        <w:t>clinical presentation</w:t>
      </w:r>
      <w:r w:rsidR="00EB355B">
        <w:t>, with a proportion of children sharing characteristics of more than one group</w:t>
      </w:r>
      <w:r w:rsidR="009171FC">
        <w:t xml:space="preserve">, and </w:t>
      </w:r>
      <w:r w:rsidR="0015668E">
        <w:t xml:space="preserve">no single phenotype corresponded </w:t>
      </w:r>
      <w:r w:rsidR="007C59D6">
        <w:t>completely with</w:t>
      </w:r>
      <w:r w:rsidR="0015668E">
        <w:t xml:space="preserve"> the definitions of </w:t>
      </w:r>
      <w:r w:rsidR="00553941">
        <w:t>S</w:t>
      </w:r>
      <w:r w:rsidR="00A72B47">
        <w:t>TR</w:t>
      </w:r>
      <w:r w:rsidR="00553941">
        <w:t>A proposed in recent guidelines</w:t>
      </w:r>
      <w:r w:rsidR="00EA2F69">
        <w:t>.</w:t>
      </w:r>
      <w:r w:rsidR="00382C85">
        <w:t xml:space="preserve"> </w:t>
      </w:r>
      <w:r w:rsidR="004B55F0">
        <w:t>P</w:t>
      </w:r>
      <w:r w:rsidR="00382C85">
        <w:t xml:space="preserve">otential </w:t>
      </w:r>
      <w:r w:rsidR="004B55F0">
        <w:t>reasons</w:t>
      </w:r>
      <w:r w:rsidR="00382C85">
        <w:t xml:space="preserve"> for the</w:t>
      </w:r>
      <w:r w:rsidR="00EA2F69">
        <w:t xml:space="preserve"> </w:t>
      </w:r>
      <w:r w:rsidR="004B55F0">
        <w:t xml:space="preserve">slight </w:t>
      </w:r>
      <w:r w:rsidR="00EA2F69">
        <w:t xml:space="preserve">differences </w:t>
      </w:r>
      <w:r w:rsidR="003C2A82">
        <w:t>between</w:t>
      </w:r>
      <w:r w:rsidR="00EA2F69">
        <w:t xml:space="preserve"> phenotypes identified </w:t>
      </w:r>
      <w:r w:rsidR="003C2A82">
        <w:t>in</w:t>
      </w:r>
      <w:r w:rsidR="00EA2F69">
        <w:t xml:space="preserve"> different studies </w:t>
      </w:r>
      <w:r w:rsidR="004B55F0">
        <w:t xml:space="preserve">are differences in study inclusion criteria, and </w:t>
      </w:r>
      <w:r w:rsidR="003C2A82">
        <w:t>inconsistent inclusion of variables likely to impact on asthma severity.</w:t>
      </w:r>
      <w:r w:rsidR="0026044E">
        <w:fldChar w:fldCharType="begin">
          <w:fldData xml:space="preserve">PEVuZE5vdGU+PENpdGU+PEF1dGhvcj5ab3JhdHRpPC9BdXRob3I+PFllYXI+MjAxNjwvWWVhcj48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</w:fldData>
        </w:fldChar>
      </w:r>
      <w:r w:rsidR="002C513D">
        <w:instrText xml:space="preserve"> ADDIN EN.CITE </w:instrText>
      </w:r>
      <w:r w:rsidR="002C513D">
        <w:fldChar w:fldCharType="begin">
          <w:fldData xml:space="preserve">PEVuZE5vdGU+PENpdGU+PEF1dGhvcj5ab3JhdHRpPC9BdXRob3I+PFllYXI+MjAxNjwvWWVhcj48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</w:fldData>
        </w:fldChar>
      </w:r>
      <w:r w:rsidR="002C513D">
        <w:instrText xml:space="preserve"> ADDIN EN.CITE.DATA </w:instrText>
      </w:r>
      <w:r w:rsidR="002C513D">
        <w:fldChar w:fldCharType="end"/>
      </w:r>
      <w:r w:rsidR="0026044E">
        <w:fldChar w:fldCharType="separate"/>
      </w:r>
      <w:r w:rsidR="002C513D" w:rsidRPr="002C513D">
        <w:rPr>
          <w:noProof/>
          <w:vertAlign w:val="superscript"/>
        </w:rPr>
        <w:t>116,120</w:t>
      </w:r>
      <w:r w:rsidR="0026044E">
        <w:fldChar w:fldCharType="end"/>
      </w:r>
      <w:r w:rsidR="003C2A82">
        <w:t xml:space="preserve"> Cluster analysis may also fail to uncover variables that interact in a complex manner to impact on asthma severity, f</w:t>
      </w:r>
      <w:r w:rsidR="00382C85">
        <w:t xml:space="preserve">or example </w:t>
      </w:r>
      <w:r w:rsidR="003C2A82">
        <w:t>not including</w:t>
      </w:r>
      <w:r w:rsidR="00382C85">
        <w:t xml:space="preserve"> exposure to allergens when considering the relationship between sensitisation and asthma severity may mean the link between allergy and STRA phenotype</w:t>
      </w:r>
      <w:r w:rsidR="004B55F0">
        <w:t>s</w:t>
      </w:r>
      <w:r w:rsidR="00382C85">
        <w:t xml:space="preserve"> is less clear</w:t>
      </w:r>
      <w:r w:rsidR="003C2A82">
        <w:t>.</w:t>
      </w:r>
      <w:r w:rsidR="003C2A82">
        <w:fldChar w:fldCharType="begin">
          <w:fldData xml:space="preserve">PEVuZE5vdGU+PENpdGU+PEF1dGhvcj5ab3JhdHRpPC9BdXRob3I+PFllYXI+MjAxNjwvWWVhcj48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</w:fldData>
        </w:fldChar>
      </w:r>
      <w:r w:rsidR="002C513D">
        <w:instrText xml:space="preserve"> ADDIN EN.CITE </w:instrText>
      </w:r>
      <w:r w:rsidR="002C513D">
        <w:fldChar w:fldCharType="begin">
          <w:fldData xml:space="preserve">PEVuZE5vdGU+PENpdGU+PEF1dGhvcj5ab3JhdHRpPC9BdXRob3I+PFllYXI+MjAxNjwvWWVhcj48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</w:fldData>
        </w:fldChar>
      </w:r>
      <w:r w:rsidR="002C513D">
        <w:instrText xml:space="preserve"> ADDIN EN.CITE.DATA </w:instrText>
      </w:r>
      <w:r w:rsidR="002C513D">
        <w:fldChar w:fldCharType="end"/>
      </w:r>
      <w:r w:rsidR="003C2A82">
        <w:fldChar w:fldCharType="separate"/>
      </w:r>
      <w:r w:rsidR="002C513D" w:rsidRPr="002C513D">
        <w:rPr>
          <w:noProof/>
          <w:vertAlign w:val="superscript"/>
        </w:rPr>
        <w:t>116</w:t>
      </w:r>
      <w:r w:rsidR="003C2A82">
        <w:fldChar w:fldCharType="end"/>
      </w:r>
      <w:r w:rsidR="00D95861" w:rsidRPr="00D95861">
        <w:t xml:space="preserve"> </w:t>
      </w:r>
      <w:r w:rsidR="00311405">
        <w:t>Despite this, t</w:t>
      </w:r>
      <w:r w:rsidR="00D57399">
        <w:t>hese phenotyping studies have the potential to improve our understandi</w:t>
      </w:r>
      <w:r w:rsidR="008856FC">
        <w:t>ng of the factors underlying S</w:t>
      </w:r>
      <w:r w:rsidR="00311405">
        <w:t>TR</w:t>
      </w:r>
      <w:r w:rsidR="008856FC">
        <w:t>A and how they may be modified to improve asthma control.</w:t>
      </w:r>
      <w:r w:rsidR="006B0B3A">
        <w:fldChar w:fldCharType="begin">
          <w:fldData xml:space="preserve">PEVuZE5vdGU+PENpdGU+PEF1dGhvcj5Db3ZlcnN0b25lPC9BdXRob3I+PFllYXI+MjAxNTwvWWVh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</w:fldData>
        </w:fldChar>
      </w:r>
      <w:r w:rsidR="00311405">
        <w:instrText xml:space="preserve"> ADDIN EN.CITE </w:instrText>
      </w:r>
      <w:r w:rsidR="00311405">
        <w:fldChar w:fldCharType="begin">
          <w:fldData xml:space="preserve">PEVuZE5vdGU+PENpdGU+PEF1dGhvcj5Db3ZlcnN0b25lPC9BdXRob3I+PFllYXI+MjAxNTwvWWVh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</w:fldData>
        </w:fldChar>
      </w:r>
      <w:r w:rsidR="00311405">
        <w:instrText xml:space="preserve"> ADDIN EN.CITE.DATA </w:instrText>
      </w:r>
      <w:r w:rsidR="00311405">
        <w:fldChar w:fldCharType="end"/>
      </w:r>
      <w:r w:rsidR="006B0B3A">
        <w:fldChar w:fldCharType="separate"/>
      </w:r>
      <w:r w:rsidR="00311405" w:rsidRPr="00311405">
        <w:rPr>
          <w:noProof/>
          <w:vertAlign w:val="superscript"/>
        </w:rPr>
        <w:t>121,122</w:t>
      </w:r>
      <w:r w:rsidR="006B0B3A">
        <w:fldChar w:fldCharType="end"/>
      </w:r>
      <w:r w:rsidR="008856FC">
        <w:t xml:space="preserve"> </w:t>
      </w:r>
      <w:r w:rsidR="00D57399">
        <w:t>Longitudinal studies of childhood asthma are needed</w:t>
      </w:r>
      <w:r w:rsidR="008856FC">
        <w:t xml:space="preserve"> to confirm the value of these phenotypes in assessment and management of S</w:t>
      </w:r>
      <w:r w:rsidR="00360346">
        <w:t>TR</w:t>
      </w:r>
      <w:r w:rsidR="008856FC">
        <w:t>A</w:t>
      </w:r>
      <w:r w:rsidR="00D57399">
        <w:t xml:space="preserve"> in clinical practice.</w:t>
      </w:r>
      <w:r w:rsidR="00430D0B">
        <w:t xml:space="preserve"> </w:t>
      </w:r>
    </w:p>
    <w:p w14:paraId="1D9ED296" w14:textId="77777777" w:rsidR="00C30E10" w:rsidRDefault="00C30E10" w:rsidP="00A02435">
      <w:pPr>
        <w:pStyle w:val="NoSpacing"/>
        <w:jc w:val="both"/>
      </w:pPr>
    </w:p>
    <w:p w14:paraId="78CA9CFF" w14:textId="11ECA08B" w:rsidR="00480225" w:rsidRDefault="00AC5F9F" w:rsidP="00A02435">
      <w:pPr>
        <w:pStyle w:val="Heading2"/>
        <w:jc w:val="both"/>
      </w:pPr>
      <w:r>
        <w:t>Summary</w:t>
      </w:r>
    </w:p>
    <w:p w14:paraId="562C8F35" w14:textId="5F73741D" w:rsidR="004473E6" w:rsidRDefault="00FE76E1" w:rsidP="00A02435">
      <w:pPr>
        <w:jc w:val="both"/>
      </w:pPr>
      <w:r>
        <w:t xml:space="preserve">We found the most evidence for a </w:t>
      </w:r>
      <w:r w:rsidR="00123F00">
        <w:t xml:space="preserve">link between </w:t>
      </w:r>
      <w:r w:rsidR="00F23358">
        <w:t>AR</w:t>
      </w:r>
      <w:r w:rsidR="00607B04">
        <w:t xml:space="preserve"> </w:t>
      </w:r>
      <w:r w:rsidR="00123F00">
        <w:t>and S</w:t>
      </w:r>
      <w:r w:rsidR="00625A9B">
        <w:t>TR</w:t>
      </w:r>
      <w:r w:rsidR="00123F00">
        <w:t>A</w:t>
      </w:r>
      <w:r>
        <w:t xml:space="preserve"> in children</w:t>
      </w:r>
      <w:r w:rsidR="00123F00">
        <w:t xml:space="preserve">. </w:t>
      </w:r>
      <w:r w:rsidR="00090138">
        <w:t xml:space="preserve">It is </w:t>
      </w:r>
      <w:r w:rsidR="00920E4D">
        <w:t>possible</w:t>
      </w:r>
      <w:r w:rsidR="00090138">
        <w:t xml:space="preserve"> that the relationship is c</w:t>
      </w:r>
      <w:r w:rsidR="00123F00">
        <w:t>ausal</w:t>
      </w:r>
      <w:r w:rsidR="00090138">
        <w:t xml:space="preserve"> as </w:t>
      </w:r>
      <w:r>
        <w:t xml:space="preserve">increasing severity </w:t>
      </w:r>
      <w:r w:rsidR="00090138">
        <w:t xml:space="preserve">of AR </w:t>
      </w:r>
      <w:r>
        <w:t>is associated with increasing severity</w:t>
      </w:r>
      <w:r w:rsidR="00090138">
        <w:t xml:space="preserve"> of</w:t>
      </w:r>
      <w:r w:rsidR="00090138" w:rsidRPr="00090138">
        <w:t xml:space="preserve"> </w:t>
      </w:r>
      <w:r w:rsidR="00090138">
        <w:t>asthma</w:t>
      </w:r>
      <w:r w:rsidR="00581049">
        <w:t>, t</w:t>
      </w:r>
      <w:r w:rsidR="00090138">
        <w:t>here are plausible biological mechanisms for a causal link</w:t>
      </w:r>
      <w:r w:rsidR="00581049">
        <w:t>, and</w:t>
      </w:r>
      <w:r w:rsidR="00090138">
        <w:t xml:space="preserve"> t</w:t>
      </w:r>
      <w:r w:rsidR="00123F00">
        <w:t>he association remains after adjustment for atopy</w:t>
      </w:r>
      <w:r w:rsidR="008F4EF4">
        <w:t xml:space="preserve">. </w:t>
      </w:r>
      <w:r w:rsidR="00F23358">
        <w:t>A</w:t>
      </w:r>
      <w:r w:rsidR="008F4EF4">
        <w:t xml:space="preserve">n association </w:t>
      </w:r>
      <w:r w:rsidR="0090296D">
        <w:t xml:space="preserve">between eczema and </w:t>
      </w:r>
      <w:r w:rsidR="00896E41">
        <w:t>more severe asthma</w:t>
      </w:r>
      <w:r w:rsidR="004C7CE5">
        <w:t xml:space="preserve"> </w:t>
      </w:r>
      <w:r w:rsidR="00F23358">
        <w:t xml:space="preserve">can be seen </w:t>
      </w:r>
      <w:r w:rsidR="00C65383">
        <w:t xml:space="preserve">but </w:t>
      </w:r>
      <w:r w:rsidR="00F23358">
        <w:t xml:space="preserve">this </w:t>
      </w:r>
      <w:r w:rsidR="00CB58AF">
        <w:t xml:space="preserve">is likely to </w:t>
      </w:r>
      <w:r w:rsidR="00F23358">
        <w:t>be due to</w:t>
      </w:r>
      <w:r w:rsidR="004C7CE5">
        <w:t xml:space="preserve"> shared underlying atopic tendencies. </w:t>
      </w:r>
      <w:r w:rsidR="00FC6411">
        <w:t xml:space="preserve">There is growing evidence to support a relationship between </w:t>
      </w:r>
      <w:r w:rsidR="003C568B">
        <w:t>FA</w:t>
      </w:r>
      <w:r w:rsidR="00607B04">
        <w:t xml:space="preserve"> </w:t>
      </w:r>
      <w:r w:rsidR="00FC6411">
        <w:t>and S</w:t>
      </w:r>
      <w:r w:rsidR="00896E41">
        <w:t>TR</w:t>
      </w:r>
      <w:r w:rsidR="00FC6411">
        <w:t xml:space="preserve">A, with FA seeming to be particularly </w:t>
      </w:r>
      <w:r w:rsidR="004C7CE5">
        <w:t xml:space="preserve">associated with </w:t>
      </w:r>
      <w:r w:rsidR="00896E41">
        <w:t>severe asthma</w:t>
      </w:r>
      <w:r w:rsidR="00FC6411">
        <w:t xml:space="preserve"> exacerbations</w:t>
      </w:r>
      <w:r w:rsidR="00E32F6B">
        <w:t xml:space="preserve"> in children</w:t>
      </w:r>
      <w:r w:rsidR="00CB58AF">
        <w:t>,</w:t>
      </w:r>
      <w:r w:rsidR="00581049">
        <w:t xml:space="preserve"> b</w:t>
      </w:r>
      <w:r w:rsidR="00E32F6B">
        <w:t>ut more research is needed to understand the underlying mechanism</w:t>
      </w:r>
      <w:r w:rsidR="004C7CE5">
        <w:t xml:space="preserve">. </w:t>
      </w:r>
      <w:r w:rsidR="00B42CC0">
        <w:t>The aeroallergen most implicated in S</w:t>
      </w:r>
      <w:r w:rsidR="00625A9B">
        <w:t>TR</w:t>
      </w:r>
      <w:r w:rsidR="00B42CC0">
        <w:t xml:space="preserve">A is </w:t>
      </w:r>
      <w:r w:rsidR="001525F1">
        <w:t>mould, with e</w:t>
      </w:r>
      <w:r w:rsidR="00B42CC0">
        <w:t>xposure in sensitised children</w:t>
      </w:r>
      <w:r w:rsidR="004342E0">
        <w:t xml:space="preserve"> </w:t>
      </w:r>
      <w:r w:rsidR="001525F1">
        <w:t xml:space="preserve">implicated in </w:t>
      </w:r>
      <w:r w:rsidR="00B42CC0">
        <w:t xml:space="preserve">severe exacerbations </w:t>
      </w:r>
      <w:r w:rsidR="00897692">
        <w:t>as well as severe persistent asthma</w:t>
      </w:r>
      <w:r w:rsidR="00A306AF">
        <w:t xml:space="preserve"> as part of the SAFS and </w:t>
      </w:r>
      <w:r w:rsidR="00897692">
        <w:t>‘</w:t>
      </w:r>
      <w:r w:rsidR="00AC5F9F">
        <w:t xml:space="preserve">severe asthma </w:t>
      </w:r>
      <w:r w:rsidR="00897692">
        <w:t>with multiple allergies’ phenotype</w:t>
      </w:r>
      <w:r w:rsidR="00A306AF">
        <w:t>s of STRA</w:t>
      </w:r>
      <w:r w:rsidR="00897692">
        <w:t xml:space="preserve">. There are multiple </w:t>
      </w:r>
      <w:r w:rsidR="00134BB4">
        <w:t xml:space="preserve">plausible </w:t>
      </w:r>
      <w:r w:rsidR="00897692">
        <w:t>mechanisms</w:t>
      </w:r>
      <w:r w:rsidR="00A306AF">
        <w:t>, both allergic and non-allergic,</w:t>
      </w:r>
      <w:r w:rsidR="00897692">
        <w:t xml:space="preserve"> through w</w:t>
      </w:r>
      <w:r w:rsidR="001525F1">
        <w:t xml:space="preserve">hich mould </w:t>
      </w:r>
      <w:r w:rsidR="00A306AF">
        <w:t xml:space="preserve">exposure  </w:t>
      </w:r>
      <w:r w:rsidR="001525F1">
        <w:t>may drive S</w:t>
      </w:r>
      <w:r w:rsidR="00625A9B">
        <w:t>TR</w:t>
      </w:r>
      <w:r w:rsidR="001525F1">
        <w:t>A</w:t>
      </w:r>
      <w:r w:rsidR="004C7CE5">
        <w:t xml:space="preserve">. </w:t>
      </w:r>
      <w:r w:rsidR="00A516C5">
        <w:rPr>
          <w:lang w:val="en"/>
        </w:rPr>
        <w:t xml:space="preserve">Pollen allergy </w:t>
      </w:r>
      <w:r w:rsidR="00A306AF">
        <w:rPr>
          <w:lang w:val="en"/>
        </w:rPr>
        <w:t xml:space="preserve">is </w:t>
      </w:r>
      <w:r w:rsidR="00A516C5">
        <w:rPr>
          <w:lang w:val="en"/>
        </w:rPr>
        <w:t xml:space="preserve">also </w:t>
      </w:r>
      <w:r w:rsidR="004C7CE5">
        <w:rPr>
          <w:lang w:val="en"/>
        </w:rPr>
        <w:t xml:space="preserve">associated with </w:t>
      </w:r>
      <w:r w:rsidR="00A516C5">
        <w:rPr>
          <w:lang w:val="en"/>
        </w:rPr>
        <w:t xml:space="preserve">acute </w:t>
      </w:r>
      <w:r w:rsidR="00625A9B">
        <w:rPr>
          <w:lang w:val="en"/>
        </w:rPr>
        <w:t>severe</w:t>
      </w:r>
      <w:r w:rsidR="00A516C5">
        <w:rPr>
          <w:lang w:val="en"/>
        </w:rPr>
        <w:t xml:space="preserve"> exacerbation</w:t>
      </w:r>
      <w:r w:rsidR="004342E0">
        <w:rPr>
          <w:lang w:val="en"/>
        </w:rPr>
        <w:t>s</w:t>
      </w:r>
      <w:r w:rsidR="00A306AF">
        <w:rPr>
          <w:lang w:val="en"/>
        </w:rPr>
        <w:t xml:space="preserve"> of asthma</w:t>
      </w:r>
      <w:r w:rsidR="00581049">
        <w:rPr>
          <w:lang w:val="en"/>
        </w:rPr>
        <w:t xml:space="preserve">, </w:t>
      </w:r>
      <w:r w:rsidR="00A306AF">
        <w:rPr>
          <w:lang w:val="en"/>
        </w:rPr>
        <w:t xml:space="preserve">and likely also contributes to STRA indirectly through AR severity. </w:t>
      </w:r>
      <w:r w:rsidR="0010341E">
        <w:t xml:space="preserve">Pet allergy </w:t>
      </w:r>
      <w:r w:rsidR="00423541">
        <w:t xml:space="preserve">seems to be </w:t>
      </w:r>
      <w:r w:rsidR="0010341E">
        <w:t>associated with</w:t>
      </w:r>
      <w:r w:rsidR="00846E9E">
        <w:t xml:space="preserve"> STRA</w:t>
      </w:r>
      <w:r w:rsidR="0010341E">
        <w:t xml:space="preserve"> </w:t>
      </w:r>
      <w:r w:rsidR="00423541">
        <w:t xml:space="preserve">in </w:t>
      </w:r>
      <w:r w:rsidR="00846E9E">
        <w:t xml:space="preserve">some </w:t>
      </w:r>
      <w:r w:rsidR="00423541">
        <w:t xml:space="preserve">sensitised </w:t>
      </w:r>
      <w:r w:rsidR="00846E9E">
        <w:t>children</w:t>
      </w:r>
      <w:r w:rsidR="00CB58AF">
        <w:t xml:space="preserve"> </w:t>
      </w:r>
      <w:r w:rsidR="00846E9E">
        <w:t xml:space="preserve">and can even affect those from pet-free homes. Allergies to pests including mouse and cockroach also seem to be an important factor </w:t>
      </w:r>
      <w:r w:rsidR="00CB58AF">
        <w:t>in</w:t>
      </w:r>
      <w:r w:rsidR="00846E9E">
        <w:t xml:space="preserve"> STRA </w:t>
      </w:r>
      <w:r w:rsidR="00CB58AF">
        <w:t>for</w:t>
      </w:r>
      <w:r w:rsidR="00846E9E">
        <w:t xml:space="preserve"> some children, particularly in low socio-economic urban areas</w:t>
      </w:r>
      <w:r w:rsidR="0010341E">
        <w:t xml:space="preserve">. </w:t>
      </w:r>
      <w:r w:rsidR="00CB58AF">
        <w:t>HDM allergy has been associated with asthma symptoms but does not seem to be a risk factor for ongoing STRA. However, s</w:t>
      </w:r>
      <w:r w:rsidR="00846E9E">
        <w:t>ensitisation and e</w:t>
      </w:r>
      <w:r w:rsidR="001A5155">
        <w:t xml:space="preserve">xposure to </w:t>
      </w:r>
      <w:r w:rsidR="00846E9E">
        <w:t>any of the three key aero-allergens</w:t>
      </w:r>
      <w:r w:rsidR="00CB58AF">
        <w:t>:</w:t>
      </w:r>
      <w:r w:rsidR="00846E9E">
        <w:t xml:space="preserve"> </w:t>
      </w:r>
      <w:r w:rsidR="001A5155">
        <w:t>HDM</w:t>
      </w:r>
      <w:r w:rsidR="00846E9E">
        <w:t>, pollens or moulds, increase</w:t>
      </w:r>
      <w:r w:rsidR="00CB58AF">
        <w:t>s</w:t>
      </w:r>
      <w:r w:rsidR="00846E9E">
        <w:t xml:space="preserve"> the risk of severe asthma exacerbation</w:t>
      </w:r>
      <w:r w:rsidR="00CB58AF">
        <w:t>s</w:t>
      </w:r>
      <w:r w:rsidR="00846E9E">
        <w:t xml:space="preserve"> </w:t>
      </w:r>
      <w:r w:rsidR="00CB58AF">
        <w:t>during</w:t>
      </w:r>
      <w:r w:rsidR="00846E9E">
        <w:t xml:space="preserve"> viral respiratory </w:t>
      </w:r>
      <w:r w:rsidR="00CB58AF">
        <w:t xml:space="preserve">tract </w:t>
      </w:r>
      <w:r w:rsidR="00846E9E">
        <w:t>infection</w:t>
      </w:r>
      <w:r w:rsidR="00CB58AF">
        <w:t>s</w:t>
      </w:r>
      <w:r w:rsidR="00846E9E">
        <w:t>.</w:t>
      </w:r>
    </w:p>
    <w:p w14:paraId="047AE230" w14:textId="77777777" w:rsidR="00311405" w:rsidRDefault="00311405" w:rsidP="00A02435">
      <w:pPr>
        <w:jc w:val="both"/>
      </w:pPr>
    </w:p>
    <w:p w14:paraId="401F46BD" w14:textId="3768B80D" w:rsidR="00FB2F86" w:rsidRDefault="00DD68B2" w:rsidP="00A02435">
      <w:pPr>
        <w:pStyle w:val="Heading4"/>
        <w:jc w:val="both"/>
      </w:pPr>
      <w:r>
        <w:t>Implications f</w:t>
      </w:r>
      <w:r w:rsidR="008C5D00">
        <w:t>or the clinician</w:t>
      </w:r>
    </w:p>
    <w:p w14:paraId="77CEB497" w14:textId="481C88C7" w:rsidR="002F76E4" w:rsidRDefault="00FB2F86" w:rsidP="00A02435">
      <w:pPr>
        <w:jc w:val="both"/>
        <w:rPr>
          <w:szCs w:val="20"/>
        </w:rPr>
      </w:pPr>
      <w:r>
        <w:t xml:space="preserve">Despite some uncertainty regarding the mechanisms underlying </w:t>
      </w:r>
      <w:r w:rsidR="00D57399">
        <w:t>the relationships between S</w:t>
      </w:r>
      <w:r w:rsidR="00D74ED3">
        <w:t>TR</w:t>
      </w:r>
      <w:r w:rsidR="00D57399">
        <w:t>A and allergy in children</w:t>
      </w:r>
      <w:r w:rsidR="00E92F90">
        <w:t xml:space="preserve">, we have seen that exposure to allergens and allergic co-morbidities are intimately linked with asthma </w:t>
      </w:r>
      <w:r>
        <w:t>morbidity and mortality</w:t>
      </w:r>
      <w:r w:rsidR="00E92F90">
        <w:t xml:space="preserve">. A high index of suspicion for the involvement of allergy is needed in cases of acute severe exacerbation of asthma with no identifiable triggers and </w:t>
      </w:r>
      <w:r w:rsidR="00185D61">
        <w:t xml:space="preserve">in </w:t>
      </w:r>
      <w:r w:rsidR="00CB58AF">
        <w:t xml:space="preserve">children with </w:t>
      </w:r>
      <w:r w:rsidR="00E65B9D">
        <w:t xml:space="preserve">ongoing </w:t>
      </w:r>
      <w:r w:rsidR="002A7E38">
        <w:t>STRA</w:t>
      </w:r>
      <w:r w:rsidR="00E92F90">
        <w:t xml:space="preserve">. </w:t>
      </w:r>
      <w:r w:rsidR="00185D61">
        <w:t>The combination of allergic sensitisation, allergen exposure and viral respiratory tract infection is strongly associated with severe asthma exacerbations</w:t>
      </w:r>
      <w:r w:rsidR="00E65B9D">
        <w:t xml:space="preserve"> (accounting for 69-85% of exacerbations requiring hospitalisation or oral corticosteroids)</w:t>
      </w:r>
      <w:r w:rsidR="00185D61">
        <w:t>.</w:t>
      </w:r>
      <w:r w:rsidR="00185D61">
        <w:fldChar w:fldCharType="begin">
          <w:fldData xml:space="preserve">PEVuZE5vdGU+PENpdGU+PEF1dGhvcj5CdXNoPC9BdXRob3I+PFllYXI+MjAxNzwvWWVhcj48SURU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</w:fldData>
        </w:fldChar>
      </w:r>
      <w:r w:rsidR="00311405">
        <w:instrText xml:space="preserve"> ADDIN EN.CITE </w:instrText>
      </w:r>
      <w:r w:rsidR="00311405">
        <w:fldChar w:fldCharType="begin">
          <w:fldData xml:space="preserve">PEVuZE5vdGU+PENpdGU+PEF1dGhvcj5CdXNoPC9BdXRob3I+PFllYXI+MjAxNzwvWWVhcj48SURU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</w:fldData>
        </w:fldChar>
      </w:r>
      <w:r w:rsidR="00311405">
        <w:instrText xml:space="preserve"> ADDIN EN.CITE.DATA </w:instrText>
      </w:r>
      <w:r w:rsidR="00311405">
        <w:fldChar w:fldCharType="end"/>
      </w:r>
      <w:r w:rsidR="00185D61">
        <w:fldChar w:fldCharType="separate"/>
      </w:r>
      <w:r w:rsidR="00311405" w:rsidRPr="00311405">
        <w:rPr>
          <w:noProof/>
          <w:vertAlign w:val="superscript"/>
        </w:rPr>
        <w:t>9,70,100,123</w:t>
      </w:r>
      <w:r w:rsidR="00185D61">
        <w:fldChar w:fldCharType="end"/>
      </w:r>
      <w:r w:rsidR="00185D61">
        <w:t xml:space="preserve"> Viral infection</w:t>
      </w:r>
      <w:r w:rsidR="00E65B9D">
        <w:t>s</w:t>
      </w:r>
      <w:r w:rsidR="00185D61">
        <w:t xml:space="preserve"> cannot </w:t>
      </w:r>
      <w:r w:rsidR="00D74ED3">
        <w:t xml:space="preserve">presently </w:t>
      </w:r>
      <w:r w:rsidR="00185D61">
        <w:t xml:space="preserve">be </w:t>
      </w:r>
      <w:r w:rsidR="00E65B9D">
        <w:t>prevented</w:t>
      </w:r>
      <w:r w:rsidR="00185D61">
        <w:t xml:space="preserve">, and reduction in allergic sensitisation with immunotherapy is generally contraindicated in severe asthma, hence efforts to reduce allergen exposure are essential. </w:t>
      </w:r>
      <w:r w:rsidR="00985603">
        <w:t xml:space="preserve">The </w:t>
      </w:r>
      <w:r w:rsidR="00625A9B">
        <w:t xml:space="preserve">Community Healthcare for Asthma Management and Prevention of Symptoms (CHAMPS) study </w:t>
      </w:r>
      <w:r w:rsidR="00985603">
        <w:t>has shown that</w:t>
      </w:r>
      <w:r w:rsidR="00625A9B">
        <w:t xml:space="preserve"> </w:t>
      </w:r>
      <w:r w:rsidR="00985603">
        <w:t xml:space="preserve">evidence-based </w:t>
      </w:r>
      <w:r w:rsidR="00625A9B">
        <w:t>asthma intervention</w:t>
      </w:r>
      <w:r w:rsidR="00985603">
        <w:t xml:space="preserve">s tailored to the individual child’s allergic sensitisation and home allergen exposure profile can significantly </w:t>
      </w:r>
      <w:r w:rsidR="007E21F5">
        <w:t>reduce symptom days in children with moderate-severe asthma compared to a control intervention (difference of days -0.99, p&lt;0.001).</w:t>
      </w:r>
      <w:r w:rsidR="007E21F5">
        <w:fldChar w:fldCharType="begin"/>
      </w:r>
      <w:r w:rsidR="00311405">
        <w:instrText xml:space="preserve"> ADDIN EN.CITE &lt;EndNote&gt;&lt;Cite&gt;&lt;Author&gt;Kennedy&lt;/Author&gt;&lt;Year&gt;2017&lt;/Year&gt;&lt;IDText&gt;Effectiveness of Evidence-Based Asthma Interventions&lt;/IDText&gt;&lt;DisplayText&gt;&lt;style face="superscript"&gt;124&lt;/style&gt;&lt;/DisplayText&gt;&lt;record&gt;&lt;dates&gt;&lt;pub-dates&gt;&lt;date&gt;Jun&lt;/date&gt;&lt;/pub-dates&gt;&lt;year&gt;2017&lt;/year&gt;&lt;/dates&gt;&lt;keywords&gt;&lt;keyword&gt;Arizona&lt;/keyword&gt;&lt;keyword&gt;Asthma&lt;/keyword&gt;&lt;keyword&gt;Child&lt;/keyword&gt;&lt;keyword&gt;Diffusion of Innovation&lt;/keyword&gt;&lt;keyword&gt;Environmental Exposure&lt;/keyword&gt;&lt;keyword&gt;Evidence-Based Medicine&lt;/keyword&gt;&lt;keyword&gt;Female&lt;/keyword&gt;&lt;keyword&gt;Hospitalization&lt;/keyword&gt;&lt;keyword&gt;Humans&lt;/keyword&gt;&lt;keyword&gt;Male&lt;/keyword&gt;&lt;keyword&gt;Michigan&lt;/keyword&gt;&lt;keyword&gt;Poverty&lt;/keyword&gt;&lt;keyword&gt;Puerto Rico&lt;/keyword&gt;&lt;keyword&gt;Randomized Controlled Trials as Topic&lt;/keyword&gt;&lt;/keywords&gt;&lt;urls&gt;&lt;related-urls&gt;&lt;url&gt;https://www.ncbi.nlm.nih.gov/pubmed/28562279&lt;/url&gt;&lt;/related-urls&gt;&lt;/urls&gt;&lt;isbn&gt;1098-4275&lt;/isbn&gt;&lt;titles&gt;&lt;title&gt;Effectiveness of Evidence-Based Asthma Interventions&lt;/title&gt;&lt;secondary-title&gt;Pediatrics&lt;/secondary-title&gt;&lt;/titles&gt;&lt;number&gt;6&lt;/number&gt;&lt;contributors&gt;&lt;authors&gt;&lt;author&gt;Kennedy, S.&lt;/author&gt;&lt;author&gt;Bailey, R.&lt;/author&gt;&lt;author&gt;Jaffee, K.&lt;/author&gt;&lt;author&gt;Markus, A.&lt;/author&gt;&lt;author&gt;Gerstein, M.&lt;/author&gt;&lt;author&gt;Stevens, D. M.&lt;/author&gt;&lt;author&gt;Lesch, J. K.&lt;/author&gt;&lt;author&gt;Malveaux, F. J.&lt;/author&gt;&lt;author&gt;Mitchell, H.&lt;/author&gt;&lt;/authors&gt;&lt;/contributors&gt;&lt;edition&gt;2017/05/09&lt;/edition&gt;&lt;language&gt;eng&lt;/language&gt;&lt;added-date format="utc"&gt;1529273996&lt;/added-date&gt;&lt;ref-type name="Journal Article"&gt;17&lt;/ref-type&gt;&lt;rec-number&gt;9509&lt;/rec-number&gt;&lt;last-updated-date format="utc"&gt;1529273996&lt;/last-updated-date&gt;&lt;accession-num&gt;28562279&lt;/accession-num&gt;&lt;electronic-resource-num&gt;10.1542/peds.2016-4221&lt;/electronic-resource-num&gt;&lt;volume&gt;139&lt;/volume&gt;&lt;/record&gt;&lt;/Cite&gt;&lt;/EndNote&gt;</w:instrText>
      </w:r>
      <w:r w:rsidR="007E21F5">
        <w:fldChar w:fldCharType="separate"/>
      </w:r>
      <w:r w:rsidR="00311405" w:rsidRPr="00311405">
        <w:rPr>
          <w:noProof/>
          <w:vertAlign w:val="superscript"/>
        </w:rPr>
        <w:t>124</w:t>
      </w:r>
      <w:r w:rsidR="007E21F5">
        <w:fldChar w:fldCharType="end"/>
      </w:r>
      <w:r w:rsidR="007E21F5">
        <w:t xml:space="preserve"> </w:t>
      </w:r>
      <w:r w:rsidR="004F42B9">
        <w:t>An</w:t>
      </w:r>
      <w:r w:rsidR="00E92F90">
        <w:t xml:space="preserve"> </w:t>
      </w:r>
      <w:r w:rsidR="00D57399">
        <w:t>appr</w:t>
      </w:r>
      <w:r w:rsidR="00E92F90">
        <w:t>oach to identif</w:t>
      </w:r>
      <w:r w:rsidR="005B2291">
        <w:t>y</w:t>
      </w:r>
      <w:r w:rsidR="00E92F90">
        <w:t xml:space="preserve"> and manage allergic triggers in S</w:t>
      </w:r>
      <w:r w:rsidR="00D74ED3">
        <w:t>TR</w:t>
      </w:r>
      <w:r w:rsidR="00E92F90">
        <w:t>A</w:t>
      </w:r>
      <w:r w:rsidR="004F42B9">
        <w:t xml:space="preserve"> is summarised in Box </w:t>
      </w:r>
      <w:r w:rsidR="00AC5F9F">
        <w:t>2</w:t>
      </w:r>
      <w:r w:rsidR="004F42B9">
        <w:t>.</w:t>
      </w:r>
      <w:r w:rsidR="002F76E4" w:rsidRPr="002F76E4">
        <w:rPr>
          <w:sz w:val="20"/>
          <w:szCs w:val="20"/>
        </w:rPr>
        <w:t xml:space="preserve"> </w:t>
      </w:r>
    </w:p>
    <w:p w14:paraId="633A825C" w14:textId="56A7E235" w:rsidR="00BA2A80" w:rsidRDefault="00BA2A80" w:rsidP="00A02435">
      <w:pPr>
        <w:jc w:val="both"/>
        <w:rPr>
          <w:sz w:val="20"/>
          <w:szCs w:val="20"/>
        </w:rPr>
      </w:pPr>
    </w:p>
    <w:p w14:paraId="315C8A44" w14:textId="0A008CD9" w:rsidR="00BA2A80" w:rsidRPr="000A601B" w:rsidRDefault="00BA2A80" w:rsidP="00240EC4">
      <w:pPr>
        <w:pBdr>
          <w:top w:val="single" w:sz="4" w:space="1" w:color="auto"/>
          <w:left w:val="single" w:sz="4" w:space="4" w:color="auto"/>
          <w:bottom w:val="single" w:sz="4" w:space="1" w:color="auto"/>
          <w:right w:val="single" w:sz="4" w:space="4" w:color="auto"/>
        </w:pBdr>
        <w:spacing w:after="120" w:line="240" w:lineRule="auto"/>
        <w:jc w:val="both"/>
      </w:pPr>
      <w:r w:rsidRPr="000A601B">
        <w:rPr>
          <w:b/>
        </w:rPr>
        <w:t xml:space="preserve">Box </w:t>
      </w:r>
      <w:r w:rsidR="00AC5F9F">
        <w:rPr>
          <w:b/>
        </w:rPr>
        <w:t>2</w:t>
      </w:r>
      <w:r w:rsidRPr="000A601B">
        <w:rPr>
          <w:b/>
        </w:rPr>
        <w:t xml:space="preserve">. An approach to identify and manage </w:t>
      </w:r>
      <w:r w:rsidR="00BE486C">
        <w:rPr>
          <w:b/>
        </w:rPr>
        <w:t xml:space="preserve">STRA and </w:t>
      </w:r>
      <w:r w:rsidRPr="000A601B">
        <w:rPr>
          <w:b/>
        </w:rPr>
        <w:t xml:space="preserve">allergic triggers </w:t>
      </w:r>
      <w:r w:rsidRPr="000A601B">
        <w:t>All children with uncontrolled asthma despite treatment with 800</w:t>
      </w:r>
      <w:r w:rsidR="002A7E38">
        <w:rPr>
          <w:rFonts w:cstheme="minorHAnsi"/>
        </w:rPr>
        <w:t>µ</w:t>
      </w:r>
      <w:r w:rsidRPr="000A601B">
        <w:t>g</w:t>
      </w:r>
      <w:r w:rsidR="002A7E38">
        <w:t>/day</w:t>
      </w:r>
      <w:r w:rsidRPr="000A601B">
        <w:t xml:space="preserve"> of inhaled budesonide (or equivalent) should be evaluated by a paediatric respiratory specialist</w:t>
      </w:r>
      <w:r w:rsidR="0081531D">
        <w:t xml:space="preserve"> and</w:t>
      </w:r>
      <w:r w:rsidR="0081531D" w:rsidRPr="0081531D">
        <w:t xml:space="preserve"> </w:t>
      </w:r>
      <w:r w:rsidR="0081531D">
        <w:t>the accuracy of the diagnosis of asthma checked</w:t>
      </w:r>
      <w:r w:rsidR="0081531D" w:rsidRPr="000A601B">
        <w:t>.</w:t>
      </w:r>
      <w:r w:rsidR="0081531D">
        <w:fldChar w:fldCharType="begin">
          <w:fldData xml:space="preserve">PEVuZE5vdGU+PENpdGU+PEF1dGhvcj5CdXNoPC9BdXRob3I+PFllYXI+MjAxMDwvWWVhcj48SURU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</w:fldData>
        </w:fldChar>
      </w:r>
      <w:r w:rsidR="0081531D">
        <w:instrText xml:space="preserve"> ADDIN EN.CITE </w:instrText>
      </w:r>
      <w:r w:rsidR="0081531D">
        <w:fldChar w:fldCharType="begin">
          <w:fldData xml:space="preserve">PEVuZE5vdGU+PENpdGU+PEF1dGhvcj5CdXNoPC9BdXRob3I+PFllYXI+MjAxMDwvWWVhcj48SURU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</w:fldData>
        </w:fldChar>
      </w:r>
      <w:r w:rsidR="0081531D">
        <w:instrText xml:space="preserve"> ADDIN EN.CITE.DATA </w:instrText>
      </w:r>
      <w:r w:rsidR="0081531D">
        <w:fldChar w:fldCharType="end"/>
      </w:r>
      <w:r w:rsidR="0081531D">
        <w:fldChar w:fldCharType="separate"/>
      </w:r>
      <w:r w:rsidR="0081531D" w:rsidRPr="00B95E61">
        <w:rPr>
          <w:noProof/>
          <w:vertAlign w:val="superscript"/>
        </w:rPr>
        <w:t>5,8,14</w:t>
      </w:r>
      <w:r w:rsidR="0081531D">
        <w:fldChar w:fldCharType="end"/>
      </w:r>
      <w:r w:rsidR="0081531D" w:rsidRPr="0081531D">
        <w:rPr>
          <w:vertAlign w:val="superscript"/>
        </w:rPr>
        <w:t>,</w:t>
      </w:r>
      <w:r>
        <w:fldChar w:fldCharType="begin">
          <w:fldData xml:space="preserve">PEVuZE5vdGU+PENpdGU+PEF1dGhvcj5PJmFwb3M7UmVpbGx5PC9BdXRob3I+PFllYXI+MjAxMDwv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</w:fldData>
        </w:fldChar>
      </w:r>
      <w:r w:rsidR="00A92151">
        <w:instrText xml:space="preserve"> ADDIN EN.CITE </w:instrText>
      </w:r>
      <w:r w:rsidR="00A92151">
        <w:fldChar w:fldCharType="begin">
          <w:fldData xml:space="preserve">PEVuZE5vdGU+PENpdGU+PEF1dGhvcj5PJmFwb3M7UmVpbGx5PC9BdXRob3I+PFllYXI+MjAxMDwv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</w:fldData>
        </w:fldChar>
      </w:r>
      <w:r w:rsidR="00A92151">
        <w:instrText xml:space="preserve"> ADDIN EN.CITE.DATA </w:instrText>
      </w:r>
      <w:r w:rsidR="00A92151">
        <w:fldChar w:fldCharType="end"/>
      </w:r>
      <w:r>
        <w:fldChar w:fldCharType="separate"/>
      </w:r>
      <w:r w:rsidR="00A92151" w:rsidRPr="00A92151">
        <w:rPr>
          <w:noProof/>
          <w:vertAlign w:val="superscript"/>
        </w:rPr>
        <w:t>9,11</w:t>
      </w:r>
      <w:r>
        <w:fldChar w:fldCharType="end"/>
      </w:r>
      <w:r w:rsidR="0081531D">
        <w:t xml:space="preserve"> Focus should be placed on the following allergy associated issues</w:t>
      </w:r>
      <w:r w:rsidR="00C54030">
        <w:t>:</w:t>
      </w:r>
    </w:p>
    <w:p w14:paraId="0DAAD2B5" w14:textId="6A6F4F6F" w:rsidR="000A2D8A" w:rsidRDefault="00E36D94" w:rsidP="00240EC4">
      <w:pPr>
        <w:pBdr>
          <w:top w:val="single" w:sz="4" w:space="1" w:color="auto"/>
          <w:left w:val="single" w:sz="4" w:space="4" w:color="auto"/>
          <w:bottom w:val="single" w:sz="4" w:space="1" w:color="auto"/>
          <w:right w:val="single" w:sz="4" w:space="4" w:color="auto"/>
        </w:pBdr>
        <w:jc w:val="both"/>
      </w:pPr>
      <w:r>
        <w:t>1</w:t>
      </w:r>
      <w:r w:rsidR="00BE486C">
        <w:t xml:space="preserve">. </w:t>
      </w:r>
      <w:r w:rsidR="00BA2A80" w:rsidRPr="000A601B">
        <w:t>Detailed assessment of allergic status</w:t>
      </w:r>
      <w:r w:rsidR="000A2D8A">
        <w:t>:</w:t>
      </w:r>
    </w:p>
    <w:p w14:paraId="0E67E5EC" w14:textId="65CAFFE0" w:rsidR="002D0670" w:rsidRDefault="00240EC4" w:rsidP="00240EC4">
      <w:pPr>
        <w:pBdr>
          <w:top w:val="single" w:sz="4" w:space="1" w:color="auto"/>
          <w:left w:val="single" w:sz="4" w:space="4" w:color="auto"/>
          <w:bottom w:val="single" w:sz="4" w:space="1" w:color="auto"/>
          <w:right w:val="single" w:sz="4" w:space="4" w:color="auto"/>
        </w:pBdr>
        <w:jc w:val="both"/>
      </w:pPr>
      <w:r>
        <w:sym w:font="Symbol" w:char="F0B7"/>
      </w:r>
      <w:r>
        <w:t xml:space="preserve"> </w:t>
      </w:r>
      <w:r w:rsidR="00B83F1B">
        <w:t>A t</w:t>
      </w:r>
      <w:r w:rsidR="002D0670">
        <w:t>horough history</w:t>
      </w:r>
      <w:r w:rsidR="00BA2A80" w:rsidRPr="000A601B">
        <w:t xml:space="preserve"> </w:t>
      </w:r>
      <w:r w:rsidR="00B83F1B">
        <w:t>to establish:</w:t>
      </w:r>
      <w:r w:rsidR="00BA2A80" w:rsidRPr="000A601B">
        <w:t xml:space="preserve"> previous reactions to allergens (</w:t>
      </w:r>
      <w:r w:rsidR="002D0670">
        <w:t xml:space="preserve">specifically </w:t>
      </w:r>
      <w:r w:rsidR="00BA2A80" w:rsidRPr="000A601B">
        <w:t xml:space="preserve">foods, </w:t>
      </w:r>
      <w:r w:rsidR="002D0670">
        <w:t>animals/</w:t>
      </w:r>
      <w:r w:rsidR="00BA2A80" w:rsidRPr="000A601B">
        <w:t>pets</w:t>
      </w:r>
      <w:r w:rsidR="00B83F1B">
        <w:t>/pests</w:t>
      </w:r>
      <w:r w:rsidR="00BA2A80" w:rsidRPr="000A601B">
        <w:t>, moulds, pollens and HDM), exposures to allergens at home</w:t>
      </w:r>
      <w:r w:rsidR="00BE486C">
        <w:t xml:space="preserve"> and community</w:t>
      </w:r>
      <w:r w:rsidR="002D0670">
        <w:t xml:space="preserve"> (pets, hobbies, visits to homes of others)</w:t>
      </w:r>
      <w:r w:rsidR="00E36D94">
        <w:t xml:space="preserve"> and any symptoms suggestive of allergic rhinoconjunctivitis</w:t>
      </w:r>
      <w:r w:rsidR="00BA2A80" w:rsidRPr="000A601B">
        <w:t xml:space="preserve">. </w:t>
      </w:r>
    </w:p>
    <w:p w14:paraId="6C952478" w14:textId="1DA0C741" w:rsidR="00BA2A80" w:rsidRPr="000A601B" w:rsidRDefault="00240EC4" w:rsidP="00240EC4">
      <w:pPr>
        <w:pBdr>
          <w:top w:val="single" w:sz="4" w:space="1" w:color="auto"/>
          <w:left w:val="single" w:sz="4" w:space="4" w:color="auto"/>
          <w:bottom w:val="single" w:sz="4" w:space="1" w:color="auto"/>
          <w:right w:val="single" w:sz="4" w:space="4" w:color="auto"/>
        </w:pBdr>
        <w:jc w:val="both"/>
      </w:pPr>
      <w:r>
        <w:sym w:font="Symbol" w:char="F0B7"/>
      </w:r>
      <w:r>
        <w:t xml:space="preserve"> </w:t>
      </w:r>
      <w:r w:rsidR="00E36D94">
        <w:t xml:space="preserve">Specific IgE </w:t>
      </w:r>
      <w:r w:rsidR="00BA2A80" w:rsidRPr="000A601B">
        <w:t>testing for</w:t>
      </w:r>
      <w:r w:rsidR="00E36D94">
        <w:t xml:space="preserve"> likely</w:t>
      </w:r>
      <w:r w:rsidR="00BA2A80" w:rsidRPr="000A601B">
        <w:t xml:space="preserve"> aeroallergens and potential food allergens by SPT and/or</w:t>
      </w:r>
      <w:r w:rsidR="00E36D94">
        <w:t xml:space="preserve"> specific IgE tests</w:t>
      </w:r>
      <w:r w:rsidR="00BA2A80" w:rsidRPr="000A601B">
        <w:t>.</w:t>
      </w:r>
      <w:r w:rsidR="00BA2A80">
        <w:fldChar w:fldCharType="begin">
          <w:fldData xml:space="preserve">PEVuZE5vdGU+PENpdGU+PEF1dGhvcj5CdXNoPC9BdXRob3I+PFllYXI+MjAxMDwvWWVhcj48SURU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</w:fldData>
        </w:fldChar>
      </w:r>
      <w:r w:rsidR="00311405">
        <w:instrText xml:space="preserve"> ADDIN EN.CITE </w:instrText>
      </w:r>
      <w:r w:rsidR="00311405">
        <w:fldChar w:fldCharType="begin">
          <w:fldData xml:space="preserve">PEVuZE5vdGU+PENpdGU+PEF1dGhvcj5CdXNoPC9BdXRob3I+PFllYXI+MjAxMDwvWWVhcj48SURU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</w:fldData>
        </w:fldChar>
      </w:r>
      <w:r w:rsidR="00311405">
        <w:instrText xml:space="preserve"> ADDIN EN.CITE.DATA </w:instrText>
      </w:r>
      <w:r w:rsidR="00311405">
        <w:fldChar w:fldCharType="end"/>
      </w:r>
      <w:r w:rsidR="00BA2A80">
        <w:fldChar w:fldCharType="separate"/>
      </w:r>
      <w:r w:rsidR="00311405" w:rsidRPr="00240EC4">
        <w:rPr>
          <w:noProof/>
          <w:vertAlign w:val="superscript"/>
        </w:rPr>
        <w:t>14,125,126</w:t>
      </w:r>
      <w:r w:rsidR="00BA2A80">
        <w:fldChar w:fldCharType="end"/>
      </w:r>
      <w:r w:rsidR="002D0670">
        <w:t xml:space="preserve"> </w:t>
      </w:r>
    </w:p>
    <w:p w14:paraId="14607BCE" w14:textId="5FB2D121" w:rsidR="00BA2A80" w:rsidRPr="000A601B" w:rsidRDefault="00BE486C" w:rsidP="00240EC4">
      <w:pPr>
        <w:pBdr>
          <w:top w:val="single" w:sz="4" w:space="1" w:color="auto"/>
          <w:left w:val="single" w:sz="4" w:space="4" w:color="auto"/>
          <w:bottom w:val="single" w:sz="4" w:space="1" w:color="auto"/>
          <w:right w:val="single" w:sz="4" w:space="4" w:color="auto"/>
        </w:pBdr>
        <w:spacing w:after="120" w:line="240" w:lineRule="auto"/>
        <w:jc w:val="both"/>
      </w:pPr>
      <w:r>
        <w:t xml:space="preserve">5. </w:t>
      </w:r>
      <w:r w:rsidR="00BA2A80" w:rsidRPr="000A601B">
        <w:t>Manag</w:t>
      </w:r>
      <w:r>
        <w:t>ement</w:t>
      </w:r>
      <w:r w:rsidR="00E36D94">
        <w:t xml:space="preserve"> </w:t>
      </w:r>
      <w:r>
        <w:t xml:space="preserve">of </w:t>
      </w:r>
      <w:r w:rsidR="00E36D94">
        <w:t xml:space="preserve">any </w:t>
      </w:r>
      <w:r w:rsidR="00BA2A80" w:rsidRPr="000A601B">
        <w:t>co-existing allergies:</w:t>
      </w:r>
    </w:p>
    <w:p w14:paraId="547A40DC" w14:textId="6A0DBE25" w:rsidR="00BA2A80" w:rsidRPr="000A601B" w:rsidRDefault="00240EC4" w:rsidP="00240EC4">
      <w:pPr>
        <w:pBdr>
          <w:top w:val="single" w:sz="4" w:space="1" w:color="auto"/>
          <w:left w:val="single" w:sz="4" w:space="4" w:color="auto"/>
          <w:bottom w:val="single" w:sz="4" w:space="1" w:color="auto"/>
          <w:right w:val="single" w:sz="4" w:space="4" w:color="auto"/>
        </w:pBdr>
        <w:spacing w:after="120" w:line="240" w:lineRule="auto"/>
        <w:jc w:val="both"/>
      </w:pPr>
      <w:r>
        <w:sym w:font="Symbol" w:char="F0B7"/>
      </w:r>
      <w:r>
        <w:t xml:space="preserve"> </w:t>
      </w:r>
      <w:r w:rsidR="00BA2A80" w:rsidRPr="000A601B">
        <w:t xml:space="preserve">Avoidance of aeroallergens where possible with appropriate education for the family.  </w:t>
      </w:r>
    </w:p>
    <w:p w14:paraId="71172C82" w14:textId="53E23CA5" w:rsidR="00BA2A80" w:rsidRPr="000A601B" w:rsidRDefault="00240EC4" w:rsidP="00240EC4">
      <w:pPr>
        <w:pBdr>
          <w:top w:val="single" w:sz="4" w:space="1" w:color="auto"/>
          <w:left w:val="single" w:sz="4" w:space="4" w:color="auto"/>
          <w:bottom w:val="single" w:sz="4" w:space="1" w:color="auto"/>
          <w:right w:val="single" w:sz="4" w:space="4" w:color="auto"/>
        </w:pBdr>
        <w:spacing w:after="120" w:line="240" w:lineRule="auto"/>
        <w:jc w:val="both"/>
      </w:pPr>
      <w:r>
        <w:sym w:font="Symbol" w:char="F0B7"/>
      </w:r>
      <w:r>
        <w:t xml:space="preserve"> </w:t>
      </w:r>
      <w:r w:rsidR="00BA2A80" w:rsidRPr="000A601B">
        <w:t xml:space="preserve">Management of co-existing allergic rhinoconjunctivitis with oral antihistamine, </w:t>
      </w:r>
      <w:r w:rsidR="00150F32">
        <w:t>intra</w:t>
      </w:r>
      <w:r w:rsidR="00BA2A80" w:rsidRPr="000A601B">
        <w:t>nasal steroid and/or antihistamine and ocular antihistamine or cromoglycate as required.</w:t>
      </w:r>
      <w:r w:rsidR="00BA2A80">
        <w:fldChar w:fldCharType="begin"/>
      </w:r>
      <w:r w:rsidR="00B95E61">
        <w:instrText xml:space="preserve"> ADDIN EN.CITE &lt;EndNote&gt;&lt;Cite&gt;&lt;Author&gt;Scadding GK&lt;/Author&gt;&lt;Year&gt;2017&lt;/Year&gt;&lt;IDText&gt;BSACI guideline for the diagnosis and management of allergic and non-allergic rhinitis (Revised Edition 2017; First edition 2007)&lt;/IDText&gt;&lt;DisplayText&gt;&lt;style face="superscript"&gt;50&lt;/style&gt;&lt;/DisplayText&gt;&lt;record&gt;&lt;titles&gt;&lt;title&gt;BSACI guideline for the diagnosis and management of allergic and non-allergic rhinitis (Revised Edition 2017; First edition 2007)&lt;/title&gt;&lt;secondary-title&gt;Clin Exp Allergy&lt;/secondary-title&gt;&lt;/titles&gt;&lt;pages&gt;856  -  889&lt;/pages&gt;&lt;contributors&gt;&lt;authors&gt;&lt;author&gt;Scadding GK,   Kariyawasam HH,   Scadding G&lt;/author&gt;&lt;/authors&gt;&lt;/contributors&gt;&lt;added-date format="utc"&gt;1512940511&lt;/added-date&gt;&lt;ref-type name="Journal Article"&gt;17&lt;/ref-type&gt;&lt;dates&gt;&lt;year&gt;2017&lt;/year&gt;&lt;/dates&gt;&lt;rec-number&gt;5425&lt;/rec-number&gt;&lt;last-updated-date format="utc"&gt;1512940963&lt;/last-updated-date&gt;&lt;electronic-resource-num&gt;https://doi.org/10.1111/cea.12953&lt;/electronic-resource-num&gt;&lt;volume&gt;47&lt;/volume&gt;&lt;/record&gt;&lt;/Cite&gt;&lt;/EndNote&gt;</w:instrText>
      </w:r>
      <w:r w:rsidR="00BA2A80">
        <w:fldChar w:fldCharType="separate"/>
      </w:r>
      <w:r w:rsidR="00B95E61" w:rsidRPr="00240EC4">
        <w:rPr>
          <w:noProof/>
          <w:vertAlign w:val="superscript"/>
        </w:rPr>
        <w:t>50</w:t>
      </w:r>
      <w:r w:rsidR="00BA2A80">
        <w:fldChar w:fldCharType="end"/>
      </w:r>
    </w:p>
    <w:p w14:paraId="21136958" w14:textId="5DA3C1B4" w:rsidR="00BA2A80" w:rsidRDefault="00240EC4" w:rsidP="00240EC4">
      <w:pPr>
        <w:pBdr>
          <w:top w:val="single" w:sz="4" w:space="1" w:color="auto"/>
          <w:left w:val="single" w:sz="4" w:space="4" w:color="auto"/>
          <w:bottom w:val="single" w:sz="4" w:space="1" w:color="auto"/>
          <w:right w:val="single" w:sz="4" w:space="4" w:color="auto"/>
        </w:pBdr>
        <w:spacing w:after="120" w:line="240" w:lineRule="auto"/>
        <w:jc w:val="both"/>
      </w:pPr>
      <w:r>
        <w:sym w:font="Symbol" w:char="F0B7"/>
      </w:r>
      <w:r>
        <w:t xml:space="preserve"> </w:t>
      </w:r>
      <w:r w:rsidR="00BA2A80" w:rsidRPr="000A601B">
        <w:t>Management of co-existing food allergy including avoidance advice, personal management plan for allergic reactions and access to self-injectable adrenaline</w:t>
      </w:r>
      <w:r w:rsidR="00BA2A80">
        <w:t>.</w:t>
      </w:r>
      <w:r w:rsidR="00BA2A80">
        <w:fldChar w:fldCharType="begin">
          <w:fldData xml:space="preserve">PEVuZE5vdGU+PENpdGU+PEF1dGhvcj5TdGllZmVsPC9BdXRob3I+PFllYXI+MjAxNzwvWWVhcj48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</w:fldData>
        </w:fldChar>
      </w:r>
      <w:r w:rsidR="00311405">
        <w:instrText xml:space="preserve"> ADDIN EN.CITE </w:instrText>
      </w:r>
      <w:r w:rsidR="00311405">
        <w:fldChar w:fldCharType="begin">
          <w:fldData xml:space="preserve">PEVuZE5vdGU+PENpdGU+PEF1dGhvcj5TdGllZmVsPC9BdXRob3I+PFllYXI+MjAxNzwvWWVhcj48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</w:fldData>
        </w:fldChar>
      </w:r>
      <w:r w:rsidR="00311405">
        <w:instrText xml:space="preserve"> ADDIN EN.CITE.DATA </w:instrText>
      </w:r>
      <w:r w:rsidR="00311405">
        <w:fldChar w:fldCharType="end"/>
      </w:r>
      <w:r w:rsidR="00BA2A80">
        <w:fldChar w:fldCharType="separate"/>
      </w:r>
      <w:r w:rsidR="00311405" w:rsidRPr="00240EC4">
        <w:rPr>
          <w:noProof/>
          <w:vertAlign w:val="superscript"/>
        </w:rPr>
        <w:t>128-130</w:t>
      </w:r>
      <w:r w:rsidR="00BA2A80">
        <w:fldChar w:fldCharType="end"/>
      </w:r>
    </w:p>
    <w:p w14:paraId="4C19E297" w14:textId="6A03B2B9" w:rsidR="00327AFB" w:rsidRPr="000A601B" w:rsidRDefault="00240EC4" w:rsidP="00240EC4">
      <w:pPr>
        <w:pBdr>
          <w:top w:val="single" w:sz="4" w:space="1" w:color="auto"/>
          <w:left w:val="single" w:sz="4" w:space="4" w:color="auto"/>
          <w:bottom w:val="single" w:sz="4" w:space="1" w:color="auto"/>
          <w:right w:val="single" w:sz="4" w:space="4" w:color="auto"/>
        </w:pBdr>
        <w:spacing w:after="120" w:line="240" w:lineRule="auto"/>
        <w:jc w:val="both"/>
      </w:pPr>
      <w:r>
        <w:sym w:font="Symbol" w:char="F0B7"/>
      </w:r>
      <w:r>
        <w:t xml:space="preserve"> </w:t>
      </w:r>
      <w:r w:rsidR="00AA6F91">
        <w:t>Management of SAFS with avoidance of moulds where possible, including interventions in homes with visible mould, avoidance of mouldy vegetation including stables, and cleaning nebuliser and spacer equipment. Antifungal therapy may need to be considered though evidence for itraconazole and voriconazole in children is weak and may be associated with significant side effects.</w:t>
      </w:r>
      <w:r w:rsidR="00AA6F91">
        <w:fldChar w:fldCharType="begin">
          <w:fldData xml:space="preserve">PEVuZE5vdGU+PENpdGU+PEF1dGhvcj5CdXNoPC9BdXRob3I+PFllYXI+MjAxNzwvWWVhcj48SURU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</w:fldData>
        </w:fldChar>
      </w:r>
      <w:r w:rsidR="00311405">
        <w:instrText xml:space="preserve"> ADDIN EN.CITE </w:instrText>
      </w:r>
      <w:r w:rsidR="00311405">
        <w:fldChar w:fldCharType="begin">
          <w:fldData xml:space="preserve">PEVuZE5vdGU+PENpdGU+PEF1dGhvcj5CdXNoPC9BdXRob3I+PFllYXI+MjAxNzwvWWVhcj48SURU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</w:fldData>
        </w:fldChar>
      </w:r>
      <w:r w:rsidR="00311405">
        <w:instrText xml:space="preserve"> ADDIN EN.CITE.DATA </w:instrText>
      </w:r>
      <w:r w:rsidR="00311405">
        <w:fldChar w:fldCharType="end"/>
      </w:r>
      <w:r w:rsidR="00AA6F91">
        <w:fldChar w:fldCharType="separate"/>
      </w:r>
      <w:r w:rsidR="00311405" w:rsidRPr="00240EC4">
        <w:rPr>
          <w:noProof/>
          <w:vertAlign w:val="superscript"/>
        </w:rPr>
        <w:t>9,94,131</w:t>
      </w:r>
      <w:r w:rsidR="00AA6F91">
        <w:fldChar w:fldCharType="end"/>
      </w:r>
    </w:p>
    <w:p w14:paraId="00BD2106" w14:textId="2AD71E5A" w:rsidR="00BA2A80" w:rsidRPr="000A601B" w:rsidRDefault="00240EC4" w:rsidP="00240EC4">
      <w:pPr>
        <w:pBdr>
          <w:top w:val="single" w:sz="4" w:space="1" w:color="auto"/>
          <w:left w:val="single" w:sz="4" w:space="4" w:color="auto"/>
          <w:bottom w:val="single" w:sz="4" w:space="1" w:color="auto"/>
          <w:right w:val="single" w:sz="4" w:space="4" w:color="auto"/>
        </w:pBdr>
        <w:spacing w:after="120" w:line="240" w:lineRule="auto"/>
        <w:jc w:val="both"/>
      </w:pPr>
      <w:r>
        <w:t xml:space="preserve">6. </w:t>
      </w:r>
      <w:r w:rsidR="00BA2A80" w:rsidRPr="000A601B">
        <w:t xml:space="preserve">Consider additional therapy to </w:t>
      </w:r>
      <w:r w:rsidR="00AC2051">
        <w:t xml:space="preserve">reduce the impact of allergy and </w:t>
      </w:r>
      <w:r w:rsidR="00BA2A80" w:rsidRPr="000A601B">
        <w:t>optimise asthma control:</w:t>
      </w:r>
    </w:p>
    <w:p w14:paraId="72A8A4AA" w14:textId="56D6AE04" w:rsidR="00BA2A80" w:rsidRPr="000A601B" w:rsidRDefault="00240EC4" w:rsidP="00240EC4">
      <w:pPr>
        <w:pBdr>
          <w:top w:val="single" w:sz="4" w:space="1" w:color="auto"/>
          <w:left w:val="single" w:sz="4" w:space="4" w:color="auto"/>
          <w:bottom w:val="single" w:sz="4" w:space="1" w:color="auto"/>
          <w:right w:val="single" w:sz="4" w:space="4" w:color="auto"/>
        </w:pBdr>
        <w:spacing w:after="120" w:line="240" w:lineRule="auto"/>
        <w:jc w:val="both"/>
      </w:pPr>
      <w:r>
        <w:sym w:font="Symbol" w:char="F0B7"/>
      </w:r>
      <w:r>
        <w:t xml:space="preserve"> </w:t>
      </w:r>
      <w:r w:rsidR="00BA2A80" w:rsidRPr="000A601B">
        <w:t>Omalizumab, a monoclonal antibody that binds circulating free IgE, has been successful in improving asthma control in</w:t>
      </w:r>
      <w:r w:rsidR="00376A56">
        <w:t xml:space="preserve"> atopic</w:t>
      </w:r>
      <w:r w:rsidR="00BA2A80" w:rsidRPr="000A601B">
        <w:t xml:space="preserve"> children </w:t>
      </w:r>
      <w:r w:rsidR="00AC2051" w:rsidRPr="00240EC4">
        <w:rPr>
          <w:rFonts w:cstheme="minorHAnsi"/>
        </w:rPr>
        <w:t>≥</w:t>
      </w:r>
      <w:r w:rsidR="00BA2A80" w:rsidRPr="000A601B">
        <w:t>6 years</w:t>
      </w:r>
      <w:r w:rsidR="00B83F1B">
        <w:t xml:space="preserve"> with STRA</w:t>
      </w:r>
      <w:r w:rsidR="008663F4">
        <w:t>.</w:t>
      </w:r>
      <w:r w:rsidR="00BA2A80">
        <w:fldChar w:fldCharType="begin">
          <w:fldData xml:space="preserve">PEVuZE5vdGU+PENpdGU+PEF1dGhvcj5Cb3NzbGV5PC9BdXRob3I+PFllYXI+MjAxMzwvWWVhcj48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</w:fldData>
        </w:fldChar>
      </w:r>
      <w:r w:rsidR="0006404A">
        <w:instrText xml:space="preserve"> ADDIN EN.CITE </w:instrText>
      </w:r>
      <w:r w:rsidR="0006404A">
        <w:fldChar w:fldCharType="begin">
          <w:fldData xml:space="preserve">PEVuZE5vdGU+PENpdGU+PEF1dGhvcj5Cb3NzbGV5PC9BdXRob3I+PFllYXI+MjAxMzwvWWVhcj48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</w:fldData>
        </w:fldChar>
      </w:r>
      <w:r w:rsidR="0006404A">
        <w:instrText xml:space="preserve"> ADDIN EN.CITE.DATA </w:instrText>
      </w:r>
      <w:r w:rsidR="0006404A">
        <w:fldChar w:fldCharType="end"/>
      </w:r>
      <w:r w:rsidR="00BA2A80">
        <w:fldChar w:fldCharType="separate"/>
      </w:r>
      <w:r w:rsidR="0006404A" w:rsidRPr="00240EC4">
        <w:rPr>
          <w:noProof/>
          <w:vertAlign w:val="superscript"/>
        </w:rPr>
        <w:t>7</w:t>
      </w:r>
      <w:r w:rsidR="00BA2A80">
        <w:fldChar w:fldCharType="end"/>
      </w:r>
      <w:r w:rsidR="00BA2A80" w:rsidRPr="000A601B">
        <w:t xml:space="preserve"> </w:t>
      </w:r>
      <w:r w:rsidR="0035189D">
        <w:t xml:space="preserve"> </w:t>
      </w:r>
      <w:r w:rsidR="00BA2A80" w:rsidRPr="000A601B">
        <w:t xml:space="preserve">However, </w:t>
      </w:r>
      <w:r w:rsidR="00A76C6B">
        <w:t>not all</w:t>
      </w:r>
      <w:r w:rsidR="00BA2A80" w:rsidRPr="000A601B">
        <w:t xml:space="preserve"> children </w:t>
      </w:r>
      <w:r w:rsidR="008B5443">
        <w:t xml:space="preserve">adequately </w:t>
      </w:r>
      <w:r w:rsidR="00BA2A80" w:rsidRPr="000A601B">
        <w:t xml:space="preserve">to </w:t>
      </w:r>
      <w:r w:rsidR="00BA2A80">
        <w:t>O</w:t>
      </w:r>
      <w:r w:rsidR="00BA2A80" w:rsidRPr="000A601B">
        <w:t>malizumab.</w:t>
      </w:r>
      <w:r w:rsidR="00BA2A80">
        <w:fldChar w:fldCharType="begin">
          <w:fldData xml:space="preserve">PEVuZE5vdGU+PENpdGU+PEF1dGhvcj5CdXNoPC9BdXRob3I+PFllYXI+MjAxMDwvWWVhcj48SURU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</w:fldData>
        </w:fldChar>
      </w:r>
      <w:r w:rsidR="00B95E61">
        <w:instrText xml:space="preserve"> ADDIN EN.CITE </w:instrText>
      </w:r>
      <w:r w:rsidR="00B95E61">
        <w:fldChar w:fldCharType="begin">
          <w:fldData xml:space="preserve">PEVuZE5vdGU+PENpdGU+PEF1dGhvcj5CdXNoPC9BdXRob3I+PFllYXI+MjAxMDwvWWVhcj48SURU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</w:fldData>
        </w:fldChar>
      </w:r>
      <w:r w:rsidR="00B95E61">
        <w:instrText xml:space="preserve"> ADDIN EN.CITE.DATA </w:instrText>
      </w:r>
      <w:r w:rsidR="00B95E61">
        <w:fldChar w:fldCharType="end"/>
      </w:r>
      <w:r w:rsidR="00BA2A80">
        <w:fldChar w:fldCharType="separate"/>
      </w:r>
      <w:r w:rsidR="00B95E61" w:rsidRPr="00240EC4">
        <w:rPr>
          <w:noProof/>
          <w:vertAlign w:val="superscript"/>
        </w:rPr>
        <w:t>14,16</w:t>
      </w:r>
      <w:r w:rsidR="00BA2A80">
        <w:fldChar w:fldCharType="end"/>
      </w:r>
      <w:r w:rsidR="008B5443" w:rsidRPr="008B5443">
        <w:t xml:space="preserve"> </w:t>
      </w:r>
    </w:p>
    <w:p w14:paraId="755BDB1C" w14:textId="52AEC3B9" w:rsidR="00E65B9D" w:rsidRDefault="00240EC4" w:rsidP="00240EC4">
      <w:pPr>
        <w:pBdr>
          <w:top w:val="single" w:sz="4" w:space="1" w:color="auto"/>
          <w:left w:val="single" w:sz="4" w:space="4" w:color="auto"/>
          <w:bottom w:val="single" w:sz="4" w:space="1" w:color="auto"/>
          <w:right w:val="single" w:sz="4" w:space="4" w:color="auto"/>
        </w:pBdr>
        <w:spacing w:after="120" w:line="240" w:lineRule="auto"/>
        <w:jc w:val="both"/>
      </w:pPr>
      <w:r>
        <w:sym w:font="Symbol" w:char="F0B7"/>
      </w:r>
      <w:r w:rsidR="00E36D94">
        <w:t xml:space="preserve"> </w:t>
      </w:r>
      <w:r w:rsidR="00BA2A80" w:rsidRPr="000A601B">
        <w:t>Mepolizumab</w:t>
      </w:r>
      <w:r w:rsidR="007F38EF">
        <w:t>,</w:t>
      </w:r>
      <w:r w:rsidR="007F38EF" w:rsidRPr="00240EC4">
        <w:rPr>
          <w:rFonts w:ascii="Georgia" w:hAnsi="Georgia"/>
          <w:color w:val="333333"/>
          <w:sz w:val="26"/>
          <w:szCs w:val="26"/>
        </w:rPr>
        <w:t xml:space="preserve"> </w:t>
      </w:r>
      <w:r w:rsidR="007F38EF" w:rsidRPr="007F38EF">
        <w:t>Reslizumab</w:t>
      </w:r>
      <w:r w:rsidR="007F38EF">
        <w:t xml:space="preserve"> and B</w:t>
      </w:r>
      <w:r w:rsidR="007F38EF" w:rsidRPr="007F38EF">
        <w:t>enralizumab</w:t>
      </w:r>
      <w:r w:rsidR="007F38EF">
        <w:t xml:space="preserve"> are</w:t>
      </w:r>
      <w:r w:rsidR="00BA2A80" w:rsidRPr="000A601B">
        <w:t xml:space="preserve"> newer monoclonal antibod</w:t>
      </w:r>
      <w:r w:rsidR="007F38EF">
        <w:t>ies</w:t>
      </w:r>
      <w:r w:rsidR="00BA2A80" w:rsidRPr="000A601B">
        <w:t xml:space="preserve"> targeting interleukin-5</w:t>
      </w:r>
      <w:r w:rsidR="00E36D94">
        <w:t>, there is currently minimal data on their efficacy for paediatric</w:t>
      </w:r>
      <w:r w:rsidR="00BA2A80" w:rsidRPr="000A601B">
        <w:t xml:space="preserve"> S</w:t>
      </w:r>
      <w:r w:rsidR="00896E41">
        <w:t>TR</w:t>
      </w:r>
      <w:r w:rsidR="00BA2A80" w:rsidRPr="000A601B">
        <w:t>A</w:t>
      </w:r>
      <w:r w:rsidR="007F38EF">
        <w:t>.</w:t>
      </w:r>
      <w:r w:rsidR="007F38EF">
        <w:fldChar w:fldCharType="begin">
          <w:fldData xml:space="preserve">PEVuZE5vdGU+PENpdGU+PEF1dGhvcj5CbGFrZTwvQXV0aG9yPjxZZWFyPjIwMTY8L1llYXI+PElE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</w:fldData>
        </w:fldChar>
      </w:r>
      <w:r w:rsidR="00F34227">
        <w:instrText xml:space="preserve"> ADDIN EN.CITE </w:instrText>
      </w:r>
      <w:r w:rsidR="00F34227">
        <w:fldChar w:fldCharType="begin">
          <w:fldData xml:space="preserve">PEVuZE5vdGU+PENpdGU+PEF1dGhvcj5CbGFrZTwvQXV0aG9yPjxZZWFyPjIwMTY8L1llYXI+PElE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</w:fldData>
        </w:fldChar>
      </w:r>
      <w:r w:rsidR="00F34227">
        <w:instrText xml:space="preserve"> ADDIN EN.CITE.DATA </w:instrText>
      </w:r>
      <w:r w:rsidR="00F34227">
        <w:fldChar w:fldCharType="end"/>
      </w:r>
      <w:r w:rsidR="007F38EF">
        <w:fldChar w:fldCharType="separate"/>
      </w:r>
      <w:r w:rsidR="00F34227" w:rsidRPr="00240EC4">
        <w:rPr>
          <w:noProof/>
          <w:vertAlign w:val="superscript"/>
        </w:rPr>
        <w:t>141-146</w:t>
      </w:r>
      <w:r w:rsidR="007F38EF">
        <w:fldChar w:fldCharType="end"/>
      </w:r>
      <w:r w:rsidR="007F38EF">
        <w:t xml:space="preserve"> </w:t>
      </w:r>
    </w:p>
    <w:p w14:paraId="6A245ADB" w14:textId="0D99DCA0" w:rsidR="00E36D94" w:rsidRDefault="00E36D94" w:rsidP="00240EC4">
      <w:pPr>
        <w:pBdr>
          <w:top w:val="single" w:sz="4" w:space="1" w:color="auto"/>
          <w:left w:val="single" w:sz="4" w:space="4" w:color="auto"/>
          <w:bottom w:val="single" w:sz="4" w:space="1" w:color="auto"/>
          <w:right w:val="single" w:sz="4" w:space="4" w:color="auto"/>
        </w:pBdr>
        <w:spacing w:after="120" w:line="240" w:lineRule="auto"/>
        <w:jc w:val="both"/>
      </w:pPr>
      <w:r>
        <w:sym w:font="Symbol" w:char="F0B7"/>
      </w:r>
      <w:r>
        <w:t xml:space="preserve"> Subcutaneous or sublingual immunotherapy to symptomatic aero-allergens may reduced asthma severity in children with mild-moderate asthma</w:t>
      </w:r>
      <w:r>
        <w:fldChar w:fldCharType="begin">
          <w:fldData xml:space="preserve">PEVuZE5vdGU+PENpdGU+PEF1dGhvcj5FaWZhbjwvQXV0aG9yPjxZZWFyPjIwMTM8L1llYXI+PElE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</w:fldData>
        </w:fldChar>
      </w:r>
      <w:r>
        <w:instrText xml:space="preserve"> ADDIN EN.CITE </w:instrText>
      </w:r>
      <w:r>
        <w:fldChar w:fldCharType="begin">
          <w:fldData xml:space="preserve">PEVuZE5vdGU+PENpdGU+PEF1dGhvcj5FaWZhbjwvQXV0aG9yPjxZZWFyPjIwMTM8L1llYXI+PElE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</w:fldData>
        </w:fldChar>
      </w:r>
      <w:r>
        <w:instrText xml:space="preserve"> ADDIN EN.CITE.DATA </w:instrText>
      </w:r>
      <w:r>
        <w:fldChar w:fldCharType="end"/>
      </w:r>
      <w:r>
        <w:fldChar w:fldCharType="separate"/>
      </w:r>
      <w:r w:rsidRPr="00240EC4">
        <w:rPr>
          <w:noProof/>
          <w:vertAlign w:val="superscript"/>
        </w:rPr>
        <w:t>71,132,133</w:t>
      </w:r>
      <w:r>
        <w:fldChar w:fldCharType="end"/>
      </w:r>
      <w:r>
        <w:t xml:space="preserve"> but safety concerns surrounding the use of immunotherapy in STRA.</w:t>
      </w:r>
    </w:p>
    <w:p w14:paraId="631F31F7" w14:textId="6A2E1DD0" w:rsidR="00205635" w:rsidRPr="00727DDE" w:rsidRDefault="00205635" w:rsidP="000A08D6"/>
    <w:p w14:paraId="3D643CC1" w14:textId="04A4B98C" w:rsidR="00F453D1" w:rsidRDefault="009C4779" w:rsidP="00E4709B">
      <w:pPr>
        <w:pStyle w:val="Heading4"/>
      </w:pPr>
      <w:r>
        <w:t>Future developments</w:t>
      </w:r>
    </w:p>
    <w:p w14:paraId="65E6E7A9" w14:textId="528AF1E2" w:rsidR="0048056D" w:rsidRDefault="00727DDE" w:rsidP="00A02435">
      <w:pPr>
        <w:jc w:val="both"/>
      </w:pPr>
      <w:r>
        <w:t>There are several problems to overcome in order to fully understand the role of allergy in driving S</w:t>
      </w:r>
      <w:r w:rsidR="007D4C74">
        <w:t>TR</w:t>
      </w:r>
      <w:r>
        <w:t>A. Firstly, difficulties interpreting the results of studies investigating the characteristics of children with S</w:t>
      </w:r>
      <w:r w:rsidR="00FF53AD">
        <w:t>TR</w:t>
      </w:r>
      <w:r>
        <w:t xml:space="preserve">A have arisen from the use of different definitions of SA. The results of studies that have equated problematic </w:t>
      </w:r>
      <w:r w:rsidR="00000654">
        <w:t xml:space="preserve">severe asthma </w:t>
      </w:r>
      <w:r>
        <w:t xml:space="preserve">with </w:t>
      </w:r>
      <w:r w:rsidR="00000654">
        <w:t>STRA</w:t>
      </w:r>
      <w:r>
        <w:t xml:space="preserve">, and not identified misdiagnosis and difficult asthma, are likely to differ from those studies looking at true </w:t>
      </w:r>
      <w:r w:rsidR="00FF53AD">
        <w:t>STRA</w:t>
      </w:r>
      <w:r>
        <w:t>.</w:t>
      </w:r>
      <w:r w:rsidR="00205635">
        <w:fldChar w:fldCharType="begin">
          <w:fldData xml:space="preserve">PEVuZE5vdGU+PENpdGU+PEF1dGhvcj5CdXNoPC9BdXRob3I+PFllYXI+MjAxMDwvWWVhcj48SURU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==
</w:fldData>
        </w:fldChar>
      </w:r>
      <w:r w:rsidR="00B95E61">
        <w:instrText xml:space="preserve"> ADDIN EN.CITE </w:instrText>
      </w:r>
      <w:r w:rsidR="00B95E61">
        <w:fldChar w:fldCharType="begin">
          <w:fldData xml:space="preserve">PEVuZE5vdGU+PENpdGU+PEF1dGhvcj5CdXNoPC9BdXRob3I+PFllYXI+MjAxMDwvWWVhcj48SURU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==
</w:fldData>
        </w:fldChar>
      </w:r>
      <w:r w:rsidR="00B95E61">
        <w:instrText xml:space="preserve"> ADDIN EN.CITE.DATA </w:instrText>
      </w:r>
      <w:r w:rsidR="00B95E61">
        <w:fldChar w:fldCharType="end"/>
      </w:r>
      <w:r w:rsidR="00205635">
        <w:fldChar w:fldCharType="separate"/>
      </w:r>
      <w:r w:rsidR="00B95E61" w:rsidRPr="00B95E61">
        <w:rPr>
          <w:noProof/>
          <w:vertAlign w:val="superscript"/>
        </w:rPr>
        <w:t>2,14</w:t>
      </w:r>
      <w:r w:rsidR="00205635">
        <w:fldChar w:fldCharType="end"/>
      </w:r>
      <w:r>
        <w:t xml:space="preserve"> This is likely to make identification of S</w:t>
      </w:r>
      <w:r w:rsidR="00FF53AD">
        <w:t>TR</w:t>
      </w:r>
      <w:r>
        <w:t>A phenotypes and their underlying mechanisms less accurate, and means they will be less useful as guides to management of S</w:t>
      </w:r>
      <w:r w:rsidR="00FF53AD">
        <w:t>TR</w:t>
      </w:r>
      <w:r>
        <w:t xml:space="preserve">A in the clinical setting. Consistent </w:t>
      </w:r>
      <w:r w:rsidR="00000654">
        <w:t xml:space="preserve">use of </w:t>
      </w:r>
      <w:r>
        <w:t>problematic</w:t>
      </w:r>
      <w:r w:rsidR="00000654">
        <w:t xml:space="preserve"> severe asthma</w:t>
      </w:r>
      <w:r>
        <w:t>, difficult</w:t>
      </w:r>
      <w:r w:rsidR="00000654">
        <w:t xml:space="preserve"> asthma</w:t>
      </w:r>
      <w:r>
        <w:t xml:space="preserve">, and </w:t>
      </w:r>
      <w:r w:rsidR="00FF53AD">
        <w:t>STRA</w:t>
      </w:r>
      <w:r>
        <w:t xml:space="preserve"> is vital in order to advance our understanding of S</w:t>
      </w:r>
      <w:r w:rsidR="004249D7">
        <w:t>TR</w:t>
      </w:r>
      <w:r>
        <w:t>A and its triggers. Secondly, a</w:t>
      </w:r>
      <w:r w:rsidRPr="002B0B2B">
        <w:t xml:space="preserve"> limitation of</w:t>
      </w:r>
      <w:r>
        <w:t xml:space="preserve"> some studies </w:t>
      </w:r>
      <w:r w:rsidRPr="002B0B2B">
        <w:t xml:space="preserve">has been assessing sensitisation </w:t>
      </w:r>
      <w:r>
        <w:t xml:space="preserve">to allergens </w:t>
      </w:r>
      <w:r w:rsidRPr="002B0B2B">
        <w:t>based on serology alone and not taking i</w:t>
      </w:r>
      <w:r>
        <w:t xml:space="preserve">nto account clinical reactivity. It is possible that some sensitisations identified by </w:t>
      </w:r>
      <w:r w:rsidR="00000654">
        <w:t>SPT or sIgE</w:t>
      </w:r>
      <w:r>
        <w:t xml:space="preserve"> reported in the literature are not clinically significant and are therefore of less importance for asthma severity. Studies focusing on clinical allergy are needed but confirming this in large cohort studies is difficult. It is possible that new </w:t>
      </w:r>
      <w:r w:rsidR="00000654">
        <w:t xml:space="preserve">microarray </w:t>
      </w:r>
      <w:r>
        <w:t xml:space="preserve">methods of analysing multiple allergen components </w:t>
      </w:r>
      <w:r w:rsidR="00000654">
        <w:t xml:space="preserve">will become more widely utilised and </w:t>
      </w:r>
      <w:r>
        <w:t>may help distinguish clinically significant allergy from biological sensitisations</w:t>
      </w:r>
      <w:r w:rsidR="00516B9B">
        <w:t>,</w:t>
      </w:r>
      <w:r w:rsidR="00205635">
        <w:fldChar w:fldCharType="begin">
          <w:fldData xml:space="preserve">PEVuZE5vdGU+PENpdGU+PEF1dGhvcj5Mb2RydXAgQ2FybHNlbjwvQXV0aG9yPjxZZWFyPjIwMTE8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==
</w:fldData>
        </w:fldChar>
      </w:r>
      <w:r w:rsidR="00311405">
        <w:instrText xml:space="preserve"> ADDIN EN.CITE </w:instrText>
      </w:r>
      <w:r w:rsidR="00311405">
        <w:fldChar w:fldCharType="begin">
          <w:fldData xml:space="preserve">PEVuZE5vdGU+PENpdGU+PEF1dGhvcj5Mb2RydXAgQ2FybHNlbjwvQXV0aG9yPjxZZWFyPjIwMTE8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==
</w:fldData>
        </w:fldChar>
      </w:r>
      <w:r w:rsidR="00311405">
        <w:instrText xml:space="preserve"> ADDIN EN.CITE.DATA </w:instrText>
      </w:r>
      <w:r w:rsidR="00311405">
        <w:fldChar w:fldCharType="end"/>
      </w:r>
      <w:r w:rsidR="00205635">
        <w:fldChar w:fldCharType="separate"/>
      </w:r>
      <w:r w:rsidR="00311405" w:rsidRPr="00311405">
        <w:rPr>
          <w:noProof/>
          <w:vertAlign w:val="superscript"/>
        </w:rPr>
        <w:t>8,127</w:t>
      </w:r>
      <w:r w:rsidR="00205635">
        <w:fldChar w:fldCharType="end"/>
      </w:r>
      <w:r>
        <w:t xml:space="preserve"> and may also shed light on the significance of discordance between sensitisation on SPT and sIgE</w:t>
      </w:r>
      <w:r w:rsidR="00000654">
        <w:t xml:space="preserve"> often detected in clinical practice</w:t>
      </w:r>
      <w:r>
        <w:t>.</w:t>
      </w:r>
      <w:r w:rsidR="00000654">
        <w:t xml:space="preserve"> </w:t>
      </w:r>
      <w:r>
        <w:t xml:space="preserve"> </w:t>
      </w:r>
      <w:r w:rsidR="00425896">
        <w:t xml:space="preserve">Thirdly, many studies investigating risk factors for asthma severity have considered children with STRA and children with mild-moderate asthma as dichotomous groups and fail to account for the heterogeneity within these groups, so will not identify the likely complex multifactorial aetiology of STRA. </w:t>
      </w:r>
      <w:r w:rsidR="00311405">
        <w:t xml:space="preserve">Phenotyping studies </w:t>
      </w:r>
      <w:r w:rsidR="00F34227">
        <w:t>and pathways analyses are helping to address this issue.</w:t>
      </w:r>
      <w:r w:rsidR="004944FD">
        <w:t>There is substantial evidence that allergy is an important factor driving S</w:t>
      </w:r>
      <w:r w:rsidR="00FF53AD">
        <w:t>TR</w:t>
      </w:r>
      <w:r w:rsidR="004944FD">
        <w:t xml:space="preserve">A and it is likely that </w:t>
      </w:r>
      <w:r w:rsidR="009C4779">
        <w:t>S</w:t>
      </w:r>
      <w:r w:rsidR="00FF53AD">
        <w:t>TR</w:t>
      </w:r>
      <w:r w:rsidR="009C4779">
        <w:t>A p</w:t>
      </w:r>
      <w:r w:rsidR="007D2BF9">
        <w:t xml:space="preserve">henotypes are, at least in part, differentiated by the type and number of allergic sensitisations and </w:t>
      </w:r>
      <w:r w:rsidR="00000654">
        <w:t xml:space="preserve">presence and severity of allergic </w:t>
      </w:r>
      <w:r w:rsidR="007D2BF9">
        <w:t>co-morbidities.</w:t>
      </w:r>
      <w:r w:rsidR="009C4779">
        <w:t xml:space="preserve"> Improv</w:t>
      </w:r>
      <w:r w:rsidR="00555AE4">
        <w:t>ed</w:t>
      </w:r>
      <w:r w:rsidR="009C4779">
        <w:t xml:space="preserve"> understanding of these S</w:t>
      </w:r>
      <w:r w:rsidR="00FF53AD">
        <w:t>TR</w:t>
      </w:r>
      <w:r w:rsidR="009C4779">
        <w:t>A phenotypes will hopefully translate into the clinical setting</w:t>
      </w:r>
      <w:r w:rsidR="00555AE4">
        <w:t xml:space="preserve">, where identifying an individual child’s asthma phenotype could help predict their risk of severe exacerbations, identify the </w:t>
      </w:r>
      <w:r w:rsidR="007B4BAB">
        <w:t xml:space="preserve">allergic co-morbidities and </w:t>
      </w:r>
      <w:r w:rsidR="00555AE4">
        <w:t>sensitisations that are most important for their asthma control, and allow allergen avoidance and treatm</w:t>
      </w:r>
      <w:r w:rsidR="007B4BAB">
        <w:t>ent to focus on these triggers.</w:t>
      </w:r>
      <w:r w:rsidR="00205635">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 </w:instrText>
      </w:r>
      <w:r w:rsidR="00B95E61">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DATA </w:instrText>
      </w:r>
      <w:r w:rsidR="00B95E61">
        <w:fldChar w:fldCharType="end"/>
      </w:r>
      <w:r w:rsidR="00205635">
        <w:fldChar w:fldCharType="separate"/>
      </w:r>
      <w:r w:rsidR="00B95E61" w:rsidRPr="00B95E61">
        <w:rPr>
          <w:noProof/>
          <w:vertAlign w:val="superscript"/>
        </w:rPr>
        <w:t>22</w:t>
      </w:r>
      <w:r w:rsidR="00205635">
        <w:fldChar w:fldCharType="end"/>
      </w:r>
      <w:r w:rsidR="009C4779">
        <w:t xml:space="preserve"> </w:t>
      </w:r>
      <w:r w:rsidR="007B4BAB">
        <w:t xml:space="preserve">For example, children with the ‘severe exacerbations’ phenotype and sensitisation to </w:t>
      </w:r>
      <w:r>
        <w:t>food or aeroallergens</w:t>
      </w:r>
      <w:r w:rsidR="007B4BAB">
        <w:t xml:space="preserve"> may benefit from </w:t>
      </w:r>
      <w:r>
        <w:t>Omalizumab.</w:t>
      </w:r>
      <w:r w:rsidR="00205635">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 </w:instrText>
      </w:r>
      <w:r w:rsidR="00B95E61">
        <w:fldChar w:fldCharType="begin">
          <w:fldData xml:space="preserve">PEVuZE5vdGU+PENpdGU+PEF1dGhvcj5KdXN0PC9BdXRob3I+PFllYXI+MjAxNDwvWWVhcj48SURU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==
</w:fldData>
        </w:fldChar>
      </w:r>
      <w:r w:rsidR="00B95E61">
        <w:instrText xml:space="preserve"> ADDIN EN.CITE.DATA </w:instrText>
      </w:r>
      <w:r w:rsidR="00B95E61">
        <w:fldChar w:fldCharType="end"/>
      </w:r>
      <w:r w:rsidR="00205635">
        <w:fldChar w:fldCharType="separate"/>
      </w:r>
      <w:r w:rsidR="00B95E61" w:rsidRPr="00B95E61">
        <w:rPr>
          <w:noProof/>
          <w:vertAlign w:val="superscript"/>
        </w:rPr>
        <w:t>22</w:t>
      </w:r>
      <w:r w:rsidR="00205635">
        <w:fldChar w:fldCharType="end"/>
      </w:r>
      <w:r>
        <w:t xml:space="preserve"> Potentially </w:t>
      </w:r>
      <w:r w:rsidR="007B4BAB">
        <w:t xml:space="preserve">specific immunotherapy </w:t>
      </w:r>
      <w:r>
        <w:t xml:space="preserve">may be useful in </w:t>
      </w:r>
      <w:r w:rsidR="007B4BAB">
        <w:t xml:space="preserve">those with </w:t>
      </w:r>
      <w:r>
        <w:t>limited clinically important allergens</w:t>
      </w:r>
      <w:r w:rsidR="007B4BAB">
        <w:t xml:space="preserve"> </w:t>
      </w:r>
      <w:r>
        <w:t xml:space="preserve">possibly under </w:t>
      </w:r>
      <w:r w:rsidR="007B4BAB">
        <w:t xml:space="preserve">Omalizumab </w:t>
      </w:r>
      <w:r>
        <w:t xml:space="preserve">cover </w:t>
      </w:r>
      <w:r w:rsidR="007B4BAB">
        <w:t>to reduce systemic allergic responses.</w:t>
      </w:r>
      <w:r w:rsidR="002919D6">
        <w:fldChar w:fldCharType="begin"/>
      </w:r>
      <w:r w:rsidR="00F34227">
        <w:instrText xml:space="preserve"> ADDIN EN.CITE &lt;EndNote&gt;&lt;Cite&gt;&lt;Author&gt;Massanari&lt;/Author&gt;&lt;Year&gt;2010&lt;/Year&gt;&lt;IDText&gt;Effect of pretreatment with omalizumab on the tolerability of specific immunotherapy in allergic asthma&lt;/IDText&gt;&lt;DisplayText&gt;&lt;style face="superscript"&gt;147&lt;/style&gt;&lt;/DisplayText&gt;&lt;record&gt;&lt;dates&gt;&lt;pub-dates&gt;&lt;date&gt;Feb&lt;/date&gt;&lt;/pub-dates&gt;&lt;year&gt;2010&lt;/year&gt;&lt;/dates&gt;&lt;keywords&gt;&lt;keyword&gt;Adolescent&lt;/keyword&gt;&lt;keyword&gt;Adult&lt;/keyword&gt;&lt;keyword&gt;Animals&lt;/keyword&gt;&lt;keyword&gt;Anti-Asthmatic Agents&lt;/keyword&gt;&lt;keyword&gt;Antibodies, Anti-Idiotypic&lt;/keyword&gt;&lt;keyword&gt;Antibodies, Monoclonal&lt;/keyword&gt;&lt;keyword&gt;Antibodies, Monoclonal, Humanized&lt;/keyword&gt;&lt;keyword&gt;Asthma&lt;/keyword&gt;&lt;keyword&gt;Cats&lt;/keyword&gt;&lt;keyword&gt;Desensitization, Immunologic&lt;/keyword&gt;&lt;keyword&gt;Dogs&lt;/keyword&gt;&lt;keyword&gt;Double-Blind Method&lt;/keyword&gt;&lt;keyword&gt;Female&lt;/keyword&gt;&lt;keyword&gt;Humans&lt;/keyword&gt;&lt;keyword&gt;Hypersensitivity&lt;/keyword&gt;&lt;keyword&gt;Male&lt;/keyword&gt;&lt;keyword&gt;Middle Aged&lt;/keyword&gt;&lt;keyword&gt;Omalizumab&lt;/keyword&gt;&lt;keyword&gt;Pyroglyphidae&lt;/keyword&gt;&lt;keyword&gt;Young Adult&lt;/keyword&gt;&lt;/keywords&gt;&lt;urls&gt;&lt;related-urls&gt;&lt;url&gt;https://www.ncbi.nlm.nih.gov/pubmed/20159249&lt;/url&gt;&lt;/related-urls&gt;&lt;/urls&gt;&lt;isbn&gt;1097-6825&lt;/isbn&gt;&lt;titles&gt;&lt;title&gt;Effect of pretreatment with omalizumab on the tolerability of specific immunotherapy in allergic asthma&lt;/title&gt;&lt;secondary-title&gt;J Allergy Clin Immunol&lt;/secondary-title&gt;&lt;/titles&gt;&lt;pages&gt;383-9&lt;/pages&gt;&lt;number&gt;2&lt;/number&gt;&lt;contributors&gt;&lt;authors&gt;&lt;author&gt;Massanari, M.&lt;/author&gt;&lt;author&gt;Nelson, H.&lt;/author&gt;&lt;author&gt;Casale, T.&lt;/author&gt;&lt;author&gt;Busse, W.&lt;/author&gt;&lt;author&gt;Kianifard, F.&lt;/author&gt;&lt;author&gt;Geba, G. P.&lt;/author&gt;&lt;author&gt;Zeldin, R. K.&lt;/author&gt;&lt;/authors&gt;&lt;/contributors&gt;&lt;language&gt;eng&lt;/language&gt;&lt;added-date format="utc"&gt;1514936288&lt;/added-date&gt;&lt;ref-type name="Journal Article"&gt;17&lt;/ref-type&gt;&lt;rec-number&gt;5428&lt;/rec-number&gt;&lt;last-updated-date format="utc"&gt;1514936288&lt;/last-updated-date&gt;&lt;accession-num&gt;20159249&lt;/accession-num&gt;&lt;electronic-resource-num&gt;10.1016/j.jaci.2009.11.022&lt;/electronic-resource-num&gt;&lt;volume&gt;125&lt;/volume&gt;&lt;/record&gt;&lt;/Cite&gt;&lt;/EndNote&gt;</w:instrText>
      </w:r>
      <w:r w:rsidR="002919D6">
        <w:fldChar w:fldCharType="separate"/>
      </w:r>
      <w:r w:rsidR="00F34227" w:rsidRPr="00F34227">
        <w:rPr>
          <w:noProof/>
          <w:vertAlign w:val="superscript"/>
        </w:rPr>
        <w:t>147</w:t>
      </w:r>
      <w:r w:rsidR="002919D6">
        <w:fldChar w:fldCharType="end"/>
      </w:r>
    </w:p>
    <w:p w14:paraId="6EFEC154" w14:textId="44E2FC27" w:rsidR="002D7327" w:rsidRDefault="002D7327" w:rsidP="00A02435">
      <w:pPr>
        <w:jc w:val="both"/>
      </w:pPr>
    </w:p>
    <w:p w14:paraId="512F58EB" w14:textId="77777777" w:rsidR="00432A75" w:rsidRDefault="00432A75" w:rsidP="00A02435">
      <w:pPr>
        <w:pStyle w:val="Heading2"/>
        <w:jc w:val="both"/>
      </w:pPr>
      <w:r>
        <w:t>Conclusions</w:t>
      </w:r>
    </w:p>
    <w:p w14:paraId="78ABB4F2" w14:textId="4D843959" w:rsidR="00607B04" w:rsidRDefault="00FA7503" w:rsidP="00A02435">
      <w:pPr>
        <w:jc w:val="both"/>
      </w:pPr>
      <w:r>
        <w:t>S</w:t>
      </w:r>
      <w:r w:rsidR="00FF53AD">
        <w:t>TR</w:t>
      </w:r>
      <w:r>
        <w:t>A in children i</w:t>
      </w:r>
      <w:r w:rsidR="00DB05AA">
        <w:t>s</w:t>
      </w:r>
      <w:r>
        <w:t xml:space="preserve"> heterogeneous </w:t>
      </w:r>
      <w:r w:rsidR="00FF53AD">
        <w:t xml:space="preserve">in relation to allergic sensitisation, lung function, inflammation, and response to treatment, </w:t>
      </w:r>
      <w:r w:rsidR="009C4779">
        <w:t xml:space="preserve">and our incomplete understanding of the underlying mechanisms </w:t>
      </w:r>
      <w:r w:rsidR="009C4779" w:rsidRPr="00B27E3B">
        <w:t>limit</w:t>
      </w:r>
      <w:r w:rsidR="009C4779">
        <w:t>s</w:t>
      </w:r>
      <w:r w:rsidR="009C4779" w:rsidRPr="00B27E3B">
        <w:t xml:space="preserve"> our ability to </w:t>
      </w:r>
      <w:r>
        <w:t xml:space="preserve">effectively </w:t>
      </w:r>
      <w:r w:rsidR="009C4779" w:rsidRPr="00B27E3B">
        <w:t>manage</w:t>
      </w:r>
      <w:r w:rsidR="009C4779">
        <w:t xml:space="preserve"> children in this challenging group</w:t>
      </w:r>
      <w:r w:rsidR="009C4779" w:rsidRPr="00B27E3B">
        <w:t>.</w:t>
      </w:r>
      <w:r w:rsidR="009C4779">
        <w:t xml:space="preserve"> </w:t>
      </w:r>
      <w:r w:rsidR="00535606">
        <w:t xml:space="preserve">Allergic comorbidities </w:t>
      </w:r>
      <w:r>
        <w:t xml:space="preserve">particularly </w:t>
      </w:r>
      <w:r w:rsidR="00DB05AA">
        <w:t>AR</w:t>
      </w:r>
      <w:r w:rsidR="00535606">
        <w:t xml:space="preserve"> and FA</w:t>
      </w:r>
      <w:r w:rsidR="00D51C78">
        <w:t xml:space="preserve"> seem to be important factors driving S</w:t>
      </w:r>
      <w:r w:rsidR="00FF53AD">
        <w:t>TR</w:t>
      </w:r>
      <w:r w:rsidR="00D51C78">
        <w:t>A in some children. Aeroallergens including moulds, pollen</w:t>
      </w:r>
      <w:r w:rsidR="00DB05AA">
        <w:t>s</w:t>
      </w:r>
      <w:r w:rsidR="00D51C78">
        <w:t xml:space="preserve">, </w:t>
      </w:r>
      <w:r w:rsidR="00FF53AD">
        <w:t xml:space="preserve">HDM </w:t>
      </w:r>
      <w:r w:rsidR="00D51C78">
        <w:t>and animal dander have also been implicated in driving S</w:t>
      </w:r>
      <w:r w:rsidR="00FF53AD">
        <w:t>TR</w:t>
      </w:r>
      <w:r w:rsidR="00D51C78">
        <w:t>A in some children</w:t>
      </w:r>
      <w:r w:rsidR="008249C3">
        <w:t>, and often act synergistically with viral respiratory infections</w:t>
      </w:r>
      <w:r w:rsidR="00D51C78">
        <w:t xml:space="preserve">. </w:t>
      </w:r>
      <w:r w:rsidR="009C4779">
        <w:t>I</w:t>
      </w:r>
      <w:r>
        <w:t>t seems that S</w:t>
      </w:r>
      <w:r w:rsidR="00FF53AD">
        <w:t>TR</w:t>
      </w:r>
      <w:r>
        <w:t xml:space="preserve">A phenotypes in children are differentiated by the type and number of allergic sensitisations </w:t>
      </w:r>
      <w:r w:rsidR="00FF53AD">
        <w:t xml:space="preserve">and </w:t>
      </w:r>
      <w:r w:rsidR="00D51C78">
        <w:t xml:space="preserve">targeting these </w:t>
      </w:r>
      <w:r w:rsidR="00727DDE">
        <w:t>might</w:t>
      </w:r>
      <w:r w:rsidR="00D51C78">
        <w:t xml:space="preserve"> lead to improvements in asthma control</w:t>
      </w:r>
      <w:r>
        <w:t>. I</w:t>
      </w:r>
      <w:r w:rsidR="009C4779">
        <w:t>dentifying S</w:t>
      </w:r>
      <w:r w:rsidR="00FF53AD">
        <w:t>TR</w:t>
      </w:r>
      <w:r w:rsidR="009C4779">
        <w:t xml:space="preserve">A phenotypes </w:t>
      </w:r>
      <w:r w:rsidR="00DD68B2">
        <w:t xml:space="preserve">and their allergic triggers </w:t>
      </w:r>
      <w:r w:rsidR="009C4779">
        <w:t xml:space="preserve">in clinical practice will be key to further improvement and personalisation of </w:t>
      </w:r>
      <w:r w:rsidR="00D51C78">
        <w:t>S</w:t>
      </w:r>
      <w:r w:rsidR="00FF53AD">
        <w:t>TR</w:t>
      </w:r>
      <w:r w:rsidR="00D51C78">
        <w:t>A</w:t>
      </w:r>
      <w:r w:rsidR="009C4779">
        <w:t xml:space="preserve"> treatment.</w:t>
      </w:r>
      <w:r w:rsidR="00D51C78">
        <w:t xml:space="preserve"> </w:t>
      </w:r>
    </w:p>
    <w:p w14:paraId="6864AD2E" w14:textId="77777777" w:rsidR="00607B04" w:rsidRDefault="00607B04" w:rsidP="00A02435">
      <w:pPr>
        <w:jc w:val="both"/>
      </w:pPr>
    </w:p>
    <w:p w14:paraId="7954BF42" w14:textId="0697260D" w:rsidR="00307773" w:rsidRDefault="00307773">
      <w:r>
        <w:br w:type="page"/>
      </w:r>
    </w:p>
    <w:p w14:paraId="11A16C82" w14:textId="3E732D13" w:rsidR="005135F9" w:rsidRDefault="005F1E65" w:rsidP="005F1E65">
      <w:pPr>
        <w:pStyle w:val="Heading2"/>
      </w:pPr>
      <w:r>
        <w:t xml:space="preserve">References </w:t>
      </w:r>
    </w:p>
    <w:p w14:paraId="0E2DA82D" w14:textId="77777777" w:rsidR="00F34227" w:rsidRPr="00F34227" w:rsidRDefault="005135F9" w:rsidP="00F34227">
      <w:pPr>
        <w:pStyle w:val="EndNoteBibliography"/>
        <w:spacing w:after="0"/>
        <w:ind w:left="720" w:hanging="720"/>
      </w:pPr>
      <w:r>
        <w:fldChar w:fldCharType="begin"/>
      </w:r>
      <w:r>
        <w:instrText xml:space="preserve"> ADDIN EN.REFLIST </w:instrText>
      </w:r>
      <w:r>
        <w:fldChar w:fldCharType="separate"/>
      </w:r>
      <w:r w:rsidR="00F34227" w:rsidRPr="00F34227">
        <w:t xml:space="preserve">1. Lai CK, Beasley R, Crane J, et al. Global variation in the prevalence and severity of asthma symptoms: phase three of the International Study of Asthma and Allergies in Childhood (ISAAC). </w:t>
      </w:r>
      <w:r w:rsidR="00F34227" w:rsidRPr="00F34227">
        <w:rPr>
          <w:i/>
        </w:rPr>
        <w:t>Thorax</w:t>
      </w:r>
      <w:r w:rsidR="00F34227" w:rsidRPr="00F34227">
        <w:t xml:space="preserve"> 2009;64(6):476-83.</w:t>
      </w:r>
    </w:p>
    <w:p w14:paraId="27814E4C" w14:textId="77777777" w:rsidR="00F34227" w:rsidRPr="00F34227" w:rsidRDefault="00F34227" w:rsidP="00F34227">
      <w:pPr>
        <w:pStyle w:val="EndNoteBibliography"/>
        <w:spacing w:after="0"/>
        <w:ind w:left="720" w:hanging="720"/>
      </w:pPr>
      <w:r w:rsidRPr="00F34227">
        <w:t xml:space="preserve">2. Bossley CJ, Fleming L, Ullmann N, et al. Assessment of corticosteroid response in pediatric patients with severe asthma by using a multidomain approach. </w:t>
      </w:r>
      <w:r w:rsidRPr="00F34227">
        <w:rPr>
          <w:i/>
        </w:rPr>
        <w:t>Journal of Allergy and Clinical Immunology</w:t>
      </w:r>
      <w:r w:rsidRPr="00F34227">
        <w:t xml:space="preserve"> 2016;138(2):413.</w:t>
      </w:r>
    </w:p>
    <w:p w14:paraId="160FF6DE" w14:textId="77777777" w:rsidR="00F34227" w:rsidRPr="00F34227" w:rsidRDefault="00F34227" w:rsidP="00F34227">
      <w:pPr>
        <w:pStyle w:val="EndNoteBibliography"/>
        <w:spacing w:after="0"/>
        <w:ind w:left="720" w:hanging="720"/>
      </w:pPr>
      <w:r w:rsidRPr="00F34227">
        <w:t xml:space="preserve">3. De Groot EP, Kreggemeijer WJ, Brand PLP. Getting the basics right resolves most cases of uncontrolled and problematic asthma. </w:t>
      </w:r>
      <w:r w:rsidRPr="00F34227">
        <w:rPr>
          <w:i/>
        </w:rPr>
        <w:t>Acta Paediatrica, International Journal of Paediatrics</w:t>
      </w:r>
      <w:r w:rsidRPr="00F34227">
        <w:t xml:space="preserve"> 2015;104(9):916-21.</w:t>
      </w:r>
    </w:p>
    <w:p w14:paraId="6559F37A" w14:textId="77777777" w:rsidR="00F34227" w:rsidRPr="00F34227" w:rsidRDefault="00F34227" w:rsidP="00F34227">
      <w:pPr>
        <w:pStyle w:val="EndNoteBibliography"/>
        <w:spacing w:after="0"/>
        <w:ind w:left="720" w:hanging="720"/>
      </w:pPr>
      <w:r w:rsidRPr="00F34227">
        <w:t xml:space="preserve">4. Bush A, Zar HJ. WHO universal definition of severe asthma. </w:t>
      </w:r>
      <w:r w:rsidRPr="00F34227">
        <w:rPr>
          <w:i/>
        </w:rPr>
        <w:t>Current Opinion in Allergy and Clinical Immunology</w:t>
      </w:r>
      <w:r w:rsidRPr="00F34227">
        <w:t xml:space="preserve"> 2011;11(2):115-21.</w:t>
      </w:r>
    </w:p>
    <w:p w14:paraId="62FB5BF0" w14:textId="77777777" w:rsidR="00F34227" w:rsidRPr="00F34227" w:rsidRDefault="00F34227" w:rsidP="00F34227">
      <w:pPr>
        <w:pStyle w:val="EndNoteBibliography"/>
        <w:spacing w:after="0"/>
        <w:ind w:left="720" w:hanging="720"/>
      </w:pPr>
      <w:r w:rsidRPr="00F34227">
        <w:t xml:space="preserve">5. Bozzetto S, Carraro S, Zanconato S, et al. Severe asthma in childhood: Diagnostic and management challenges. </w:t>
      </w:r>
      <w:r w:rsidRPr="00F34227">
        <w:rPr>
          <w:i/>
        </w:rPr>
        <w:t>Current Opinion in Pulmonary Medicine</w:t>
      </w:r>
      <w:r w:rsidRPr="00F34227">
        <w:t xml:space="preserve"> 2015;21(1):16-21.</w:t>
      </w:r>
    </w:p>
    <w:p w14:paraId="46F591B7" w14:textId="77777777" w:rsidR="00F34227" w:rsidRPr="00F34227" w:rsidRDefault="00F34227" w:rsidP="00F34227">
      <w:pPr>
        <w:pStyle w:val="EndNoteBibliography"/>
        <w:spacing w:after="0"/>
        <w:ind w:left="720" w:hanging="720"/>
      </w:pPr>
      <w:r w:rsidRPr="00F34227">
        <w:t xml:space="preserve">6. Kupczyk M, Wenzel S. U.S. and European severe asthma cohorts: what can they teach us about severe asthma? </w:t>
      </w:r>
      <w:r w:rsidRPr="00F34227">
        <w:rPr>
          <w:i/>
        </w:rPr>
        <w:t>Journal of Internal Medicine</w:t>
      </w:r>
      <w:r w:rsidRPr="00F34227">
        <w:t xml:space="preserve"> 2012;272(2):121-32.</w:t>
      </w:r>
    </w:p>
    <w:p w14:paraId="272AE93F" w14:textId="77777777" w:rsidR="00F34227" w:rsidRPr="00F34227" w:rsidRDefault="00F34227" w:rsidP="00F34227">
      <w:pPr>
        <w:pStyle w:val="EndNoteBibliography"/>
        <w:spacing w:after="0"/>
        <w:ind w:left="720" w:hanging="720"/>
      </w:pPr>
      <w:r w:rsidRPr="00F34227">
        <w:t xml:space="preserve">7. Bossley C, Suri R. An update on paediatric severe asthma. </w:t>
      </w:r>
      <w:r w:rsidRPr="00F34227">
        <w:rPr>
          <w:i/>
        </w:rPr>
        <w:t>Current Allergy and Clinical Immunology</w:t>
      </w:r>
      <w:r w:rsidRPr="00F34227">
        <w:t xml:space="preserve"> 2013;26(3):114-20.</w:t>
      </w:r>
    </w:p>
    <w:p w14:paraId="4617FF99" w14:textId="77777777" w:rsidR="00F34227" w:rsidRPr="00F34227" w:rsidRDefault="00F34227" w:rsidP="00F34227">
      <w:pPr>
        <w:pStyle w:val="EndNoteBibliography"/>
        <w:spacing w:after="0"/>
        <w:ind w:left="720" w:hanging="720"/>
      </w:pPr>
      <w:r w:rsidRPr="00F34227">
        <w:t xml:space="preserve">8. Lodrup Carlsen KC, Hedlin G, Bush A, et al. Assessment of problematic severe asthma in children. </w:t>
      </w:r>
      <w:r w:rsidRPr="00F34227">
        <w:rPr>
          <w:i/>
        </w:rPr>
        <w:t>European Respiratory Journal</w:t>
      </w:r>
      <w:r w:rsidRPr="00F34227">
        <w:t xml:space="preserve"> 2011;37(2):432-40.</w:t>
      </w:r>
    </w:p>
    <w:p w14:paraId="4730D4D6" w14:textId="77777777" w:rsidR="00F34227" w:rsidRPr="00F34227" w:rsidRDefault="00F34227" w:rsidP="00F34227">
      <w:pPr>
        <w:pStyle w:val="EndNoteBibliography"/>
        <w:spacing w:after="0"/>
        <w:ind w:left="720" w:hanging="720"/>
      </w:pPr>
      <w:r w:rsidRPr="00F34227">
        <w:t xml:space="preserve">9. Bush A, Fleming L, Saglani S. Severe asthma in children. </w:t>
      </w:r>
      <w:r w:rsidRPr="00F34227">
        <w:rPr>
          <w:i/>
        </w:rPr>
        <w:t>Respirology</w:t>
      </w:r>
      <w:r w:rsidRPr="00F34227">
        <w:t xml:space="preserve"> 2017;22(5):886-97.</w:t>
      </w:r>
    </w:p>
    <w:p w14:paraId="73F38371" w14:textId="77777777" w:rsidR="00F34227" w:rsidRPr="00F34227" w:rsidRDefault="00F34227" w:rsidP="00F34227">
      <w:pPr>
        <w:pStyle w:val="EndNoteBibliography"/>
        <w:spacing w:after="0"/>
        <w:ind w:left="720" w:hanging="720"/>
      </w:pPr>
      <w:r w:rsidRPr="00F34227">
        <w:t xml:space="preserve">10. Chung KF, Wenzel SE, Brozek JL, et al. International ERS/ATS guidelines on definition, evaluation and treatment of severe asthma. </w:t>
      </w:r>
      <w:r w:rsidRPr="00F34227">
        <w:rPr>
          <w:i/>
        </w:rPr>
        <w:t>Eur Respir J</w:t>
      </w:r>
      <w:r w:rsidRPr="00F34227">
        <w:t xml:space="preserve"> 2014;43(2):343-73.</w:t>
      </w:r>
    </w:p>
    <w:p w14:paraId="722EA1D4" w14:textId="77777777" w:rsidR="00F34227" w:rsidRPr="00F34227" w:rsidRDefault="00F34227" w:rsidP="00F34227">
      <w:pPr>
        <w:pStyle w:val="EndNoteBibliography"/>
        <w:spacing w:after="0"/>
        <w:ind w:left="720" w:hanging="720"/>
      </w:pPr>
      <w:r w:rsidRPr="00F34227">
        <w:t xml:space="preserve">11. O'Reilly R, Saglani S. Severe asthma: Why do some children not respond to treatment? </w:t>
      </w:r>
      <w:r w:rsidRPr="00F34227">
        <w:rPr>
          <w:i/>
        </w:rPr>
        <w:t>Current Pediatric Reviews</w:t>
      </w:r>
      <w:r w:rsidRPr="00F34227">
        <w:t xml:space="preserve"> 2010;6(2):136-42.</w:t>
      </w:r>
    </w:p>
    <w:p w14:paraId="5C6B22E9" w14:textId="77777777" w:rsidR="00F34227" w:rsidRPr="00F34227" w:rsidRDefault="00F34227" w:rsidP="00F34227">
      <w:pPr>
        <w:pStyle w:val="EndNoteBibliography"/>
        <w:spacing w:after="0"/>
        <w:ind w:left="720" w:hanging="720"/>
      </w:pPr>
      <w:r w:rsidRPr="00F34227">
        <w:t xml:space="preserve">12. Saglani S, Fleming L. How to manage a child with difficult asthma? </w:t>
      </w:r>
      <w:r w:rsidRPr="00F34227">
        <w:rPr>
          <w:i/>
        </w:rPr>
        <w:t>Expert Review of Respiratory Medicine</w:t>
      </w:r>
      <w:r w:rsidRPr="00F34227">
        <w:t xml:space="preserve"> 2016;10(8):873-79.</w:t>
      </w:r>
    </w:p>
    <w:p w14:paraId="51A88003" w14:textId="77777777" w:rsidR="00F34227" w:rsidRPr="00F34227" w:rsidRDefault="00F34227" w:rsidP="00F34227">
      <w:pPr>
        <w:pStyle w:val="EndNoteBibliography"/>
        <w:spacing w:after="0"/>
        <w:ind w:left="720" w:hanging="720"/>
      </w:pPr>
      <w:r w:rsidRPr="00F34227">
        <w:t xml:space="preserve">13. Bel EH, Sousa A, Fleming L, et al. Diagnosis and definition of severe refractory asthma: an international consensus statement from the Innovative Medicine Initiative (IMI). </w:t>
      </w:r>
      <w:r w:rsidRPr="00F34227">
        <w:rPr>
          <w:i/>
        </w:rPr>
        <w:t>Thorax</w:t>
      </w:r>
      <w:r w:rsidRPr="00F34227">
        <w:t xml:space="preserve"> 2011;66(10):910-7.</w:t>
      </w:r>
    </w:p>
    <w:p w14:paraId="6AAF686D" w14:textId="77777777" w:rsidR="00F34227" w:rsidRPr="00F34227" w:rsidRDefault="00F34227" w:rsidP="00F34227">
      <w:pPr>
        <w:pStyle w:val="EndNoteBibliography"/>
        <w:spacing w:after="0"/>
        <w:ind w:left="720" w:hanging="720"/>
      </w:pPr>
      <w:r w:rsidRPr="00F34227">
        <w:t xml:space="preserve">14. Bush A, Saglani S. Management of severe asthma in children. </w:t>
      </w:r>
      <w:r w:rsidRPr="00F34227">
        <w:rPr>
          <w:i/>
        </w:rPr>
        <w:t>The Lancet</w:t>
      </w:r>
      <w:r w:rsidRPr="00F34227">
        <w:t xml:space="preserve"> 2010;376(9743):814-25.</w:t>
      </w:r>
    </w:p>
    <w:p w14:paraId="2834B2B4" w14:textId="77777777" w:rsidR="00F34227" w:rsidRPr="00F34227" w:rsidRDefault="00F34227" w:rsidP="00F34227">
      <w:pPr>
        <w:pStyle w:val="EndNoteBibliography"/>
        <w:spacing w:after="0"/>
        <w:ind w:left="720" w:hanging="720"/>
      </w:pPr>
      <w:r w:rsidRPr="00F34227">
        <w:t xml:space="preserve">15. Ramamurthy MB. Asthma Mimickers: Approach to Differential Diagnosis. </w:t>
      </w:r>
      <w:r w:rsidRPr="00F34227">
        <w:rPr>
          <w:i/>
        </w:rPr>
        <w:t>Indian Journal of Pediatrics</w:t>
      </w:r>
      <w:r w:rsidRPr="00F34227">
        <w:t xml:space="preserve"> 2017:1-6.</w:t>
      </w:r>
    </w:p>
    <w:p w14:paraId="5C62D806" w14:textId="77777777" w:rsidR="00F34227" w:rsidRPr="00F34227" w:rsidRDefault="00F34227" w:rsidP="00F34227">
      <w:pPr>
        <w:pStyle w:val="EndNoteBibliography"/>
        <w:spacing w:after="0"/>
        <w:ind w:left="720" w:hanging="720"/>
      </w:pPr>
      <w:r w:rsidRPr="00F34227">
        <w:t xml:space="preserve">16. Konradsen JR, Caffrey Osvald E, Hedlin G. Update on the current methods for the diagnosis and treatment of severe childhood asthma. </w:t>
      </w:r>
      <w:r w:rsidRPr="00F34227">
        <w:rPr>
          <w:i/>
        </w:rPr>
        <w:t>Expert Review of Respiratory Medicine</w:t>
      </w:r>
      <w:r w:rsidRPr="00F34227">
        <w:t xml:space="preserve"> 2015;9(6):769-77.</w:t>
      </w:r>
    </w:p>
    <w:p w14:paraId="117210FD" w14:textId="77777777" w:rsidR="00F34227" w:rsidRPr="00F34227" w:rsidRDefault="00F34227" w:rsidP="00F34227">
      <w:pPr>
        <w:pStyle w:val="EndNoteBibliography"/>
        <w:spacing w:after="0"/>
        <w:ind w:left="720" w:hanging="720"/>
      </w:pPr>
      <w:r w:rsidRPr="00F34227">
        <w:t xml:space="preserve">17. Engelkes M, Janssens HM, De Jongste JC, et al. Medication adherence and the risk of severe asthma exacerbations: A systematic review. </w:t>
      </w:r>
      <w:r w:rsidRPr="00F34227">
        <w:rPr>
          <w:i/>
        </w:rPr>
        <w:t>European Respiratory Journal</w:t>
      </w:r>
      <w:r w:rsidRPr="00F34227">
        <w:t xml:space="preserve"> 2015;45(2):396-407.</w:t>
      </w:r>
    </w:p>
    <w:p w14:paraId="3D76456C" w14:textId="77777777" w:rsidR="00F34227" w:rsidRPr="00F34227" w:rsidRDefault="00F34227" w:rsidP="00F34227">
      <w:pPr>
        <w:pStyle w:val="EndNoteBibliography"/>
        <w:spacing w:after="0"/>
        <w:ind w:left="720" w:hanging="720"/>
      </w:pPr>
      <w:r w:rsidRPr="00F34227">
        <w:t xml:space="preserve">18. De Groot EP, Duiverman EJ, Brand PLP. Comorbidities of asthma during childhood: Possibly important, yet poorly studied. </w:t>
      </w:r>
      <w:r w:rsidRPr="00F34227">
        <w:rPr>
          <w:i/>
        </w:rPr>
        <w:t>European Respiratory Journal</w:t>
      </w:r>
      <w:r w:rsidRPr="00F34227">
        <w:t xml:space="preserve"> 2010;36(3):671-78.</w:t>
      </w:r>
    </w:p>
    <w:p w14:paraId="4EF91C84" w14:textId="77777777" w:rsidR="00F34227" w:rsidRPr="00F34227" w:rsidRDefault="00F34227" w:rsidP="00F34227">
      <w:pPr>
        <w:pStyle w:val="EndNoteBibliography"/>
        <w:spacing w:after="0"/>
        <w:ind w:left="720" w:hanging="720"/>
      </w:pPr>
      <w:r w:rsidRPr="00F34227">
        <w:t xml:space="preserve">19. Vance G, Lloyd K, Scadding G, et al. The 'unified airway': The RCPCH care pathway for children with asthma and/or rhinitis. </w:t>
      </w:r>
      <w:r w:rsidRPr="00F34227">
        <w:rPr>
          <w:i/>
        </w:rPr>
        <w:t>Archives of Disease in Childhood</w:t>
      </w:r>
      <w:r w:rsidRPr="00F34227">
        <w:t xml:space="preserve"> 2011;96(SUPPL. 2):i10-i14.</w:t>
      </w:r>
    </w:p>
    <w:p w14:paraId="15CFDAF6" w14:textId="77777777" w:rsidR="00F34227" w:rsidRPr="00F34227" w:rsidRDefault="00F34227" w:rsidP="00F34227">
      <w:pPr>
        <w:pStyle w:val="EndNoteBibliography"/>
        <w:spacing w:after="0"/>
        <w:ind w:left="720" w:hanging="720"/>
      </w:pPr>
      <w:r w:rsidRPr="00F34227">
        <w:t xml:space="preserve">20. Fitzpatrick AM, Teague WG. Severe asthma in children: Insights from the national heart, lung, and blood institute's severe asthma research program. </w:t>
      </w:r>
      <w:r w:rsidRPr="00F34227">
        <w:rPr>
          <w:i/>
        </w:rPr>
        <w:t>Pediatric, Allergy, Immunology, and Pulmonology</w:t>
      </w:r>
      <w:r w:rsidRPr="00F34227">
        <w:t xml:space="preserve"> 2010;23(2):131-38.</w:t>
      </w:r>
    </w:p>
    <w:p w14:paraId="687E98DD" w14:textId="77777777" w:rsidR="00F34227" w:rsidRPr="00F34227" w:rsidRDefault="00F34227" w:rsidP="00F34227">
      <w:pPr>
        <w:pStyle w:val="EndNoteBibliography"/>
        <w:spacing w:after="0"/>
        <w:ind w:left="720" w:hanging="720"/>
      </w:pPr>
      <w:r w:rsidRPr="00F34227">
        <w:t xml:space="preserve">21. Lu KD, Phipatanakul W, Perzanowski MS, et al. Atopy, but not obesity is associated with asthma severity among children with persistent asthma. </w:t>
      </w:r>
      <w:r w:rsidRPr="00F34227">
        <w:rPr>
          <w:i/>
        </w:rPr>
        <w:t>Journal of Asthma</w:t>
      </w:r>
      <w:r w:rsidRPr="00F34227">
        <w:t xml:space="preserve"> 2016;53(10):1033-44.</w:t>
      </w:r>
    </w:p>
    <w:p w14:paraId="082A0AEA" w14:textId="77777777" w:rsidR="00F34227" w:rsidRPr="00F34227" w:rsidRDefault="00F34227" w:rsidP="00F34227">
      <w:pPr>
        <w:pStyle w:val="EndNoteBibliography"/>
        <w:spacing w:after="0"/>
        <w:ind w:left="720" w:hanging="720"/>
      </w:pPr>
      <w:r w:rsidRPr="00F34227">
        <w:t xml:space="preserve">22. Just J, Saint-Pierre P, Gouvis-Echraghi R, et al. Childhood allergic asthma is not a single phenotype. </w:t>
      </w:r>
      <w:r w:rsidRPr="00F34227">
        <w:rPr>
          <w:i/>
        </w:rPr>
        <w:t>Journal of Pediatrics</w:t>
      </w:r>
      <w:r w:rsidRPr="00F34227">
        <w:t xml:space="preserve"> 2014;164(4):815-20.</w:t>
      </w:r>
    </w:p>
    <w:p w14:paraId="1DDF13B9" w14:textId="77777777" w:rsidR="00F34227" w:rsidRPr="00F34227" w:rsidRDefault="00F34227" w:rsidP="00F34227">
      <w:pPr>
        <w:pStyle w:val="EndNoteBibliography"/>
        <w:spacing w:after="0"/>
        <w:ind w:left="720" w:hanging="720"/>
      </w:pPr>
      <w:r w:rsidRPr="00F34227">
        <w:t xml:space="preserve">23. Fitzpatrick AM, Teague WG, Meyers DA, et al. Heterogeneity of severe asthma in childhood: Confirmation by cluster analysis of children in the National Institutes of Health/National Heart, Lung, and Blood Institute Severe Asthma Research Program. </w:t>
      </w:r>
      <w:r w:rsidRPr="00F34227">
        <w:rPr>
          <w:i/>
        </w:rPr>
        <w:t>Journal of Allergy and Clinical Immunology</w:t>
      </w:r>
      <w:r w:rsidRPr="00F34227">
        <w:t xml:space="preserve"> 2011;127(2):382-89.e13.</w:t>
      </w:r>
    </w:p>
    <w:p w14:paraId="4A98376B" w14:textId="77777777" w:rsidR="00F34227" w:rsidRPr="00F34227" w:rsidRDefault="00F34227" w:rsidP="00F34227">
      <w:pPr>
        <w:pStyle w:val="EndNoteBibliography"/>
        <w:spacing w:after="0"/>
        <w:ind w:left="720" w:hanging="720"/>
      </w:pPr>
      <w:r w:rsidRPr="00F34227">
        <w:t xml:space="preserve">24. Denning DW, O'Driscoll BR, Hogaboam CM, et al. The link between fungi and severe asthma: a summary of the evidence. </w:t>
      </w:r>
      <w:r w:rsidRPr="00F34227">
        <w:rPr>
          <w:i/>
        </w:rPr>
        <w:t>Eur Respir J</w:t>
      </w:r>
      <w:r w:rsidRPr="00F34227">
        <w:t xml:space="preserve"> 2006;27(3):615-26.</w:t>
      </w:r>
    </w:p>
    <w:p w14:paraId="3FC662CF" w14:textId="77777777" w:rsidR="00F34227" w:rsidRPr="00F34227" w:rsidRDefault="00F34227" w:rsidP="00F34227">
      <w:pPr>
        <w:pStyle w:val="EndNoteBibliography"/>
        <w:spacing w:after="0"/>
        <w:ind w:left="720" w:hanging="720"/>
      </w:pPr>
      <w:r w:rsidRPr="00F34227">
        <w:t xml:space="preserve">25. Guilbert TW, Bacharier LB, Fitzpatrick AM. Severe Asthma in Children. </w:t>
      </w:r>
      <w:r w:rsidRPr="00F34227">
        <w:rPr>
          <w:i/>
        </w:rPr>
        <w:t>Journal of Allergy and Clinical Immunology: In Practice</w:t>
      </w:r>
      <w:r w:rsidRPr="00F34227">
        <w:t xml:space="preserve"> 2014;2(5):489-500.</w:t>
      </w:r>
    </w:p>
    <w:p w14:paraId="4E2B06D6" w14:textId="77777777" w:rsidR="00F34227" w:rsidRPr="00F34227" w:rsidRDefault="00F34227" w:rsidP="00F34227">
      <w:pPr>
        <w:pStyle w:val="EndNoteBibliography"/>
        <w:spacing w:after="0"/>
        <w:ind w:left="720" w:hanging="720"/>
      </w:pPr>
      <w:r w:rsidRPr="00F34227">
        <w:t xml:space="preserve">26. Fitzpatrick AM, Baena-Cagnani CE, Bacharier LB. Severe asthma in childhood: Recent advances in phenotyping and pathogenesis. </w:t>
      </w:r>
      <w:r w:rsidRPr="00F34227">
        <w:rPr>
          <w:i/>
        </w:rPr>
        <w:t>Current Opinion in Allergy and Clinical Immunology</w:t>
      </w:r>
      <w:r w:rsidRPr="00F34227">
        <w:t xml:space="preserve"> 2012;12(2):193-201.</w:t>
      </w:r>
    </w:p>
    <w:p w14:paraId="04BAD25F" w14:textId="77777777" w:rsidR="00F34227" w:rsidRPr="00F34227" w:rsidRDefault="00F34227" w:rsidP="00F34227">
      <w:pPr>
        <w:pStyle w:val="EndNoteBibliography"/>
        <w:spacing w:after="0"/>
        <w:ind w:left="720" w:hanging="720"/>
      </w:pPr>
      <w:r w:rsidRPr="00F34227">
        <w:t xml:space="preserve">27. Arroyave D, Rabito A, Carlson C, et al. Asthma severity, not asthma control, is worse in atopic compared with nonatopic adolescents with asthma. </w:t>
      </w:r>
      <w:r w:rsidRPr="00F34227">
        <w:rPr>
          <w:i/>
        </w:rPr>
        <w:t>Annals of allergy, asthma &amp; immunology : official publication of the American College of Allergy, Asthma, &amp; Immunology</w:t>
      </w:r>
      <w:r w:rsidRPr="00F34227">
        <w:t xml:space="preserve"> 2016;116(1):18.</w:t>
      </w:r>
    </w:p>
    <w:p w14:paraId="46ACBF62" w14:textId="77777777" w:rsidR="00F34227" w:rsidRPr="00F34227" w:rsidRDefault="00F34227" w:rsidP="00F34227">
      <w:pPr>
        <w:pStyle w:val="EndNoteBibliography"/>
        <w:spacing w:after="0"/>
        <w:ind w:left="720" w:hanging="720"/>
      </w:pPr>
      <w:r w:rsidRPr="00F34227">
        <w:t xml:space="preserve">28. Just J. Atopy is important in the management of asthma. </w:t>
      </w:r>
      <w:r w:rsidRPr="00F34227">
        <w:rPr>
          <w:i/>
        </w:rPr>
        <w:t>Paediatric Respiratory Reviews</w:t>
      </w:r>
      <w:r w:rsidRPr="00F34227">
        <w:t xml:space="preserve"> 2013;14(2):92-95.</w:t>
      </w:r>
    </w:p>
    <w:p w14:paraId="108212A8" w14:textId="77777777" w:rsidR="00F34227" w:rsidRPr="00F34227" w:rsidRDefault="00F34227" w:rsidP="00F34227">
      <w:pPr>
        <w:pStyle w:val="EndNoteBibliography"/>
        <w:spacing w:after="0"/>
        <w:ind w:left="720" w:hanging="720"/>
      </w:pPr>
      <w:r w:rsidRPr="00F34227">
        <w:t xml:space="preserve">29. Ruokonen M, Kaila M, Haataja R, et al. Allergic rhinitis in school-aged children with asthma - still under-diagnosed and under-treated? A retrospective study in a children's hospital. </w:t>
      </w:r>
      <w:r w:rsidRPr="00F34227">
        <w:rPr>
          <w:i/>
        </w:rPr>
        <w:t>Pediatric allergy and immunology : official publication of the European Society of Pediatric Allergy and Immunology</w:t>
      </w:r>
      <w:r w:rsidRPr="00F34227">
        <w:t xml:space="preserve"> 2010;21(1 Pt 2):e149-54.</w:t>
      </w:r>
    </w:p>
    <w:p w14:paraId="05D42924" w14:textId="77777777" w:rsidR="00F34227" w:rsidRPr="00F34227" w:rsidRDefault="00F34227" w:rsidP="00F34227">
      <w:pPr>
        <w:pStyle w:val="EndNoteBibliography"/>
        <w:spacing w:after="0"/>
        <w:ind w:left="720" w:hanging="720"/>
      </w:pPr>
      <w:r w:rsidRPr="00F34227">
        <w:t xml:space="preserve">30. de Groot EP, Nijkamp A, Duiverman EJ, et al. Allergic rhinitis is associated with poor asthma control in children with asthma. </w:t>
      </w:r>
      <w:r w:rsidRPr="00F34227">
        <w:rPr>
          <w:i/>
        </w:rPr>
        <w:t>Thorax</w:t>
      </w:r>
      <w:r w:rsidRPr="00F34227">
        <w:t xml:space="preserve"> 2012;67(7):582-7.</w:t>
      </w:r>
    </w:p>
    <w:p w14:paraId="21ED3894" w14:textId="77777777" w:rsidR="00F34227" w:rsidRPr="00F34227" w:rsidRDefault="00F34227" w:rsidP="00F34227">
      <w:pPr>
        <w:pStyle w:val="EndNoteBibliography"/>
        <w:spacing w:after="0"/>
        <w:ind w:left="720" w:hanging="720"/>
      </w:pPr>
      <w:r w:rsidRPr="00F34227">
        <w:t xml:space="preserve">31. Leskela R, Ruokonen M, Korppi M, et al. Association between allergic rhinitis and lung function in school children with asthma. </w:t>
      </w:r>
      <w:r w:rsidRPr="00F34227">
        <w:rPr>
          <w:i/>
        </w:rPr>
        <w:t>Current Pediatric Research</w:t>
      </w:r>
      <w:r w:rsidRPr="00F34227">
        <w:t xml:space="preserve"> 2013;17(1):21-26.</w:t>
      </w:r>
    </w:p>
    <w:p w14:paraId="4678AF82" w14:textId="77777777" w:rsidR="00F34227" w:rsidRPr="00F34227" w:rsidRDefault="00F34227" w:rsidP="00F34227">
      <w:pPr>
        <w:pStyle w:val="EndNoteBibliography"/>
        <w:spacing w:after="0"/>
        <w:ind w:left="720" w:hanging="720"/>
      </w:pPr>
      <w:r w:rsidRPr="00F34227">
        <w:t xml:space="preserve">32. Bousquet J, Schunemann HJ, Samolinski B, et al. Allergic Rhinitis and its Impact on Asthma (ARIA): Achievements in 10 years and future needs. </w:t>
      </w:r>
      <w:r w:rsidRPr="00F34227">
        <w:rPr>
          <w:i/>
        </w:rPr>
        <w:t>Journal of Allergy and Clinical Immunology</w:t>
      </w:r>
      <w:r w:rsidRPr="00F34227">
        <w:t xml:space="preserve"> 2012;130(5):1049-62.</w:t>
      </w:r>
    </w:p>
    <w:p w14:paraId="3FC59857" w14:textId="77777777" w:rsidR="00F34227" w:rsidRPr="00F34227" w:rsidRDefault="00F34227" w:rsidP="00F34227">
      <w:pPr>
        <w:pStyle w:val="EndNoteBibliography"/>
        <w:spacing w:after="0"/>
        <w:ind w:left="720" w:hanging="720"/>
      </w:pPr>
      <w:r w:rsidRPr="00F34227">
        <w:t xml:space="preserve">33. Scadding GK. Optimal management of allergic rhinitis. </w:t>
      </w:r>
      <w:r w:rsidRPr="00F34227">
        <w:rPr>
          <w:i/>
        </w:rPr>
        <w:t>Archives of Disease in Childhood</w:t>
      </w:r>
      <w:r w:rsidRPr="00F34227">
        <w:t xml:space="preserve"> 2015;100(6):576-82.</w:t>
      </w:r>
    </w:p>
    <w:p w14:paraId="26F94DD0" w14:textId="77777777" w:rsidR="00F34227" w:rsidRPr="00F34227" w:rsidRDefault="00F34227" w:rsidP="00F34227">
      <w:pPr>
        <w:pStyle w:val="EndNoteBibliography"/>
        <w:spacing w:after="0"/>
        <w:ind w:left="720" w:hanging="720"/>
      </w:pPr>
      <w:r w:rsidRPr="00F34227">
        <w:t xml:space="preserve">34. Bousquet J, Khaltaev N, Cruz AA, et al. Allergic Rhinitis and its Impact on Asthma (ARIA) 2008*. </w:t>
      </w:r>
      <w:r w:rsidRPr="00F34227">
        <w:rPr>
          <w:i/>
        </w:rPr>
        <w:t>Allergy</w:t>
      </w:r>
      <w:r w:rsidRPr="00F34227">
        <w:t xml:space="preserve"> 2008;63:8-160.</w:t>
      </w:r>
    </w:p>
    <w:p w14:paraId="1A3E2BD2" w14:textId="77777777" w:rsidR="00F34227" w:rsidRPr="00F34227" w:rsidRDefault="00F34227" w:rsidP="00F34227">
      <w:pPr>
        <w:pStyle w:val="EndNoteBibliography"/>
        <w:spacing w:after="0"/>
        <w:ind w:left="720" w:hanging="720"/>
      </w:pPr>
      <w:r w:rsidRPr="00F34227">
        <w:t xml:space="preserve">35. Alsowaidi S, Abdulle A, Bernsen R, et al. Allergic rhinitis and asthma: A large cross-sectional study in the United Arab Emirates. </w:t>
      </w:r>
      <w:r w:rsidRPr="00F34227">
        <w:rPr>
          <w:i/>
        </w:rPr>
        <w:t>International Archives of Allergy and Immunology</w:t>
      </w:r>
      <w:r w:rsidRPr="00F34227">
        <w:t xml:space="preserve"> 2010;153(3):274-79.</w:t>
      </w:r>
    </w:p>
    <w:p w14:paraId="32BA84FE" w14:textId="77777777" w:rsidR="00F34227" w:rsidRPr="00F34227" w:rsidRDefault="00F34227" w:rsidP="00F34227">
      <w:pPr>
        <w:pStyle w:val="EndNoteBibliography"/>
        <w:spacing w:after="0"/>
        <w:ind w:left="720" w:hanging="720"/>
      </w:pPr>
      <w:r w:rsidRPr="00F34227">
        <w:t xml:space="preserve">36. Deliu M, Belgrave D, Simpson A, et al. Impact of rhinitis on asthma severity in school-age children. </w:t>
      </w:r>
      <w:r w:rsidRPr="00F34227">
        <w:rPr>
          <w:i/>
        </w:rPr>
        <w:t>Allergy: European Journal of Allergy and Clinical Immunology</w:t>
      </w:r>
      <w:r w:rsidRPr="00F34227">
        <w:t xml:space="preserve"> 2014;69(11):1515-21.</w:t>
      </w:r>
    </w:p>
    <w:p w14:paraId="3814FEB2" w14:textId="77777777" w:rsidR="00F34227" w:rsidRPr="00F34227" w:rsidRDefault="00F34227" w:rsidP="00F34227">
      <w:pPr>
        <w:pStyle w:val="EndNoteBibliography"/>
        <w:spacing w:after="0"/>
        <w:ind w:left="720" w:hanging="720"/>
      </w:pPr>
      <w:r w:rsidRPr="00F34227">
        <w:t xml:space="preserve">37. Higuchi O, Adachi Y, Itazawa T, et al. Rhinitis has an association with asthma in school children. </w:t>
      </w:r>
      <w:r w:rsidRPr="00F34227">
        <w:rPr>
          <w:i/>
        </w:rPr>
        <w:t>American Journal of Rhinology and Allergy</w:t>
      </w:r>
      <w:r w:rsidRPr="00F34227">
        <w:t xml:space="preserve"> 2013;27(1):e22-e25.</w:t>
      </w:r>
    </w:p>
    <w:p w14:paraId="3BF2AA57" w14:textId="77777777" w:rsidR="00F34227" w:rsidRPr="00F34227" w:rsidRDefault="00F34227" w:rsidP="00F34227">
      <w:pPr>
        <w:pStyle w:val="EndNoteBibliography"/>
        <w:spacing w:after="0"/>
        <w:ind w:left="720" w:hanging="720"/>
      </w:pPr>
      <w:r w:rsidRPr="00F34227">
        <w:t xml:space="preserve">38. Hovland V, Riiser A, Mowinckel P, et al. Asthma with allergic comorbidities in adolescence is associated with bronchial responsiveness and airways inflammation. </w:t>
      </w:r>
      <w:r w:rsidRPr="00F34227">
        <w:rPr>
          <w:i/>
        </w:rPr>
        <w:t>Pediatric Allergy and Immunology</w:t>
      </w:r>
      <w:r w:rsidRPr="00F34227">
        <w:t xml:space="preserve"> 2014;25(4):351-59.</w:t>
      </w:r>
    </w:p>
    <w:p w14:paraId="581BD0C9" w14:textId="77777777" w:rsidR="00F34227" w:rsidRPr="00F34227" w:rsidRDefault="00F34227" w:rsidP="00F34227">
      <w:pPr>
        <w:pStyle w:val="EndNoteBibliography"/>
        <w:spacing w:after="0"/>
        <w:ind w:left="720" w:hanging="720"/>
      </w:pPr>
      <w:r w:rsidRPr="00F34227">
        <w:t xml:space="preserve">39. Sheehan WJ, Phipatanakul W. Difficult-to-control asthma: Epidemiology and its link with environmental factors. </w:t>
      </w:r>
      <w:r w:rsidRPr="00F34227">
        <w:rPr>
          <w:i/>
        </w:rPr>
        <w:t>Current Opinion in Allergy and Clinical Immunology</w:t>
      </w:r>
      <w:r w:rsidRPr="00F34227">
        <w:t xml:space="preserve"> 2015;15(5):397-401.</w:t>
      </w:r>
    </w:p>
    <w:p w14:paraId="50B88F4A" w14:textId="77777777" w:rsidR="00F34227" w:rsidRPr="00F34227" w:rsidRDefault="00F34227" w:rsidP="00F34227">
      <w:pPr>
        <w:pStyle w:val="EndNoteBibliography"/>
        <w:spacing w:after="0"/>
        <w:ind w:left="720" w:hanging="720"/>
      </w:pPr>
      <w:r w:rsidRPr="00F34227">
        <w:t xml:space="preserve">40. Gobir AA, Mohammed SS, Johnson WBR. Co-existing allergic rhinitis among asthmatics attending the paediatric pulmonology clinic: Implications for control. </w:t>
      </w:r>
      <w:r w:rsidRPr="00F34227">
        <w:rPr>
          <w:i/>
        </w:rPr>
        <w:t>African Journal of Respiratory Medicine</w:t>
      </w:r>
      <w:r w:rsidRPr="00F34227">
        <w:t xml:space="preserve"> 2017;12(2):17-19.</w:t>
      </w:r>
    </w:p>
    <w:p w14:paraId="179AE973" w14:textId="77777777" w:rsidR="00F34227" w:rsidRPr="00F34227" w:rsidRDefault="00F34227" w:rsidP="00F34227">
      <w:pPr>
        <w:pStyle w:val="EndNoteBibliography"/>
        <w:spacing w:after="0"/>
        <w:ind w:left="720" w:hanging="720"/>
      </w:pPr>
      <w:r w:rsidRPr="00F34227">
        <w:t xml:space="preserve">41. Bloom CI, Cullinan P, Quint JK, et al. Exacerbation risk and characterisation of the UK's asthma population from infants to old age. </w:t>
      </w:r>
      <w:r w:rsidRPr="00F34227">
        <w:rPr>
          <w:i/>
        </w:rPr>
        <w:t>Thorax</w:t>
      </w:r>
      <w:r w:rsidRPr="00F34227">
        <w:t xml:space="preserve"> 2018;73(4):313-20.</w:t>
      </w:r>
    </w:p>
    <w:p w14:paraId="0D97F46D" w14:textId="77777777" w:rsidR="00F34227" w:rsidRPr="00F34227" w:rsidRDefault="00F34227" w:rsidP="00F34227">
      <w:pPr>
        <w:pStyle w:val="EndNoteBibliography"/>
        <w:spacing w:after="0"/>
        <w:ind w:left="720" w:hanging="720"/>
      </w:pPr>
      <w:r w:rsidRPr="00F34227">
        <w:t xml:space="preserve">42. Sasaki M, Yoshida K, Adachi Y, et al. Factors associated with asthma control in children: Findings from a national Web-based survey. </w:t>
      </w:r>
      <w:r w:rsidRPr="00F34227">
        <w:rPr>
          <w:i/>
        </w:rPr>
        <w:t>Pediatric Allergy and Immunology</w:t>
      </w:r>
      <w:r w:rsidRPr="00F34227">
        <w:t xml:space="preserve"> 2014;25(8):804-09.</w:t>
      </w:r>
    </w:p>
    <w:p w14:paraId="2A844DAA" w14:textId="77777777" w:rsidR="00F34227" w:rsidRPr="00F34227" w:rsidRDefault="00F34227" w:rsidP="00F34227">
      <w:pPr>
        <w:pStyle w:val="EndNoteBibliography"/>
        <w:spacing w:after="0"/>
        <w:ind w:left="720" w:hanging="720"/>
      </w:pPr>
      <w:r w:rsidRPr="00F34227">
        <w:t xml:space="preserve">43. Just J. Determinants of allergic rhinitis in young children with asthma. </w:t>
      </w:r>
      <w:r w:rsidRPr="00F34227">
        <w:rPr>
          <w:i/>
        </w:rPr>
        <w:t>PloS one</w:t>
      </w:r>
      <w:r w:rsidRPr="00F34227">
        <w:t xml:space="preserve"> 2014;9(5):e97236.</w:t>
      </w:r>
    </w:p>
    <w:p w14:paraId="656AA16D" w14:textId="77777777" w:rsidR="00F34227" w:rsidRPr="00F34227" w:rsidRDefault="00F34227" w:rsidP="00F34227">
      <w:pPr>
        <w:pStyle w:val="EndNoteBibliography"/>
        <w:spacing w:after="0"/>
        <w:ind w:left="720" w:hanging="720"/>
      </w:pPr>
      <w:r w:rsidRPr="00F34227">
        <w:t xml:space="preserve">44. Braunstahl G-J. The unified immune system: Respiratory tract–nasobronchial interaction mechanisms in allergic airway disease. </w:t>
      </w:r>
      <w:r w:rsidRPr="00F34227">
        <w:rPr>
          <w:i/>
        </w:rPr>
        <w:t>Journal of Allergy and Clinical Immunology</w:t>
      </w:r>
      <w:r w:rsidRPr="00F34227">
        <w:t xml:space="preserve"> 2005;115(1):142-48.</w:t>
      </w:r>
    </w:p>
    <w:p w14:paraId="4557D30E" w14:textId="77777777" w:rsidR="00F34227" w:rsidRPr="00F34227" w:rsidRDefault="00F34227" w:rsidP="00F34227">
      <w:pPr>
        <w:pStyle w:val="EndNoteBibliography"/>
        <w:spacing w:after="0"/>
        <w:ind w:left="720" w:hanging="720"/>
      </w:pPr>
      <w:r w:rsidRPr="00F34227">
        <w:t xml:space="preserve">45. Hansen JW, Thomsen SF, Nolte H, et al. Rhinitis: a complication to asthma. </w:t>
      </w:r>
      <w:r w:rsidRPr="00F34227">
        <w:rPr>
          <w:i/>
        </w:rPr>
        <w:t>Allergy</w:t>
      </w:r>
      <w:r w:rsidRPr="00F34227">
        <w:t xml:space="preserve"> 2010;65(7):883-8.</w:t>
      </w:r>
    </w:p>
    <w:p w14:paraId="58B6D1DF" w14:textId="77777777" w:rsidR="00F34227" w:rsidRPr="00F34227" w:rsidRDefault="00F34227" w:rsidP="00F34227">
      <w:pPr>
        <w:pStyle w:val="EndNoteBibliography"/>
        <w:spacing w:after="0"/>
        <w:ind w:left="720" w:hanging="720"/>
      </w:pPr>
      <w:r w:rsidRPr="00F34227">
        <w:t xml:space="preserve">46. Tsilochristou OA, Douladiris N, Makris M, et al. Pediatric allergic rhinitis and asthma: Can the march be halted? </w:t>
      </w:r>
      <w:r w:rsidRPr="00F34227">
        <w:rPr>
          <w:i/>
        </w:rPr>
        <w:t>Pediatric Drugs</w:t>
      </w:r>
      <w:r w:rsidRPr="00F34227">
        <w:t xml:space="preserve"> 2013;15(6):431-40.</w:t>
      </w:r>
    </w:p>
    <w:p w14:paraId="01974AC1" w14:textId="77777777" w:rsidR="00F34227" w:rsidRPr="00F34227" w:rsidRDefault="00F34227" w:rsidP="00F34227">
      <w:pPr>
        <w:pStyle w:val="EndNoteBibliography"/>
        <w:spacing w:after="0"/>
        <w:ind w:left="720" w:hanging="720"/>
      </w:pPr>
      <w:r w:rsidRPr="00F34227">
        <w:t xml:space="preserve">47. Motomura C, Odajima H, Taba N, et al. Pale nasal mucosa affects airflow limitations in upper and lower airways in asthmatic children. </w:t>
      </w:r>
      <w:r w:rsidRPr="00F34227">
        <w:rPr>
          <w:i/>
        </w:rPr>
        <w:t>Asia Pacific Allergy</w:t>
      </w:r>
      <w:r w:rsidRPr="00F34227">
        <w:t xml:space="preserve"> 2016;6(4):220-25.</w:t>
      </w:r>
    </w:p>
    <w:p w14:paraId="4ED9E8EF" w14:textId="77777777" w:rsidR="00F34227" w:rsidRPr="00F34227" w:rsidRDefault="00F34227" w:rsidP="00F34227">
      <w:pPr>
        <w:pStyle w:val="EndNoteBibliography"/>
        <w:spacing w:after="0"/>
        <w:ind w:left="720" w:hanging="720"/>
      </w:pPr>
      <w:r w:rsidRPr="00F34227">
        <w:t xml:space="preserve">48. Saranz RJ, Lozano A, Lozano NA, et al. Impact of rhinitis on lung function in children and adolescents without asthma. </w:t>
      </w:r>
      <w:r w:rsidRPr="00F34227">
        <w:rPr>
          <w:i/>
        </w:rPr>
        <w:t>Allergologia et Immunopathologia</w:t>
      </w:r>
      <w:r w:rsidRPr="00F34227">
        <w:t xml:space="preserve"> 2016;44(6):556-62.</w:t>
      </w:r>
    </w:p>
    <w:p w14:paraId="438ED213" w14:textId="77777777" w:rsidR="00F34227" w:rsidRPr="00F34227" w:rsidRDefault="00F34227" w:rsidP="00F34227">
      <w:pPr>
        <w:pStyle w:val="EndNoteBibliography"/>
        <w:spacing w:after="0"/>
        <w:ind w:left="720" w:hanging="720"/>
      </w:pPr>
      <w:r w:rsidRPr="00F34227">
        <w:t xml:space="preserve">49. Seidman MD, Gurgel RK, Lin SY, et al. Clinical practice guideline: Allergic rhinitis. </w:t>
      </w:r>
      <w:r w:rsidRPr="00F34227">
        <w:rPr>
          <w:i/>
        </w:rPr>
        <w:t>Otolaryngology - Head &amp; Neck Surgery</w:t>
      </w:r>
      <w:r w:rsidRPr="00F34227">
        <w:t xml:space="preserve"> 2015;152(1 Suppl):S1-43.</w:t>
      </w:r>
    </w:p>
    <w:p w14:paraId="21CF8D54" w14:textId="77777777" w:rsidR="00F34227" w:rsidRPr="00F34227" w:rsidRDefault="00F34227" w:rsidP="00F34227">
      <w:pPr>
        <w:pStyle w:val="EndNoteBibliography"/>
        <w:spacing w:after="0"/>
        <w:ind w:left="720" w:hanging="720"/>
      </w:pPr>
      <w:r w:rsidRPr="00F34227">
        <w:t xml:space="preserve">50. Scadding GK KH, Scadding G. BSACI guideline for the diagnosis and management of allergic and non-allergic rhinitis (Revised Edition 2017; First edition 2007). </w:t>
      </w:r>
      <w:r w:rsidRPr="00F34227">
        <w:rPr>
          <w:i/>
        </w:rPr>
        <w:t>Clin Exp Allergy</w:t>
      </w:r>
      <w:r w:rsidRPr="00F34227">
        <w:t xml:space="preserve"> 2017;47:856  -  89.</w:t>
      </w:r>
    </w:p>
    <w:p w14:paraId="2F668F04" w14:textId="77777777" w:rsidR="00F34227" w:rsidRPr="00F34227" w:rsidRDefault="00F34227" w:rsidP="00F34227">
      <w:pPr>
        <w:pStyle w:val="EndNoteBibliography"/>
        <w:spacing w:after="0"/>
        <w:ind w:left="720" w:hanging="720"/>
      </w:pPr>
      <w:r w:rsidRPr="00F34227">
        <w:t xml:space="preserve">51. von Kobyletzki LB, Bornehag CG, Hasselgren M, et al. Eczema in early childhood is strongly associated with the development of asthma and rhinitis in a prospective cohort. </w:t>
      </w:r>
      <w:r w:rsidRPr="00F34227">
        <w:rPr>
          <w:i/>
        </w:rPr>
        <w:t>BMC Dermatology</w:t>
      </w:r>
      <w:r w:rsidRPr="00F34227">
        <w:t xml:space="preserve"> 2012;12(11).</w:t>
      </w:r>
    </w:p>
    <w:p w14:paraId="210492F7" w14:textId="77777777" w:rsidR="00F34227" w:rsidRPr="00F34227" w:rsidRDefault="00F34227" w:rsidP="00F34227">
      <w:pPr>
        <w:pStyle w:val="EndNoteBibliography"/>
        <w:spacing w:after="0"/>
        <w:ind w:left="720" w:hanging="720"/>
      </w:pPr>
      <w:r w:rsidRPr="00F34227">
        <w:t xml:space="preserve">52. Saunes M, Oien T, Dotterud CK, et al. Early eczema and the risk of childhood asthma: A prospective, population-based study. </w:t>
      </w:r>
      <w:r w:rsidRPr="00F34227">
        <w:rPr>
          <w:i/>
        </w:rPr>
        <w:t>BMC Pediatrics</w:t>
      </w:r>
      <w:r w:rsidRPr="00F34227">
        <w:t xml:space="preserve"> 2012;12(168).</w:t>
      </w:r>
    </w:p>
    <w:p w14:paraId="4777DA8D" w14:textId="77777777" w:rsidR="00F34227" w:rsidRPr="00F34227" w:rsidRDefault="00F34227" w:rsidP="00F34227">
      <w:pPr>
        <w:pStyle w:val="EndNoteBibliography"/>
        <w:spacing w:after="0"/>
        <w:ind w:left="720" w:hanging="720"/>
      </w:pPr>
      <w:r w:rsidRPr="00F34227">
        <w:t xml:space="preserve">53. Ballardini N, Kull I, Soderhall C, et al. Eczema severity in preadolescent children and its relation to sex, filaggrin mutations, asthma, rhinitis, aggravating factors and topical treatment: A report from the BAMSE birth cohort. </w:t>
      </w:r>
      <w:r w:rsidRPr="00F34227">
        <w:rPr>
          <w:i/>
        </w:rPr>
        <w:t>British Journal of Dermatology</w:t>
      </w:r>
      <w:r w:rsidRPr="00F34227">
        <w:t xml:space="preserve"> 2013;168(3):588-94.</w:t>
      </w:r>
    </w:p>
    <w:p w14:paraId="27C3E3A2" w14:textId="77777777" w:rsidR="00F34227" w:rsidRPr="00F34227" w:rsidRDefault="00F34227" w:rsidP="00F34227">
      <w:pPr>
        <w:pStyle w:val="EndNoteBibliography"/>
        <w:spacing w:after="0"/>
        <w:ind w:left="720" w:hanging="720"/>
      </w:pPr>
      <w:r w:rsidRPr="00F34227">
        <w:t xml:space="preserve">54. Wang J, Liu AH. Food allergies and asthma. </w:t>
      </w:r>
      <w:r w:rsidRPr="00F34227">
        <w:rPr>
          <w:i/>
        </w:rPr>
        <w:t>Current Opinion in Allergy and Clinical Immunology</w:t>
      </w:r>
      <w:r w:rsidRPr="00F34227">
        <w:t xml:space="preserve"> 2011;11(3):249-54.</w:t>
      </w:r>
    </w:p>
    <w:p w14:paraId="2B333C3B" w14:textId="77777777" w:rsidR="00F34227" w:rsidRPr="00F34227" w:rsidRDefault="00F34227" w:rsidP="00F34227">
      <w:pPr>
        <w:pStyle w:val="EndNoteBibliography"/>
        <w:spacing w:after="0"/>
        <w:ind w:left="720" w:hanging="720"/>
      </w:pPr>
      <w:r w:rsidRPr="00F34227">
        <w:t xml:space="preserve">55. Naidoo S, Odeyemi I. Does an eczema diagnosis in children under the age of three predict a severe asthma diagnosis: A UK retrospective analysis? </w:t>
      </w:r>
      <w:r w:rsidRPr="00F34227">
        <w:rPr>
          <w:i/>
        </w:rPr>
        <w:t>Value in Health</w:t>
      </w:r>
      <w:r w:rsidRPr="00F34227">
        <w:t xml:space="preserve"> 2013;16 (3):A232.</w:t>
      </w:r>
    </w:p>
    <w:p w14:paraId="730BFE7D" w14:textId="77777777" w:rsidR="00F34227" w:rsidRPr="00F34227" w:rsidRDefault="00F34227" w:rsidP="00F34227">
      <w:pPr>
        <w:pStyle w:val="EndNoteBibliography"/>
        <w:spacing w:after="0"/>
        <w:ind w:left="720" w:hanging="720"/>
      </w:pPr>
      <w:r w:rsidRPr="00F34227">
        <w:t xml:space="preserve">56. Zicari AM, Indinnimeo L, De Castro G, et al. Food allergy and the development of asthma symptoms. </w:t>
      </w:r>
      <w:r w:rsidRPr="00F34227">
        <w:rPr>
          <w:i/>
        </w:rPr>
        <w:t>International Journal of Immunopathology and Pharmacology</w:t>
      </w:r>
      <w:r w:rsidRPr="00F34227">
        <w:t xml:space="preserve"> 2012;25(3):731-40.</w:t>
      </w:r>
    </w:p>
    <w:p w14:paraId="66C6A353" w14:textId="77777777" w:rsidR="00F34227" w:rsidRPr="00F34227" w:rsidRDefault="00F34227" w:rsidP="00F34227">
      <w:pPr>
        <w:pStyle w:val="EndNoteBibliography"/>
        <w:spacing w:after="0"/>
        <w:ind w:left="720" w:hanging="720"/>
      </w:pPr>
      <w:r w:rsidRPr="00F34227">
        <w:t xml:space="preserve">57. Liu AH, Jaramillo R, Sicherer SH, et al. National prevalence and risk factors for food allergy and relationship to asthma: Results from the National Health and Nutrition Examination Survey 2005-2006. </w:t>
      </w:r>
      <w:r w:rsidRPr="00F34227">
        <w:rPr>
          <w:i/>
        </w:rPr>
        <w:t>Journal of Allergy and Clinical Immunology</w:t>
      </w:r>
      <w:r w:rsidRPr="00F34227">
        <w:t xml:space="preserve"> 2010;126(4):798-806.e13.</w:t>
      </w:r>
    </w:p>
    <w:p w14:paraId="3B9B73D8" w14:textId="77777777" w:rsidR="00F34227" w:rsidRPr="00F34227" w:rsidRDefault="00F34227" w:rsidP="00F34227">
      <w:pPr>
        <w:pStyle w:val="EndNoteBibliography"/>
        <w:spacing w:after="0"/>
        <w:ind w:left="720" w:hanging="720"/>
      </w:pPr>
      <w:r w:rsidRPr="00F34227">
        <w:t xml:space="preserve">58. Graif Y, German L, Livne I, et al. Association of food allergy with asthma severity and atopic diseases in Jewish and Arab adolescents. </w:t>
      </w:r>
      <w:r w:rsidRPr="00F34227">
        <w:rPr>
          <w:i/>
        </w:rPr>
        <w:t>Acta Paediatrica, International Journal of Paediatrics</w:t>
      </w:r>
      <w:r w:rsidRPr="00F34227">
        <w:t xml:space="preserve"> 2012;101(10):1083-88.</w:t>
      </w:r>
    </w:p>
    <w:p w14:paraId="5C412783" w14:textId="77777777" w:rsidR="00F34227" w:rsidRPr="00F34227" w:rsidRDefault="00F34227" w:rsidP="00F34227">
      <w:pPr>
        <w:pStyle w:val="EndNoteBibliography"/>
        <w:spacing w:after="0"/>
        <w:ind w:left="720" w:hanging="720"/>
      </w:pPr>
      <w:r w:rsidRPr="00F34227">
        <w:t xml:space="preserve">59. Wang J, Visness CM, Sampson HA. Food allergen sensitization in inner-city children with asthma. </w:t>
      </w:r>
      <w:r w:rsidRPr="00F34227">
        <w:rPr>
          <w:i/>
        </w:rPr>
        <w:t>Journal of Allergy and Clinical Immunology</w:t>
      </w:r>
      <w:r w:rsidRPr="00F34227">
        <w:t xml:space="preserve"> 2005;115(5):1076-80.</w:t>
      </w:r>
    </w:p>
    <w:p w14:paraId="6A1E9BA1" w14:textId="77777777" w:rsidR="00F34227" w:rsidRPr="00F34227" w:rsidRDefault="00F34227" w:rsidP="00F34227">
      <w:pPr>
        <w:pStyle w:val="EndNoteBibliography"/>
        <w:spacing w:after="0"/>
        <w:ind w:left="720" w:hanging="720"/>
      </w:pPr>
      <w:r w:rsidRPr="00F34227">
        <w:t xml:space="preserve">60. Roberts G, Patel N, Levi-Schaffer F, et al. Food allergy as a risk factor for life-threatening asthma in childhood: A case-controlled study. </w:t>
      </w:r>
      <w:r w:rsidRPr="00F34227">
        <w:rPr>
          <w:i/>
        </w:rPr>
        <w:t>Journal of Allergy and Clinical Immunology</w:t>
      </w:r>
      <w:r w:rsidRPr="00F34227">
        <w:t xml:space="preserve"> 2003;112(1):168-74.</w:t>
      </w:r>
    </w:p>
    <w:p w14:paraId="0F377081" w14:textId="77777777" w:rsidR="00F34227" w:rsidRPr="00F34227" w:rsidRDefault="00F34227" w:rsidP="00F34227">
      <w:pPr>
        <w:pStyle w:val="EndNoteBibliography"/>
        <w:spacing w:after="0"/>
        <w:ind w:left="720" w:hanging="720"/>
      </w:pPr>
      <w:r w:rsidRPr="00F34227">
        <w:t xml:space="preserve">61. Simpson AB, Glutting J, Yousef E. Food allergy and asthma morbidity in children. </w:t>
      </w:r>
      <w:r w:rsidRPr="00F34227">
        <w:rPr>
          <w:i/>
        </w:rPr>
        <w:t>Pediatric Pulmonology</w:t>
      </w:r>
      <w:r w:rsidRPr="00F34227">
        <w:t xml:space="preserve"> 2007;42(6):489-95.</w:t>
      </w:r>
    </w:p>
    <w:p w14:paraId="2ACFA8FD" w14:textId="77777777" w:rsidR="00F34227" w:rsidRPr="00F34227" w:rsidRDefault="00F34227" w:rsidP="00F34227">
      <w:pPr>
        <w:pStyle w:val="EndNoteBibliography"/>
        <w:spacing w:after="0"/>
        <w:ind w:left="720" w:hanging="720"/>
      </w:pPr>
      <w:r w:rsidRPr="00F34227">
        <w:t xml:space="preserve">62. Roberts G, Lack G. Food allergy and asthma—what is the link? </w:t>
      </w:r>
      <w:r w:rsidRPr="00F34227">
        <w:rPr>
          <w:i/>
        </w:rPr>
        <w:t>Paediatric Respiratory Reviews</w:t>
      </w:r>
      <w:r w:rsidRPr="00F34227">
        <w:t xml:space="preserve"> 2003;4(3):205-12.</w:t>
      </w:r>
    </w:p>
    <w:p w14:paraId="6B3BE876" w14:textId="77777777" w:rsidR="00F34227" w:rsidRPr="00F34227" w:rsidRDefault="00F34227" w:rsidP="00F34227">
      <w:pPr>
        <w:pStyle w:val="EndNoteBibliography"/>
        <w:spacing w:after="0"/>
        <w:ind w:left="720" w:hanging="720"/>
      </w:pPr>
      <w:r w:rsidRPr="00F34227">
        <w:t xml:space="preserve">63. Sargant N, Erlewyn-Lajeunesse M, Benger J. Does anaphylaxis masquerade as asthma in children? </w:t>
      </w:r>
      <w:r w:rsidRPr="00F34227">
        <w:rPr>
          <w:i/>
        </w:rPr>
        <w:t>Emergency Medicine Journal</w:t>
      </w:r>
      <w:r w:rsidRPr="00F34227">
        <w:t xml:space="preserve"> 2014;32(1):83-84.</w:t>
      </w:r>
    </w:p>
    <w:p w14:paraId="02D1954B" w14:textId="77777777" w:rsidR="00F34227" w:rsidRPr="00F34227" w:rsidRDefault="00F34227" w:rsidP="00F34227">
      <w:pPr>
        <w:pStyle w:val="EndNoteBibliography"/>
        <w:spacing w:after="0"/>
        <w:ind w:left="720" w:hanging="720"/>
      </w:pPr>
      <w:r w:rsidRPr="00F34227">
        <w:t xml:space="preserve">64. Bock SA, Muñoz-Furlong A, Sampson HA. Fatalities due to anaphylactic reactions to foods. </w:t>
      </w:r>
      <w:r w:rsidRPr="00F34227">
        <w:rPr>
          <w:i/>
        </w:rPr>
        <w:t>Journal of Allergy and Clinical Immunology</w:t>
      </w:r>
      <w:r w:rsidRPr="00F34227">
        <w:t xml:space="preserve"> 2001;107(1):191-93.</w:t>
      </w:r>
    </w:p>
    <w:p w14:paraId="55C792D2" w14:textId="77777777" w:rsidR="00F34227" w:rsidRPr="00F34227" w:rsidRDefault="00F34227" w:rsidP="00F34227">
      <w:pPr>
        <w:pStyle w:val="EndNoteBibliography"/>
        <w:spacing w:after="0"/>
        <w:ind w:left="720" w:hanging="720"/>
      </w:pPr>
      <w:r w:rsidRPr="00F34227">
        <w:t xml:space="preserve">65. Gillman A, Douglass JA. What do asthmatics have to fear from food and additive allergy? </w:t>
      </w:r>
      <w:r w:rsidRPr="00F34227">
        <w:rPr>
          <w:i/>
        </w:rPr>
        <w:t>Clinical and Experimental Allergy</w:t>
      </w:r>
      <w:r w:rsidRPr="00F34227">
        <w:t xml:space="preserve"> 2010;40(9):1295-302.</w:t>
      </w:r>
    </w:p>
    <w:p w14:paraId="0973446B" w14:textId="77777777" w:rsidR="00F34227" w:rsidRPr="00F34227" w:rsidRDefault="00F34227" w:rsidP="00F34227">
      <w:pPr>
        <w:pStyle w:val="EndNoteBibliography"/>
        <w:spacing w:after="0"/>
        <w:ind w:left="720" w:hanging="720"/>
      </w:pPr>
      <w:r w:rsidRPr="00F34227">
        <w:t xml:space="preserve">66. Fernandez Rodriguez C, Bevilacqua E, Fernandez N, et al. Asthma related to Alternaria sensitization: An analysis of skin-test and serum-specific IgE efficiency based on the bronchial provocation test. </w:t>
      </w:r>
      <w:r w:rsidRPr="00F34227">
        <w:rPr>
          <w:i/>
        </w:rPr>
        <w:t>Clinical and Experimental Allergy</w:t>
      </w:r>
      <w:r w:rsidRPr="00F34227">
        <w:t xml:space="preserve"> 2011;41(5):649-56.</w:t>
      </w:r>
    </w:p>
    <w:p w14:paraId="0FCAA9D4" w14:textId="77777777" w:rsidR="00F34227" w:rsidRPr="00F34227" w:rsidRDefault="00F34227" w:rsidP="00F34227">
      <w:pPr>
        <w:pStyle w:val="EndNoteBibliography"/>
        <w:spacing w:after="0"/>
        <w:ind w:left="720" w:hanging="720"/>
      </w:pPr>
      <w:r w:rsidRPr="00F34227">
        <w:t xml:space="preserve">67. Sheehan WJ, Phipatanakul W. Indoor allergen exposure and asthma outcomes. </w:t>
      </w:r>
      <w:r w:rsidRPr="00F34227">
        <w:rPr>
          <w:i/>
        </w:rPr>
        <w:t>Current Opinion in Pediatrics</w:t>
      </w:r>
      <w:r w:rsidRPr="00F34227">
        <w:t xml:space="preserve"> 2016;28(6):772-77.</w:t>
      </w:r>
    </w:p>
    <w:p w14:paraId="3181EADC" w14:textId="77777777" w:rsidR="00F34227" w:rsidRPr="00F34227" w:rsidRDefault="00F34227" w:rsidP="00F34227">
      <w:pPr>
        <w:pStyle w:val="EndNoteBibliography"/>
        <w:spacing w:after="0"/>
        <w:ind w:left="720" w:hanging="720"/>
      </w:pPr>
      <w:r w:rsidRPr="00F34227">
        <w:t xml:space="preserve">68. Meng J, Barnes CS, Rosenwasser LJ. Identity of the fungal species present in the homes of asthmatic children. </w:t>
      </w:r>
      <w:r w:rsidRPr="00F34227">
        <w:rPr>
          <w:i/>
        </w:rPr>
        <w:t>Clinical and Experimental Allergy</w:t>
      </w:r>
      <w:r w:rsidRPr="00F34227">
        <w:t xml:space="preserve"> 2012;42(10):1448-58.</w:t>
      </w:r>
    </w:p>
    <w:p w14:paraId="05971289" w14:textId="77777777" w:rsidR="00F34227" w:rsidRPr="00F34227" w:rsidRDefault="00F34227" w:rsidP="00F34227">
      <w:pPr>
        <w:pStyle w:val="EndNoteBibliography"/>
        <w:spacing w:after="0"/>
        <w:ind w:left="720" w:hanging="720"/>
      </w:pPr>
      <w:r w:rsidRPr="00F34227">
        <w:t xml:space="preserve">69. Kaur J, Kabra SK, Lodha R, et al. Association of aeroallergen sensitization with asthma severity and treatment. </w:t>
      </w:r>
      <w:r w:rsidRPr="00F34227">
        <w:rPr>
          <w:i/>
        </w:rPr>
        <w:t>Pediatric, Allergy, Immunology, and Pulmonology</w:t>
      </w:r>
      <w:r w:rsidRPr="00F34227">
        <w:t xml:space="preserve"> 2013;26(4):187-92.</w:t>
      </w:r>
    </w:p>
    <w:p w14:paraId="59F19E18" w14:textId="77777777" w:rsidR="00F34227" w:rsidRPr="00F34227" w:rsidRDefault="00F34227" w:rsidP="00F34227">
      <w:pPr>
        <w:pStyle w:val="EndNoteBibliography"/>
        <w:spacing w:after="0"/>
        <w:ind w:left="720" w:hanging="720"/>
      </w:pPr>
      <w:r w:rsidRPr="00F34227">
        <w:t xml:space="preserve">70. Murray CS, Foden P, Sumner H, et al. Preventing Severe Asthma Exacerbations in Children. A Randomized Trial of Mite-Impermeable Bedcovers. </w:t>
      </w:r>
      <w:r w:rsidRPr="00F34227">
        <w:rPr>
          <w:i/>
        </w:rPr>
        <w:t>American journal of respiratory and critical care medicine</w:t>
      </w:r>
      <w:r w:rsidRPr="00F34227">
        <w:t xml:space="preserve"> 2017;196(2):150-58.</w:t>
      </w:r>
    </w:p>
    <w:p w14:paraId="0356D1F4" w14:textId="77777777" w:rsidR="00F34227" w:rsidRPr="00F34227" w:rsidRDefault="00F34227" w:rsidP="00F34227">
      <w:pPr>
        <w:pStyle w:val="EndNoteBibliography"/>
        <w:spacing w:after="0"/>
        <w:ind w:left="720" w:hanging="720"/>
      </w:pPr>
      <w:r w:rsidRPr="00F34227">
        <w:t xml:space="preserve">71. Eifan AO, Calderon MA, Durham SR. Allergen immunotherapy for house dust mite: Clinical efficacy and immunological mechanisms in allergic rhinitis and asthma. </w:t>
      </w:r>
      <w:r w:rsidRPr="00F34227">
        <w:rPr>
          <w:i/>
        </w:rPr>
        <w:t>Expert Opinion on Biological Therapy</w:t>
      </w:r>
      <w:r w:rsidRPr="00F34227">
        <w:t xml:space="preserve"> 2013;13(11):1543-56.</w:t>
      </w:r>
    </w:p>
    <w:p w14:paraId="6F7560E0" w14:textId="77777777" w:rsidR="00F34227" w:rsidRPr="00F34227" w:rsidRDefault="00F34227" w:rsidP="00F34227">
      <w:pPr>
        <w:pStyle w:val="EndNoteBibliography"/>
        <w:spacing w:after="0"/>
        <w:ind w:left="720" w:hanging="720"/>
      </w:pPr>
      <w:r w:rsidRPr="00F34227">
        <w:t xml:space="preserve">72. Saglani S, McKenzie SA. Environmental factors relevant to difficult asthma. </w:t>
      </w:r>
      <w:r w:rsidRPr="00F34227">
        <w:rPr>
          <w:i/>
        </w:rPr>
        <w:t>Paediatric Respiratory Reviews</w:t>
      </w:r>
      <w:r w:rsidRPr="00F34227">
        <w:t xml:space="preserve"> 2002;3(3):248-54.</w:t>
      </w:r>
    </w:p>
    <w:p w14:paraId="5E0ACE74" w14:textId="77777777" w:rsidR="00F34227" w:rsidRPr="00F34227" w:rsidRDefault="00F34227" w:rsidP="00F34227">
      <w:pPr>
        <w:pStyle w:val="EndNoteBibliography"/>
        <w:spacing w:after="0"/>
        <w:ind w:left="720" w:hanging="720"/>
      </w:pPr>
      <w:r w:rsidRPr="00F34227">
        <w:t xml:space="preserve">73. Adham TM, Tawfik SA. Dermatophagoides in childhood asthma: Allergy to dermatophagoides associates more severe childhood asthma with a potential role for acaricides. </w:t>
      </w:r>
      <w:r w:rsidRPr="00F34227">
        <w:rPr>
          <w:i/>
        </w:rPr>
        <w:t>Saudi Medical Journal</w:t>
      </w:r>
      <w:r w:rsidRPr="00F34227">
        <w:t xml:space="preserve"> 2012;33(3):292-97.</w:t>
      </w:r>
    </w:p>
    <w:p w14:paraId="1D3A0EDD" w14:textId="77777777" w:rsidR="00F34227" w:rsidRPr="00F34227" w:rsidRDefault="00F34227" w:rsidP="00F34227">
      <w:pPr>
        <w:pStyle w:val="EndNoteBibliography"/>
        <w:spacing w:after="0"/>
        <w:ind w:left="720" w:hanging="720"/>
      </w:pPr>
      <w:r w:rsidRPr="00F34227">
        <w:t xml:space="preserve">74. Matsui EC, Sampson HA, Bahnson HT, et al. Allergen-specific IgE as a biomarker of exposure plus sensitization in inner-city adolescents with asthma. </w:t>
      </w:r>
      <w:r w:rsidRPr="00F34227">
        <w:rPr>
          <w:i/>
        </w:rPr>
        <w:t>Allergy: European Journal of Allergy and Clinical Immunology</w:t>
      </w:r>
      <w:r w:rsidRPr="00F34227">
        <w:t xml:space="preserve"> 2010;65(11):1414-22.</w:t>
      </w:r>
    </w:p>
    <w:p w14:paraId="1DD4695C" w14:textId="77777777" w:rsidR="00F34227" w:rsidRPr="00F34227" w:rsidRDefault="00F34227" w:rsidP="00F34227">
      <w:pPr>
        <w:pStyle w:val="EndNoteBibliography"/>
        <w:spacing w:after="0"/>
        <w:ind w:left="720" w:hanging="720"/>
      </w:pPr>
      <w:r w:rsidRPr="00F34227">
        <w:t xml:space="preserve">75. Li X, Wang X, Lin X, et al. Semi-depot house-dust mite allergen extract for Chinese with allergic rhinitis and asthma. </w:t>
      </w:r>
      <w:r w:rsidRPr="00F34227">
        <w:rPr>
          <w:i/>
        </w:rPr>
        <w:t>American journal of rhinology &amp; allergy</w:t>
      </w:r>
      <w:r w:rsidRPr="00F34227">
        <w:t xml:space="preserve"> 2016;30(3):201-08.</w:t>
      </w:r>
    </w:p>
    <w:p w14:paraId="761D2AC0" w14:textId="77777777" w:rsidR="00F34227" w:rsidRPr="00F34227" w:rsidRDefault="00F34227" w:rsidP="00F34227">
      <w:pPr>
        <w:pStyle w:val="EndNoteBibliography"/>
        <w:spacing w:after="0"/>
        <w:ind w:left="720" w:hanging="720"/>
      </w:pPr>
      <w:r w:rsidRPr="00F34227">
        <w:t xml:space="preserve">76. Gøtzsche PC, Johansen HK. House dust mite control measures for asthma. </w:t>
      </w:r>
      <w:r w:rsidRPr="00F34227">
        <w:rPr>
          <w:i/>
        </w:rPr>
        <w:t>Cochrane Database of Systematic Reviews</w:t>
      </w:r>
      <w:r w:rsidRPr="00F34227">
        <w:t xml:space="preserve"> 2008(2).</w:t>
      </w:r>
    </w:p>
    <w:p w14:paraId="0801DD52" w14:textId="77777777" w:rsidR="00F34227" w:rsidRPr="00F34227" w:rsidRDefault="00F34227" w:rsidP="00F34227">
      <w:pPr>
        <w:pStyle w:val="EndNoteBibliography"/>
        <w:spacing w:after="0"/>
        <w:ind w:left="720" w:hanging="720"/>
      </w:pPr>
      <w:r w:rsidRPr="00F34227">
        <w:t xml:space="preserve">77. Glasgow NJ, Ponsonby AL, Kemp A, et al. Feather bedding and childhood asthma associated with house dust mite sensitisation: A randomised controlled trial. </w:t>
      </w:r>
      <w:r w:rsidRPr="00F34227">
        <w:rPr>
          <w:i/>
        </w:rPr>
        <w:t>Archives of Disease in Childhood</w:t>
      </w:r>
      <w:r w:rsidRPr="00F34227">
        <w:t xml:space="preserve"> 2011;96(6):541-47.</w:t>
      </w:r>
    </w:p>
    <w:p w14:paraId="10B7E53E" w14:textId="77777777" w:rsidR="00F34227" w:rsidRPr="00F34227" w:rsidRDefault="00F34227" w:rsidP="00F34227">
      <w:pPr>
        <w:pStyle w:val="EndNoteBibliography"/>
        <w:spacing w:after="0"/>
        <w:ind w:left="720" w:hanging="720"/>
      </w:pPr>
      <w:r w:rsidRPr="00F34227">
        <w:t xml:space="preserve">78. Patelis A, Gunnbjornsdottir M, Malinovschi A, et al. Population-based study of multiplexed IgE sensitization in relation to asthma, exhaled nitric oxide, and bronchial responsiveness. </w:t>
      </w:r>
      <w:r w:rsidRPr="00F34227">
        <w:rPr>
          <w:i/>
        </w:rPr>
        <w:t>J Allergy Clin Immunol</w:t>
      </w:r>
      <w:r w:rsidRPr="00F34227">
        <w:t xml:space="preserve"> 2012;130(2):397-402 e2.</w:t>
      </w:r>
    </w:p>
    <w:p w14:paraId="07F46BC2" w14:textId="77777777" w:rsidR="00F34227" w:rsidRPr="00F34227" w:rsidRDefault="00F34227" w:rsidP="00F34227">
      <w:pPr>
        <w:pStyle w:val="EndNoteBibliography"/>
        <w:spacing w:after="0"/>
        <w:ind w:left="720" w:hanging="720"/>
      </w:pPr>
      <w:r w:rsidRPr="00F34227">
        <w:t xml:space="preserve">79. Konradsen JR, Nordlund B, Onell A, et al. Severe childhood asthma and allergy to furry animals: refined assessment using molecular-based allergy diagnostics. </w:t>
      </w:r>
      <w:r w:rsidRPr="00F34227">
        <w:rPr>
          <w:i/>
        </w:rPr>
        <w:t>Pediatric allergy and immunology : official publication of the European Society of Pediatric Allergy and Immunology</w:t>
      </w:r>
      <w:r w:rsidRPr="00F34227">
        <w:t xml:space="preserve"> 2014;25(2):187-92.</w:t>
      </w:r>
    </w:p>
    <w:p w14:paraId="1AEF401C" w14:textId="77777777" w:rsidR="00F34227" w:rsidRPr="00F34227" w:rsidRDefault="00F34227" w:rsidP="00F34227">
      <w:pPr>
        <w:pStyle w:val="EndNoteBibliography"/>
        <w:spacing w:after="0"/>
        <w:ind w:left="720" w:hanging="720"/>
      </w:pPr>
      <w:r w:rsidRPr="00F34227">
        <w:t xml:space="preserve">80. Downes MJ, Roy A, McGinn TG, et al. Factors associated with furry pet ownership among patients with asthma. </w:t>
      </w:r>
      <w:r w:rsidRPr="00F34227">
        <w:rPr>
          <w:i/>
        </w:rPr>
        <w:t>The Journal of asthma : official journal of the Association for the Care of Asthma</w:t>
      </w:r>
      <w:r w:rsidRPr="00F34227">
        <w:t xml:space="preserve"> 2010;47(7):742-49.</w:t>
      </w:r>
    </w:p>
    <w:p w14:paraId="7A744211" w14:textId="77777777" w:rsidR="00F34227" w:rsidRPr="00F34227" w:rsidRDefault="00F34227" w:rsidP="00F34227">
      <w:pPr>
        <w:pStyle w:val="EndNoteBibliography"/>
        <w:spacing w:after="0"/>
        <w:ind w:left="720" w:hanging="720"/>
      </w:pPr>
      <w:r w:rsidRPr="00F34227">
        <w:t xml:space="preserve">81. Ownby DR. Pet dander and difficult-to-control asthma: The burden of illness. </w:t>
      </w:r>
      <w:r w:rsidRPr="00F34227">
        <w:rPr>
          <w:i/>
        </w:rPr>
        <w:t>Allergy &amp; Asthma Proceedings</w:t>
      </w:r>
      <w:r w:rsidRPr="00F34227">
        <w:t xml:space="preserve"> 2010;31(5):381-4.</w:t>
      </w:r>
    </w:p>
    <w:p w14:paraId="6E29B8CD" w14:textId="77777777" w:rsidR="00F34227" w:rsidRPr="00F34227" w:rsidRDefault="00F34227" w:rsidP="00F34227">
      <w:pPr>
        <w:pStyle w:val="EndNoteBibliography"/>
        <w:spacing w:after="0"/>
        <w:ind w:left="720" w:hanging="720"/>
      </w:pPr>
      <w:r w:rsidRPr="00F34227">
        <w:t xml:space="preserve">82. Perzanowski MS, Ronmark E, James HR, et al. Relevance of specific IgE antibody titer to the prevalence, severity, and persistence of asthma among 19-year-olds in northern Sweden. </w:t>
      </w:r>
      <w:r w:rsidRPr="00F34227">
        <w:rPr>
          <w:i/>
        </w:rPr>
        <w:t>J Allergy Clin Immunol</w:t>
      </w:r>
      <w:r w:rsidRPr="00F34227">
        <w:t xml:space="preserve"> 2016;138(6):1582-90.</w:t>
      </w:r>
    </w:p>
    <w:p w14:paraId="2AA5EC23" w14:textId="77777777" w:rsidR="00F34227" w:rsidRPr="00F34227" w:rsidRDefault="00F34227" w:rsidP="00F34227">
      <w:pPr>
        <w:pStyle w:val="EndNoteBibliography"/>
        <w:spacing w:after="0"/>
        <w:ind w:left="720" w:hanging="720"/>
      </w:pPr>
      <w:r w:rsidRPr="00F34227">
        <w:t xml:space="preserve">83. Nordlund B, Konradsen JR, Kull I, et al. IgE antibodies to animal-derived lipocalin, kallikrein and secretoglobin are markers of bronchial inflammation in severe childhood asthma. </w:t>
      </w:r>
      <w:r w:rsidRPr="00F34227">
        <w:rPr>
          <w:i/>
        </w:rPr>
        <w:t>Allergy</w:t>
      </w:r>
      <w:r w:rsidRPr="00F34227">
        <w:t xml:space="preserve"> 2012;67(5):661-9.</w:t>
      </w:r>
    </w:p>
    <w:p w14:paraId="61471A25" w14:textId="77777777" w:rsidR="00F34227" w:rsidRPr="00F34227" w:rsidRDefault="00F34227" w:rsidP="00F34227">
      <w:pPr>
        <w:pStyle w:val="EndNoteBibliography"/>
        <w:spacing w:after="0"/>
        <w:ind w:left="720" w:hanging="720"/>
      </w:pPr>
      <w:r w:rsidRPr="00F34227">
        <w:t xml:space="preserve">84. Eigenmann PA, Atanaskovic-Markovic M, J OBH, et al. Testing children for allergies: why, how, who and when: an updated statement of the European Academy of Allergy and Clinical Immunology (EAACI) Section on Pediatrics and the EAACI-Clemens von Pirquet Foundation. </w:t>
      </w:r>
      <w:r w:rsidRPr="00F34227">
        <w:rPr>
          <w:i/>
        </w:rPr>
        <w:t>Pediatr Allergy Immunol</w:t>
      </w:r>
      <w:r w:rsidRPr="00F34227">
        <w:t xml:space="preserve"> 2013;24(2):195-209.</w:t>
      </w:r>
    </w:p>
    <w:p w14:paraId="1C698A5B" w14:textId="77777777" w:rsidR="00F34227" w:rsidRPr="00F34227" w:rsidRDefault="00F34227" w:rsidP="00F34227">
      <w:pPr>
        <w:pStyle w:val="EndNoteBibliography"/>
        <w:spacing w:after="0"/>
        <w:ind w:left="720" w:hanging="720"/>
      </w:pPr>
      <w:r w:rsidRPr="00F34227">
        <w:t xml:space="preserve">85. Lødrup Carlsen KC, Roll S, Carlsen KH, et al. Does pet ownership in infancy lead to asthma or allergy at school age? Pooled analysis of individual participant data from 11 European birth cohorts. </w:t>
      </w:r>
      <w:r w:rsidRPr="00F34227">
        <w:rPr>
          <w:i/>
        </w:rPr>
        <w:t>PLoS One</w:t>
      </w:r>
      <w:r w:rsidRPr="00F34227">
        <w:t xml:space="preserve"> 2012;7(8):e43214.</w:t>
      </w:r>
    </w:p>
    <w:p w14:paraId="11F2C76C" w14:textId="77777777" w:rsidR="00F34227" w:rsidRPr="00F34227" w:rsidRDefault="00F34227" w:rsidP="00F34227">
      <w:pPr>
        <w:pStyle w:val="EndNoteBibliography"/>
        <w:spacing w:after="0"/>
        <w:ind w:left="720" w:hanging="720"/>
      </w:pPr>
      <w:r w:rsidRPr="00F34227">
        <w:t xml:space="preserve">86. Lodge CJ, Lowe AJ, Gurrin LC, et al. Pets at birth do not increase allergic disease in at-risk children. </w:t>
      </w:r>
      <w:r w:rsidRPr="00F34227">
        <w:rPr>
          <w:i/>
        </w:rPr>
        <w:t>Clin Exp Allergy</w:t>
      </w:r>
      <w:r w:rsidRPr="00F34227">
        <w:t xml:space="preserve"> 2012;42(9):1377-85.</w:t>
      </w:r>
    </w:p>
    <w:p w14:paraId="6DE95B91" w14:textId="77777777" w:rsidR="00F34227" w:rsidRPr="00F34227" w:rsidRDefault="00F34227" w:rsidP="00F34227">
      <w:pPr>
        <w:pStyle w:val="EndNoteBibliography"/>
        <w:spacing w:after="0"/>
        <w:ind w:left="720" w:hanging="720"/>
      </w:pPr>
      <w:r w:rsidRPr="00F34227">
        <w:t xml:space="preserve">87. Grant T, Aloe C, Matsui EC, et al. Mouse Sensitization and Exposure Are Associated with Asthma Severity in Urban Children. </w:t>
      </w:r>
      <w:r w:rsidRPr="00F34227">
        <w:rPr>
          <w:i/>
        </w:rPr>
        <w:t>Journal of Allergy and Clinical Immunology: In Practice</w:t>
      </w:r>
      <w:r w:rsidRPr="00F34227">
        <w:t xml:space="preserve"> 2017;5(4):1008.</w:t>
      </w:r>
    </w:p>
    <w:p w14:paraId="16B01B6C" w14:textId="77777777" w:rsidR="00F34227" w:rsidRPr="00F34227" w:rsidRDefault="00F34227" w:rsidP="00F34227">
      <w:pPr>
        <w:pStyle w:val="EndNoteBibliography"/>
        <w:spacing w:after="0"/>
        <w:ind w:left="720" w:hanging="720"/>
      </w:pPr>
      <w:r w:rsidRPr="00F34227">
        <w:t xml:space="preserve">88. Sheehan WJ, Baxi SN, Phipatanakul W, et al. Association between allergen exposure in inner-city schools and asthma morbidity among students. </w:t>
      </w:r>
      <w:r w:rsidRPr="00F34227">
        <w:rPr>
          <w:i/>
        </w:rPr>
        <w:t>JAMA Pediatrics</w:t>
      </w:r>
      <w:r w:rsidRPr="00F34227">
        <w:t xml:space="preserve"> 2017;171(1):31-38.</w:t>
      </w:r>
    </w:p>
    <w:p w14:paraId="0BD4D5C5" w14:textId="77777777" w:rsidR="00F34227" w:rsidRPr="00F34227" w:rsidRDefault="00F34227" w:rsidP="00F34227">
      <w:pPr>
        <w:pStyle w:val="EndNoteBibliography"/>
        <w:spacing w:after="0"/>
        <w:ind w:left="720" w:hanging="720"/>
      </w:pPr>
      <w:r w:rsidRPr="00F34227">
        <w:t xml:space="preserve">89. Celmeli F, Yavuz ST, Turkkahraman D, et al. Cockroach (Blattella Germanica) Sensitization is Associated with Coexistence of Asthma and Allergic Rhinitis in Childhood. </w:t>
      </w:r>
      <w:r w:rsidRPr="00F34227">
        <w:rPr>
          <w:i/>
        </w:rPr>
        <w:t>Pediatric, Allergy, Immunology, and Pulmonology</w:t>
      </w:r>
      <w:r w:rsidRPr="00F34227">
        <w:t xml:space="preserve"> 2016;29(1):38-43.</w:t>
      </w:r>
    </w:p>
    <w:p w14:paraId="18C0AFFD" w14:textId="77777777" w:rsidR="00F34227" w:rsidRPr="00F34227" w:rsidRDefault="00F34227" w:rsidP="00F34227">
      <w:pPr>
        <w:pStyle w:val="EndNoteBibliography"/>
        <w:spacing w:after="0"/>
        <w:ind w:left="720" w:hanging="720"/>
      </w:pPr>
      <w:r w:rsidRPr="00F34227">
        <w:t xml:space="preserve">90. Rabito FA, Carlson J, Holt EW, et al. Cockroach exposure independent of sensitization status and association with hospitalizations for asthma in inner-city children. </w:t>
      </w:r>
      <w:r w:rsidRPr="00F34227">
        <w:rPr>
          <w:i/>
        </w:rPr>
        <w:t>Ann Allergy Asthma Immunol</w:t>
      </w:r>
      <w:r w:rsidRPr="00F34227">
        <w:t xml:space="preserve"> 2011;106(2):103-9.</w:t>
      </w:r>
    </w:p>
    <w:p w14:paraId="78D6C356" w14:textId="77777777" w:rsidR="00F34227" w:rsidRPr="00F34227" w:rsidRDefault="00F34227" w:rsidP="00F34227">
      <w:pPr>
        <w:pStyle w:val="EndNoteBibliography"/>
        <w:spacing w:after="0"/>
        <w:ind w:left="720" w:hanging="720"/>
      </w:pPr>
      <w:r w:rsidRPr="00F34227">
        <w:t xml:space="preserve">91. Rabito FA, He H, Werthmann D, et al. A single intervention for cockroach control reduces cockroach exposure and asthma morbidity in children. </w:t>
      </w:r>
      <w:r w:rsidRPr="00F34227">
        <w:rPr>
          <w:i/>
        </w:rPr>
        <w:t>Journal of Allergy and Clinical Immunology</w:t>
      </w:r>
      <w:r w:rsidRPr="00F34227">
        <w:t xml:space="preserve"> 2017;140(2):565-70.</w:t>
      </w:r>
    </w:p>
    <w:p w14:paraId="3EAE85E1" w14:textId="77777777" w:rsidR="00F34227" w:rsidRPr="00F34227" w:rsidRDefault="00F34227" w:rsidP="00F34227">
      <w:pPr>
        <w:pStyle w:val="EndNoteBibliography"/>
        <w:spacing w:after="0"/>
        <w:ind w:left="720" w:hanging="720"/>
      </w:pPr>
      <w:r w:rsidRPr="00F34227">
        <w:t xml:space="preserve">92. Holme J, Hagerhed-Engman L, Mattsson J, et al. Culturable mold in indoor air and its association with moisture-related problems and asthma and allergy among Swedish children. </w:t>
      </w:r>
      <w:r w:rsidRPr="00F34227">
        <w:rPr>
          <w:i/>
        </w:rPr>
        <w:t>Indoor air</w:t>
      </w:r>
      <w:r w:rsidRPr="00F34227">
        <w:t xml:space="preserve"> 2010;20(4):329-40.</w:t>
      </w:r>
    </w:p>
    <w:p w14:paraId="2EAE5ABB" w14:textId="77777777" w:rsidR="00F34227" w:rsidRPr="00F34227" w:rsidRDefault="00F34227" w:rsidP="00F34227">
      <w:pPr>
        <w:pStyle w:val="EndNoteBibliography"/>
        <w:spacing w:after="0"/>
        <w:ind w:left="720" w:hanging="720"/>
      </w:pPr>
      <w:r w:rsidRPr="00F34227">
        <w:t xml:space="preserve">93. Tham R, Dharmage SC, Taylor PE, et al. Outdoor fungi and child asthma health service attendances. </w:t>
      </w:r>
      <w:r w:rsidRPr="00F34227">
        <w:rPr>
          <w:i/>
        </w:rPr>
        <w:t>Pediatric Allergy and Immunology</w:t>
      </w:r>
      <w:r w:rsidRPr="00F34227">
        <w:t xml:space="preserve"> 2014;25(5):439-49.</w:t>
      </w:r>
    </w:p>
    <w:p w14:paraId="3F606BFC" w14:textId="77777777" w:rsidR="00F34227" w:rsidRPr="00F34227" w:rsidRDefault="00F34227" w:rsidP="00F34227">
      <w:pPr>
        <w:pStyle w:val="EndNoteBibliography"/>
        <w:spacing w:after="0"/>
        <w:ind w:left="720" w:hanging="720"/>
      </w:pPr>
      <w:r w:rsidRPr="00F34227">
        <w:t xml:space="preserve">94. Castanhinha S, Sherburn R, Walker S, et al. Pediatric severe asthma with fungal sensitization is mediated by steroid-resistant IL-33. </w:t>
      </w:r>
      <w:r w:rsidRPr="00F34227">
        <w:rPr>
          <w:i/>
        </w:rPr>
        <w:t>Journal of Allergy and Clinical Immunology</w:t>
      </w:r>
      <w:r w:rsidRPr="00F34227">
        <w:t xml:space="preserve"> 2015;136(2):312-22.e7.</w:t>
      </w:r>
    </w:p>
    <w:p w14:paraId="72A44ECB" w14:textId="77777777" w:rsidR="00F34227" w:rsidRPr="00F34227" w:rsidRDefault="00F34227" w:rsidP="00F34227">
      <w:pPr>
        <w:pStyle w:val="EndNoteBibliography"/>
        <w:spacing w:after="0"/>
        <w:ind w:left="720" w:hanging="720"/>
      </w:pPr>
      <w:r w:rsidRPr="00F34227">
        <w:t xml:space="preserve">95. Gupta A, Singh M, Mathew JL, et al. Correlation between fungal sensitisation in childhood persistent asthma and disease severity. </w:t>
      </w:r>
      <w:r w:rsidRPr="00F34227">
        <w:rPr>
          <w:i/>
        </w:rPr>
        <w:t>Mycoses</w:t>
      </w:r>
      <w:r w:rsidRPr="00F34227">
        <w:t xml:space="preserve"> 2018;61(3):195-200.</w:t>
      </w:r>
    </w:p>
    <w:p w14:paraId="6CF7C9E3" w14:textId="77777777" w:rsidR="00F34227" w:rsidRPr="00F34227" w:rsidRDefault="00F34227" w:rsidP="00F34227">
      <w:pPr>
        <w:pStyle w:val="EndNoteBibliography"/>
        <w:spacing w:after="0"/>
        <w:ind w:left="720" w:hanging="720"/>
      </w:pPr>
      <w:r w:rsidRPr="00F34227">
        <w:t xml:space="preserve">96. Bush RK, Prochnau JJ. Alternaria-induced asthma. </w:t>
      </w:r>
      <w:r w:rsidRPr="00F34227">
        <w:rPr>
          <w:i/>
        </w:rPr>
        <w:t>Journal of Allergy and Clinical Immunology</w:t>
      </w:r>
      <w:r w:rsidRPr="00F34227">
        <w:t xml:space="preserve"> 2004;113(2):227-34.</w:t>
      </w:r>
    </w:p>
    <w:p w14:paraId="7231F58F" w14:textId="77777777" w:rsidR="00F34227" w:rsidRPr="00F34227" w:rsidRDefault="00F34227" w:rsidP="00F34227">
      <w:pPr>
        <w:pStyle w:val="EndNoteBibliography"/>
        <w:spacing w:after="0"/>
        <w:ind w:left="720" w:hanging="720"/>
      </w:pPr>
      <w:r w:rsidRPr="00F34227">
        <w:t xml:space="preserve">97. Byeon JH, Ri S, Amarsaikhan O, et al. Association between sensitization to mold and impaired pulmonary function in children with asthma. </w:t>
      </w:r>
      <w:r w:rsidRPr="00F34227">
        <w:rPr>
          <w:i/>
        </w:rPr>
        <w:t>Allergy, Asthma and Immunology Research</w:t>
      </w:r>
      <w:r w:rsidRPr="00F34227">
        <w:t xml:space="preserve"> 2017;9(6):509-16.</w:t>
      </w:r>
    </w:p>
    <w:p w14:paraId="4E46DF1E" w14:textId="77777777" w:rsidR="00F34227" w:rsidRPr="00F34227" w:rsidRDefault="00F34227" w:rsidP="00F34227">
      <w:pPr>
        <w:pStyle w:val="EndNoteBibliography"/>
        <w:spacing w:after="0"/>
        <w:ind w:left="720" w:hanging="720"/>
      </w:pPr>
      <w:r w:rsidRPr="00F34227">
        <w:t xml:space="preserve">98. Vicencio AG, Santiago MT, Tsirilakis K, et al. Fungal sensitization in childhood persistent asthma is associated with disease severity. </w:t>
      </w:r>
      <w:r w:rsidRPr="00F34227">
        <w:rPr>
          <w:i/>
        </w:rPr>
        <w:t>Pediatric Pulmonology</w:t>
      </w:r>
      <w:r w:rsidRPr="00F34227">
        <w:t xml:space="preserve"> 2014;49(1):8-14.</w:t>
      </w:r>
    </w:p>
    <w:p w14:paraId="79E5723F" w14:textId="77777777" w:rsidR="00F34227" w:rsidRPr="00F34227" w:rsidRDefault="00F34227" w:rsidP="00F34227">
      <w:pPr>
        <w:pStyle w:val="EndNoteBibliography"/>
        <w:spacing w:after="0"/>
        <w:ind w:left="720" w:hanging="720"/>
      </w:pPr>
      <w:r w:rsidRPr="00F34227">
        <w:t xml:space="preserve">99. Lehmann S, Sprunken A, Wagner N, et al. Clinical relevance of IgE-mediated sensitization against the mould Alternaria alternata in children with asthma. </w:t>
      </w:r>
      <w:r w:rsidRPr="00F34227">
        <w:rPr>
          <w:i/>
        </w:rPr>
        <w:t>Therapeutic Advances in Respiratory Disease</w:t>
      </w:r>
      <w:r w:rsidRPr="00F34227">
        <w:t xml:space="preserve"> 2017;11(1):30-39.</w:t>
      </w:r>
    </w:p>
    <w:p w14:paraId="6B9EFD85" w14:textId="77777777" w:rsidR="00F34227" w:rsidRPr="00F34227" w:rsidRDefault="00F34227" w:rsidP="00F34227">
      <w:pPr>
        <w:pStyle w:val="EndNoteBibliography"/>
        <w:spacing w:after="0"/>
        <w:ind w:left="720" w:hanging="720"/>
      </w:pPr>
      <w:r w:rsidRPr="00F34227">
        <w:t xml:space="preserve">100. Tham R, Dharmage SC, Lowe AJ, et al. Associations between outdoor fungal spores and childhood and adolescent asthma hospitalizations. </w:t>
      </w:r>
      <w:r w:rsidRPr="00F34227">
        <w:rPr>
          <w:i/>
        </w:rPr>
        <w:t>Journal of Allergy and Clinical Immunology</w:t>
      </w:r>
      <w:r w:rsidRPr="00F34227">
        <w:t xml:space="preserve"> 2017;139(4):1140.</w:t>
      </w:r>
    </w:p>
    <w:p w14:paraId="642B1668" w14:textId="77777777" w:rsidR="00F34227" w:rsidRPr="00F34227" w:rsidRDefault="00F34227" w:rsidP="00F34227">
      <w:pPr>
        <w:pStyle w:val="EndNoteBibliography"/>
        <w:spacing w:after="0"/>
        <w:ind w:left="720" w:hanging="720"/>
      </w:pPr>
      <w:r w:rsidRPr="00F34227">
        <w:t xml:space="preserve">101. Weinmayr G, Gehring U, Genuneit J, et al. Dampness and moulds in relation to respiratory and allergic symptoms in children: results from Phase Two of the International Study of Asthma and Allergies in Childhood (ISAAC Phase Two). </w:t>
      </w:r>
      <w:r w:rsidRPr="00F34227">
        <w:rPr>
          <w:i/>
        </w:rPr>
        <w:t>Clin Exp Allergy</w:t>
      </w:r>
      <w:r w:rsidRPr="00F34227">
        <w:t xml:space="preserve"> 2013;43(7):762-74.</w:t>
      </w:r>
    </w:p>
    <w:p w14:paraId="183D5EBB" w14:textId="77777777" w:rsidR="00F34227" w:rsidRPr="00F34227" w:rsidRDefault="00F34227" w:rsidP="00F34227">
      <w:pPr>
        <w:pStyle w:val="EndNoteBibliography"/>
        <w:spacing w:after="0"/>
        <w:ind w:left="720" w:hanging="720"/>
      </w:pPr>
      <w:r w:rsidRPr="00F34227">
        <w:t xml:space="preserve">102. Dannemiller KC, Peccia J, Gent JF, et al. Indoor microbial communities: Influence on asthma severity in atopic and nonatopic children. </w:t>
      </w:r>
      <w:r w:rsidRPr="00F34227">
        <w:rPr>
          <w:i/>
        </w:rPr>
        <w:t>Journal of Allergy and Clinical Immunology</w:t>
      </w:r>
      <w:r w:rsidRPr="00F34227">
        <w:t xml:space="preserve"> 2016;138(1):76.</w:t>
      </w:r>
    </w:p>
    <w:p w14:paraId="4DA2D744" w14:textId="77777777" w:rsidR="00F34227" w:rsidRPr="00F34227" w:rsidRDefault="00F34227" w:rsidP="00F34227">
      <w:pPr>
        <w:pStyle w:val="EndNoteBibliography"/>
        <w:spacing w:after="0"/>
        <w:ind w:left="720" w:hanging="720"/>
      </w:pPr>
      <w:r w:rsidRPr="00F34227">
        <w:t xml:space="preserve">103. Vicencio AG, Muzumdar H, Tsirilakis K, et al. Severe asthma with fungal sensitization in a child: Response to itraconazole therapy. </w:t>
      </w:r>
      <w:r w:rsidRPr="00F34227">
        <w:rPr>
          <w:i/>
        </w:rPr>
        <w:t>Pediatrics</w:t>
      </w:r>
      <w:r w:rsidRPr="00F34227">
        <w:t xml:space="preserve"> 2010;125(5):e1255-e58.</w:t>
      </w:r>
    </w:p>
    <w:p w14:paraId="737E2395" w14:textId="77777777" w:rsidR="00F34227" w:rsidRPr="00F34227" w:rsidRDefault="00F34227" w:rsidP="00F34227">
      <w:pPr>
        <w:pStyle w:val="EndNoteBibliography"/>
        <w:spacing w:after="0"/>
        <w:ind w:left="720" w:hanging="720"/>
      </w:pPr>
      <w:r w:rsidRPr="00F34227">
        <w:t xml:space="preserve">104. Singh M, Paul N, Singh S, et al. Asthma and Fungus: Role in Allergic Bronchopulmonary Aspergillosis (ABPA) and Other Conditions. </w:t>
      </w:r>
      <w:r w:rsidRPr="00F34227">
        <w:rPr>
          <w:i/>
        </w:rPr>
        <w:t>Indian Journal of Pediatrics</w:t>
      </w:r>
      <w:r w:rsidRPr="00F34227">
        <w:t xml:space="preserve"> 2018:1-6.</w:t>
      </w:r>
    </w:p>
    <w:p w14:paraId="1C483BAB" w14:textId="77777777" w:rsidR="00F34227" w:rsidRPr="00F34227" w:rsidRDefault="00F34227" w:rsidP="00F34227">
      <w:pPr>
        <w:pStyle w:val="EndNoteBibliography"/>
        <w:spacing w:after="0"/>
        <w:ind w:left="720" w:hanging="720"/>
      </w:pPr>
      <w:r w:rsidRPr="00F34227">
        <w:t xml:space="preserve">105. Kerbelker T, Levin ME. Difficult asthma - 3 case reports. </w:t>
      </w:r>
      <w:r w:rsidRPr="00F34227">
        <w:rPr>
          <w:i/>
        </w:rPr>
        <w:t>Current Allergy and Clinical Immunology</w:t>
      </w:r>
      <w:r w:rsidRPr="00F34227">
        <w:t xml:space="preserve"> 2012;25(3):152-54.</w:t>
      </w:r>
    </w:p>
    <w:p w14:paraId="4F5592EF" w14:textId="77777777" w:rsidR="00F34227" w:rsidRPr="00F34227" w:rsidRDefault="00F34227" w:rsidP="00F34227">
      <w:pPr>
        <w:pStyle w:val="EndNoteBibliography"/>
        <w:spacing w:after="0"/>
        <w:ind w:left="720" w:hanging="720"/>
      </w:pPr>
      <w:r w:rsidRPr="00F34227">
        <w:t xml:space="preserve">106. Darrow LA, Hess J, Rogers CA, et al. Ambient pollen concentrations and emergency department visits for asthma and wheeze. </w:t>
      </w:r>
      <w:r w:rsidRPr="00F34227">
        <w:rPr>
          <w:i/>
        </w:rPr>
        <w:t>Journal of Allergy and Clinical Immunology</w:t>
      </w:r>
      <w:r w:rsidRPr="00F34227">
        <w:t xml:space="preserve"> 2012;130(3):630-38.e4.</w:t>
      </w:r>
    </w:p>
    <w:p w14:paraId="18A53F78" w14:textId="77777777" w:rsidR="00F34227" w:rsidRPr="00F34227" w:rsidRDefault="00F34227" w:rsidP="00F34227">
      <w:pPr>
        <w:pStyle w:val="EndNoteBibliography"/>
        <w:spacing w:after="0"/>
        <w:ind w:left="720" w:hanging="720"/>
      </w:pPr>
      <w:r w:rsidRPr="00F34227">
        <w:t xml:space="preserve">107. Erbas B, Akram M, Dharmage SC, et al. The role of seasonal grass pollen on childhood asthma emergency department presentations. </w:t>
      </w:r>
      <w:r w:rsidRPr="00F34227">
        <w:rPr>
          <w:i/>
        </w:rPr>
        <w:t>Clinical &amp; Experimental Allergy</w:t>
      </w:r>
      <w:r w:rsidRPr="00F34227">
        <w:t xml:space="preserve"> 2012;42(5):799-805.</w:t>
      </w:r>
    </w:p>
    <w:p w14:paraId="5181E1BB" w14:textId="77777777" w:rsidR="00F34227" w:rsidRPr="00F34227" w:rsidRDefault="00F34227" w:rsidP="00F34227">
      <w:pPr>
        <w:pStyle w:val="EndNoteBibliography"/>
        <w:spacing w:after="0"/>
        <w:ind w:left="720" w:hanging="720"/>
      </w:pPr>
      <w:r w:rsidRPr="00F34227">
        <w:t xml:space="preserve">108. Erbas B, Lambert KA, Parrodi MJ, et al. Outdoor pollen is a trigger of child and adolescent asthma emergency department presentations: A systematic review and meta-analysis. </w:t>
      </w:r>
      <w:r w:rsidRPr="00F34227">
        <w:rPr>
          <w:i/>
        </w:rPr>
        <w:t>Allergy: European Journal of Allergy and Clinical Immunology</w:t>
      </w:r>
      <w:r w:rsidRPr="00F34227">
        <w:t xml:space="preserve"> 2018.</w:t>
      </w:r>
    </w:p>
    <w:p w14:paraId="2701B2F7" w14:textId="77777777" w:rsidR="00F34227" w:rsidRPr="00F34227" w:rsidRDefault="00F34227" w:rsidP="00F34227">
      <w:pPr>
        <w:pStyle w:val="EndNoteBibliography"/>
        <w:spacing w:after="0"/>
        <w:ind w:left="720" w:hanging="720"/>
      </w:pPr>
      <w:r w:rsidRPr="00F34227">
        <w:t xml:space="preserve">109. Cook J, Saglani S. Pathogenesis and prevention strategies of severe asthma exacerbations in children. </w:t>
      </w:r>
      <w:r w:rsidRPr="00F34227">
        <w:rPr>
          <w:i/>
        </w:rPr>
        <w:t>Current opinion in pulmonary medicine</w:t>
      </w:r>
      <w:r w:rsidRPr="00F34227">
        <w:t xml:space="preserve"> 2016;22(1):25-31.</w:t>
      </w:r>
    </w:p>
    <w:p w14:paraId="1309F602" w14:textId="77777777" w:rsidR="00F34227" w:rsidRPr="00F34227" w:rsidRDefault="00F34227" w:rsidP="00F34227">
      <w:pPr>
        <w:pStyle w:val="EndNoteBibliography"/>
        <w:spacing w:after="0"/>
        <w:ind w:left="720" w:hanging="720"/>
      </w:pPr>
      <w:r w:rsidRPr="00F34227">
        <w:t xml:space="preserve">110. Erbas B, Dharmage SC, Tang ML, et al. Do human rhinovirus infections and food allergy modify grass pollen-induced asthma hospital admissions in children? </w:t>
      </w:r>
      <w:r w:rsidRPr="00F34227">
        <w:rPr>
          <w:i/>
        </w:rPr>
        <w:t>Journal of Allergy &amp; Clinical Immunology</w:t>
      </w:r>
      <w:r w:rsidRPr="00F34227">
        <w:t xml:space="preserve"> 2015;136(4):1118-20.e2.</w:t>
      </w:r>
    </w:p>
    <w:p w14:paraId="4A1E963C" w14:textId="77777777" w:rsidR="00F34227" w:rsidRPr="00F34227" w:rsidRDefault="00F34227" w:rsidP="00F34227">
      <w:pPr>
        <w:pStyle w:val="EndNoteBibliography"/>
        <w:spacing w:after="0"/>
        <w:ind w:left="720" w:hanging="720"/>
      </w:pPr>
      <w:r w:rsidRPr="00F34227">
        <w:t xml:space="preserve">111. Brożek JL, Bousquet J, Baena-Cagnani CE, et al. Allergic Rhinitis and its Impact on Asthma (ARIA) guidelines: 2010 Revision. </w:t>
      </w:r>
      <w:r w:rsidRPr="00F34227">
        <w:rPr>
          <w:i/>
        </w:rPr>
        <w:t>Journal of Allergy and Clinical Immunology</w:t>
      </w:r>
      <w:r w:rsidRPr="00F34227">
        <w:t xml:space="preserve"> 2010;126(3):466-76.</w:t>
      </w:r>
    </w:p>
    <w:p w14:paraId="63F91AC5" w14:textId="77777777" w:rsidR="00F34227" w:rsidRPr="00F34227" w:rsidRDefault="00F34227" w:rsidP="00F34227">
      <w:pPr>
        <w:pStyle w:val="EndNoteBibliography"/>
        <w:spacing w:after="0"/>
        <w:ind w:left="720" w:hanging="720"/>
      </w:pPr>
      <w:r w:rsidRPr="00F34227">
        <w:t xml:space="preserve">112. Szentpetery SS, Forno E, Han YY, et al. Combined effects of multiple risk factors on asthma in school-aged children. </w:t>
      </w:r>
      <w:r w:rsidRPr="00F34227">
        <w:rPr>
          <w:i/>
        </w:rPr>
        <w:t>Respiratory Medicine</w:t>
      </w:r>
      <w:r w:rsidRPr="00F34227">
        <w:t xml:space="preserve"> 2017;133:16-21.</w:t>
      </w:r>
    </w:p>
    <w:p w14:paraId="0B9640AD" w14:textId="77777777" w:rsidR="00F34227" w:rsidRPr="00F34227" w:rsidRDefault="00F34227" w:rsidP="00F34227">
      <w:pPr>
        <w:pStyle w:val="EndNoteBibliography"/>
        <w:spacing w:after="0"/>
        <w:ind w:left="720" w:hanging="720"/>
      </w:pPr>
      <w:r w:rsidRPr="00F34227">
        <w:t xml:space="preserve">113. Liu AH, Babineau DC, Krouse RZ, et al. Pathways through which asthma risk factors contribute to asthma severity in inner-city children. </w:t>
      </w:r>
      <w:r w:rsidRPr="00F34227">
        <w:rPr>
          <w:i/>
        </w:rPr>
        <w:t>Journal of Allergy and Clinical Immunology</w:t>
      </w:r>
      <w:r w:rsidRPr="00F34227">
        <w:t xml:space="preserve"> 2016;138(4):1042-50.</w:t>
      </w:r>
    </w:p>
    <w:p w14:paraId="75255DB4" w14:textId="77777777" w:rsidR="00F34227" w:rsidRPr="00F34227" w:rsidRDefault="00F34227" w:rsidP="00F34227">
      <w:pPr>
        <w:pStyle w:val="EndNoteBibliography"/>
        <w:spacing w:after="0"/>
        <w:ind w:left="720" w:hanging="720"/>
      </w:pPr>
      <w:r w:rsidRPr="00F34227">
        <w:t xml:space="preserve">114. Fitzpatrick AM. Severe Asthma in Children: Lessons Learned and Future Directions. </w:t>
      </w:r>
      <w:r w:rsidRPr="00F34227">
        <w:rPr>
          <w:i/>
        </w:rPr>
        <w:t>Journal of Allergy and Clinical Immunology: In Practice</w:t>
      </w:r>
      <w:r w:rsidRPr="00F34227">
        <w:t xml:space="preserve"> 2016;4(1):11-19.</w:t>
      </w:r>
    </w:p>
    <w:p w14:paraId="5B6D09A7" w14:textId="77777777" w:rsidR="00F34227" w:rsidRPr="00F34227" w:rsidRDefault="00F34227" w:rsidP="00F34227">
      <w:pPr>
        <w:pStyle w:val="EndNoteBibliography"/>
        <w:spacing w:after="0"/>
        <w:ind w:left="720" w:hanging="720"/>
      </w:pPr>
      <w:r w:rsidRPr="00F34227">
        <w:t xml:space="preserve">115. Just J, Saint Pierre P, Amat F, et al. What lessons can be learned about asthma phenotypes in children from cohort studies? </w:t>
      </w:r>
      <w:r w:rsidRPr="00F34227">
        <w:rPr>
          <w:i/>
        </w:rPr>
        <w:t>Pediatric Allergy and Immunology</w:t>
      </w:r>
      <w:r w:rsidRPr="00F34227">
        <w:t xml:space="preserve"> 2015;26(4):300-05.</w:t>
      </w:r>
    </w:p>
    <w:p w14:paraId="1ACF3791" w14:textId="77777777" w:rsidR="00F34227" w:rsidRPr="00F34227" w:rsidRDefault="00F34227" w:rsidP="00F34227">
      <w:pPr>
        <w:pStyle w:val="EndNoteBibliography"/>
        <w:spacing w:after="0"/>
        <w:ind w:left="720" w:hanging="720"/>
      </w:pPr>
      <w:r w:rsidRPr="00F34227">
        <w:t xml:space="preserve">116. Zoratti EM, Krouse RZ, Babineau DC, et al. Asthma phenotypes in inner-city children. </w:t>
      </w:r>
      <w:r w:rsidRPr="00F34227">
        <w:rPr>
          <w:i/>
        </w:rPr>
        <w:t>Journal of Allergy and Clinical Immunology</w:t>
      </w:r>
      <w:r w:rsidRPr="00F34227">
        <w:t xml:space="preserve"> 2016;138(4):1016-29.</w:t>
      </w:r>
    </w:p>
    <w:p w14:paraId="4CEAECB5" w14:textId="77777777" w:rsidR="00F34227" w:rsidRPr="00F34227" w:rsidRDefault="00F34227" w:rsidP="00F34227">
      <w:pPr>
        <w:pStyle w:val="EndNoteBibliography"/>
        <w:spacing w:after="0"/>
        <w:ind w:left="720" w:hanging="720"/>
      </w:pPr>
      <w:r w:rsidRPr="00F34227">
        <w:t xml:space="preserve">117. Lang A, Mowinckel P, Sachs-Olsen C, et al. Asthma severity in childhood, untangling clinical phenotypes. </w:t>
      </w:r>
      <w:r w:rsidRPr="00F34227">
        <w:rPr>
          <w:i/>
        </w:rPr>
        <w:t>Pediatric Allergy and Immunology</w:t>
      </w:r>
      <w:r w:rsidRPr="00F34227">
        <w:t xml:space="preserve"> 2010;21(6):945-53.</w:t>
      </w:r>
    </w:p>
    <w:p w14:paraId="53972406" w14:textId="77777777" w:rsidR="00F34227" w:rsidRPr="00F34227" w:rsidRDefault="00F34227" w:rsidP="00F34227">
      <w:pPr>
        <w:pStyle w:val="EndNoteBibliography"/>
        <w:spacing w:after="0"/>
        <w:ind w:left="720" w:hanging="720"/>
      </w:pPr>
      <w:r w:rsidRPr="00F34227">
        <w:t xml:space="preserve">118. Just J, Gouvis-Echraghi R, Rouve S, et al. Two novel, severe asthma phenotypes identified during childhood using a clustering approach. </w:t>
      </w:r>
      <w:r w:rsidRPr="00F34227">
        <w:rPr>
          <w:i/>
        </w:rPr>
        <w:t>European Respiratory Journal</w:t>
      </w:r>
      <w:r w:rsidRPr="00F34227">
        <w:t xml:space="preserve"> 2012;40(1):55-60.</w:t>
      </w:r>
    </w:p>
    <w:p w14:paraId="144FA320" w14:textId="77777777" w:rsidR="00F34227" w:rsidRPr="00F34227" w:rsidRDefault="00F34227" w:rsidP="00F34227">
      <w:pPr>
        <w:pStyle w:val="EndNoteBibliography"/>
        <w:spacing w:after="0"/>
        <w:ind w:left="720" w:hanging="720"/>
      </w:pPr>
      <w:r w:rsidRPr="00F34227">
        <w:t xml:space="preserve">119. Howrylak JA, Fuhlbrigge AL, Strunk RC, et al. Classification of childhood asthma phenotypes and long-term clinical responses to inhaled anti-inflammatory medications. </w:t>
      </w:r>
      <w:r w:rsidRPr="00F34227">
        <w:rPr>
          <w:i/>
        </w:rPr>
        <w:t>J Allergy Clin Immunol</w:t>
      </w:r>
      <w:r w:rsidRPr="00F34227">
        <w:t xml:space="preserve"> 2014;133(5):1289-300, 300.e1-12.</w:t>
      </w:r>
    </w:p>
    <w:p w14:paraId="76FAAECD" w14:textId="77777777" w:rsidR="00F34227" w:rsidRPr="00F34227" w:rsidRDefault="00F34227" w:rsidP="00F34227">
      <w:pPr>
        <w:pStyle w:val="EndNoteBibliography"/>
        <w:spacing w:after="0"/>
        <w:ind w:left="720" w:hanging="720"/>
      </w:pPr>
      <w:r w:rsidRPr="00F34227">
        <w:t xml:space="preserve">120. Deliu M, Sperrin M, Yavuz TS, et al. Features of asthma which provide meaningful insights for understanding the disease heterogeneity. </w:t>
      </w:r>
      <w:r w:rsidRPr="00F34227">
        <w:rPr>
          <w:i/>
        </w:rPr>
        <w:t>Clinical and Experimental Allergy</w:t>
      </w:r>
      <w:r w:rsidRPr="00F34227">
        <w:t xml:space="preserve"> 2018;48(1):39-47.</w:t>
      </w:r>
    </w:p>
    <w:p w14:paraId="3B2C3A1C" w14:textId="77777777" w:rsidR="00F34227" w:rsidRPr="00F34227" w:rsidRDefault="00F34227" w:rsidP="00F34227">
      <w:pPr>
        <w:pStyle w:val="EndNoteBibliography"/>
        <w:spacing w:after="0"/>
        <w:ind w:left="720" w:hanging="720"/>
      </w:pPr>
      <w:r w:rsidRPr="00F34227">
        <w:t xml:space="preserve">121. Coverstone A, Bacharier LB, Fitzpatrick AM. Severe asthma in school-age children: evaluation and phenotypic advances. </w:t>
      </w:r>
      <w:r w:rsidRPr="00F34227">
        <w:rPr>
          <w:i/>
        </w:rPr>
        <w:t>Current allergy and asthma reports</w:t>
      </w:r>
      <w:r w:rsidRPr="00F34227">
        <w:t xml:space="preserve"> 2015;15(5):20.</w:t>
      </w:r>
    </w:p>
    <w:p w14:paraId="5B052596" w14:textId="77777777" w:rsidR="00F34227" w:rsidRPr="00F34227" w:rsidRDefault="00F34227" w:rsidP="00F34227">
      <w:pPr>
        <w:pStyle w:val="EndNoteBibliography"/>
        <w:spacing w:after="0"/>
        <w:ind w:left="720" w:hanging="720"/>
      </w:pPr>
      <w:r w:rsidRPr="00F34227">
        <w:t xml:space="preserve">122. Ramratnam SK, Bacharier LB, Guilbert TW. Severe Asthma in Children. </w:t>
      </w:r>
      <w:r w:rsidRPr="00F34227">
        <w:rPr>
          <w:i/>
        </w:rPr>
        <w:t>Journal of Allergy and Clinical Immunology: In Practice</w:t>
      </w:r>
      <w:r w:rsidRPr="00F34227">
        <w:t xml:space="preserve"> 2017;5(4):889-98.</w:t>
      </w:r>
    </w:p>
    <w:p w14:paraId="169FAAE9" w14:textId="77777777" w:rsidR="00F34227" w:rsidRPr="00F34227" w:rsidRDefault="00F34227" w:rsidP="00F34227">
      <w:pPr>
        <w:pStyle w:val="EndNoteBibliography"/>
        <w:spacing w:after="0"/>
        <w:ind w:left="720" w:hanging="720"/>
      </w:pPr>
      <w:r w:rsidRPr="00F34227">
        <w:t xml:space="preserve">123. Puranik S, Forno E, Celedon JC, et al. Predicting severe asthma exacerbations in children. </w:t>
      </w:r>
      <w:r w:rsidRPr="00F34227">
        <w:rPr>
          <w:i/>
        </w:rPr>
        <w:t>American Journal of Respiratory and Critical Care Medicine</w:t>
      </w:r>
      <w:r w:rsidRPr="00F34227">
        <w:t xml:space="preserve"> 2017;195(7):854-59.</w:t>
      </w:r>
    </w:p>
    <w:p w14:paraId="3DBE9594" w14:textId="77777777" w:rsidR="00F34227" w:rsidRPr="00F34227" w:rsidRDefault="00F34227" w:rsidP="00F34227">
      <w:pPr>
        <w:pStyle w:val="EndNoteBibliography"/>
        <w:spacing w:after="0"/>
        <w:ind w:left="720" w:hanging="720"/>
      </w:pPr>
      <w:r w:rsidRPr="00F34227">
        <w:t xml:space="preserve">124. Kennedy S, Bailey R, Jaffee K, et al. Effectiveness of Evidence-Based Asthma Interventions. </w:t>
      </w:r>
      <w:r w:rsidRPr="00F34227">
        <w:rPr>
          <w:i/>
        </w:rPr>
        <w:t>Pediatrics</w:t>
      </w:r>
      <w:r w:rsidRPr="00F34227">
        <w:t xml:space="preserve"> 2017;139(6).</w:t>
      </w:r>
    </w:p>
    <w:p w14:paraId="007DB729" w14:textId="77777777" w:rsidR="00F34227" w:rsidRPr="00F34227" w:rsidRDefault="00F34227" w:rsidP="00F34227">
      <w:pPr>
        <w:pStyle w:val="EndNoteBibliography"/>
        <w:spacing w:after="0"/>
        <w:ind w:left="720" w:hanging="720"/>
      </w:pPr>
      <w:r w:rsidRPr="00F34227">
        <w:t xml:space="preserve">125. Frith J, Fleming L, Bossley C, et al. The complexities of defining atopy in severe childhood asthma. </w:t>
      </w:r>
      <w:r w:rsidRPr="00F34227">
        <w:rPr>
          <w:i/>
        </w:rPr>
        <w:t>Clinical and Experimental Allergy</w:t>
      </w:r>
      <w:r w:rsidRPr="00F34227">
        <w:t xml:space="preserve"> 2011;41(7):948-53.</w:t>
      </w:r>
    </w:p>
    <w:p w14:paraId="02D4096B" w14:textId="77777777" w:rsidR="00F34227" w:rsidRPr="00F34227" w:rsidRDefault="00F34227" w:rsidP="00F34227">
      <w:pPr>
        <w:pStyle w:val="EndNoteBibliography"/>
        <w:spacing w:after="0"/>
        <w:ind w:left="720" w:hanging="720"/>
      </w:pPr>
      <w:r w:rsidRPr="00F34227">
        <w:t xml:space="preserve">126. Schoos AM, Chawes BL, Folsgaard NV, et al. Disagreement between skin prick test and specific IgE in young children. </w:t>
      </w:r>
      <w:r w:rsidRPr="00F34227">
        <w:rPr>
          <w:i/>
        </w:rPr>
        <w:t>Allergy</w:t>
      </w:r>
      <w:r w:rsidRPr="00F34227">
        <w:t xml:space="preserve"> 2015;70(1):41-8.</w:t>
      </w:r>
    </w:p>
    <w:p w14:paraId="1CC35C29" w14:textId="77777777" w:rsidR="00F34227" w:rsidRPr="00F34227" w:rsidRDefault="00F34227" w:rsidP="00F34227">
      <w:pPr>
        <w:pStyle w:val="EndNoteBibliography"/>
        <w:spacing w:after="0"/>
        <w:ind w:left="720" w:hanging="720"/>
      </w:pPr>
      <w:r w:rsidRPr="00F34227">
        <w:t xml:space="preserve">127. Onell A, Baldracchini F, Mazzoleni G, et al. Allergy testing in children with persistent asthma: comparison of four diagnostic methods. </w:t>
      </w:r>
      <w:r w:rsidRPr="00F34227">
        <w:rPr>
          <w:i/>
        </w:rPr>
        <w:t>Allergy: European Journal of Allergy and Clinical Immunology</w:t>
      </w:r>
      <w:r w:rsidRPr="00F34227">
        <w:t xml:space="preserve"> 2017;72(4):590-97.</w:t>
      </w:r>
    </w:p>
    <w:p w14:paraId="314D0272" w14:textId="77777777" w:rsidR="00F34227" w:rsidRPr="00F34227" w:rsidRDefault="00F34227" w:rsidP="00F34227">
      <w:pPr>
        <w:pStyle w:val="EndNoteBibliography"/>
        <w:spacing w:after="0"/>
        <w:ind w:left="720" w:hanging="720"/>
      </w:pPr>
      <w:r w:rsidRPr="00F34227">
        <w:t xml:space="preserve">128. Stiefel G, Anagnostou K, Boyle RJ, et al. BSACI guideline for the diagnosis and management of peanut and tree nut allergy. </w:t>
      </w:r>
      <w:r w:rsidRPr="00F34227">
        <w:rPr>
          <w:i/>
        </w:rPr>
        <w:t>Clin Exp Allergy</w:t>
      </w:r>
      <w:r w:rsidRPr="00F34227">
        <w:t xml:space="preserve"> 2017;47(6):719-39.</w:t>
      </w:r>
    </w:p>
    <w:p w14:paraId="064FAAAC" w14:textId="77777777" w:rsidR="00F34227" w:rsidRPr="00F34227" w:rsidRDefault="00F34227" w:rsidP="00F34227">
      <w:pPr>
        <w:pStyle w:val="EndNoteBibliography"/>
        <w:spacing w:after="0"/>
        <w:ind w:left="720" w:hanging="720"/>
      </w:pPr>
      <w:r w:rsidRPr="00F34227">
        <w:t xml:space="preserve">129. Muraro A, Roberts G, Worm M, et al. Anaphylaxis: guidelines from the European Academy of Allergy and Clinical Immunology. </w:t>
      </w:r>
      <w:r w:rsidRPr="00F34227">
        <w:rPr>
          <w:i/>
        </w:rPr>
        <w:t>Allergy</w:t>
      </w:r>
      <w:r w:rsidRPr="00F34227">
        <w:t xml:space="preserve"> 2014;69(8):1026-45.</w:t>
      </w:r>
    </w:p>
    <w:p w14:paraId="49A318DE" w14:textId="77777777" w:rsidR="00F34227" w:rsidRPr="00F34227" w:rsidRDefault="00F34227" w:rsidP="00F34227">
      <w:pPr>
        <w:pStyle w:val="EndNoteBibliography"/>
        <w:spacing w:after="0"/>
        <w:ind w:left="720" w:hanging="720"/>
      </w:pPr>
      <w:r w:rsidRPr="00F34227">
        <w:t xml:space="preserve">130. Muraro A, Werfel T, Hoffmann-Sommergruber K, et al. EAACI food allergy and anaphylaxis guidelines: diagnosis and management of food allergy. </w:t>
      </w:r>
      <w:r w:rsidRPr="00F34227">
        <w:rPr>
          <w:i/>
        </w:rPr>
        <w:t>Allergy</w:t>
      </w:r>
      <w:r w:rsidRPr="00F34227">
        <w:t xml:space="preserve"> 2014;69(8):1008-25.</w:t>
      </w:r>
    </w:p>
    <w:p w14:paraId="73541F83" w14:textId="77777777" w:rsidR="00F34227" w:rsidRPr="00F34227" w:rsidRDefault="00F34227" w:rsidP="00F34227">
      <w:pPr>
        <w:pStyle w:val="EndNoteBibliography"/>
        <w:spacing w:after="0"/>
        <w:ind w:left="720" w:hanging="720"/>
      </w:pPr>
      <w:r w:rsidRPr="00F34227">
        <w:t xml:space="preserve">131. Castanhinha S, Gupta A, Maglione M, et al. Fungal sensitisation in children with severe therapy resistant asthma. </w:t>
      </w:r>
      <w:r w:rsidRPr="00F34227">
        <w:rPr>
          <w:i/>
        </w:rPr>
        <w:t>Thorax</w:t>
      </w:r>
      <w:r w:rsidRPr="00F34227">
        <w:t xml:space="preserve"> 2011;66:A39-A40.</w:t>
      </w:r>
    </w:p>
    <w:p w14:paraId="4FBAA964" w14:textId="77777777" w:rsidR="00F34227" w:rsidRPr="00F34227" w:rsidRDefault="00F34227" w:rsidP="00F34227">
      <w:pPr>
        <w:pStyle w:val="EndNoteBibliography"/>
        <w:spacing w:after="0"/>
        <w:ind w:left="720" w:hanging="720"/>
      </w:pPr>
      <w:r w:rsidRPr="00F34227">
        <w:t xml:space="preserve">132. Li H, Yang P, Chen X, et al. A comparative study of sublingual and subcutaneous immunotherapy in mite-sensitive asthmatic children: a single center experience of 90 Chinese patients. </w:t>
      </w:r>
      <w:r w:rsidRPr="00F34227">
        <w:rPr>
          <w:i/>
        </w:rPr>
        <w:t>International Journal of Clinical and Experimental Medicine</w:t>
      </w:r>
      <w:r w:rsidRPr="00F34227">
        <w:t xml:space="preserve"> 2016;9:6743-50.</w:t>
      </w:r>
    </w:p>
    <w:p w14:paraId="0DB3C662" w14:textId="77777777" w:rsidR="00F34227" w:rsidRPr="00F34227" w:rsidRDefault="00F34227" w:rsidP="00F34227">
      <w:pPr>
        <w:pStyle w:val="EndNoteBibliography"/>
        <w:spacing w:after="0"/>
        <w:ind w:left="720" w:hanging="720"/>
      </w:pPr>
      <w:r w:rsidRPr="00F34227">
        <w:t xml:space="preserve">133. Normansell R, Kew KM, Bridgman AL. Sublingual immunotherapy for asthma. </w:t>
      </w:r>
      <w:r w:rsidRPr="00F34227">
        <w:rPr>
          <w:i/>
        </w:rPr>
        <w:t>Cochrane Database of Systematic Reviews</w:t>
      </w:r>
      <w:r w:rsidRPr="00F34227">
        <w:t xml:space="preserve"> 2015;8:CD011293.</w:t>
      </w:r>
    </w:p>
    <w:p w14:paraId="3D5C17A8" w14:textId="77777777" w:rsidR="00F34227" w:rsidRPr="00F34227" w:rsidRDefault="00F34227" w:rsidP="00F34227">
      <w:pPr>
        <w:pStyle w:val="EndNoteBibliography"/>
        <w:spacing w:after="0"/>
        <w:ind w:left="720" w:hanging="720"/>
      </w:pPr>
      <w:r w:rsidRPr="00F34227">
        <w:t xml:space="preserve">134. Deschildre A, Marguet C, Langlois C, et al. Real-life long-term omalizumab therapy in children with severe allergic asthma. </w:t>
      </w:r>
      <w:r w:rsidRPr="00F34227">
        <w:rPr>
          <w:i/>
        </w:rPr>
        <w:t>Eur Respir J</w:t>
      </w:r>
      <w:r w:rsidRPr="00F34227">
        <w:t xml:space="preserve"> 2015;46(3):856-9.</w:t>
      </w:r>
    </w:p>
    <w:p w14:paraId="05DC9141" w14:textId="77777777" w:rsidR="00F34227" w:rsidRPr="00F34227" w:rsidRDefault="00F34227" w:rsidP="00F34227">
      <w:pPr>
        <w:pStyle w:val="EndNoteBibliography"/>
        <w:spacing w:after="0"/>
        <w:ind w:left="720" w:hanging="720"/>
      </w:pPr>
      <w:r w:rsidRPr="00F34227">
        <w:t xml:space="preserve">135. Chipps BE, Lanier B, Milgrom H, et al. Omalizumab in children with uncontrolled allergic asthma: Review of clinical trial and real-world experience. </w:t>
      </w:r>
      <w:r w:rsidRPr="00F34227">
        <w:rPr>
          <w:i/>
        </w:rPr>
        <w:t>The Journal of allergy and clinical immunology</w:t>
      </w:r>
      <w:r w:rsidRPr="00F34227">
        <w:t xml:space="preserve"> 2017;139(5):1431-44.</w:t>
      </w:r>
    </w:p>
    <w:p w14:paraId="20485B54" w14:textId="77777777" w:rsidR="00F34227" w:rsidRPr="00F34227" w:rsidRDefault="00F34227" w:rsidP="00F34227">
      <w:pPr>
        <w:pStyle w:val="EndNoteBibliography"/>
        <w:spacing w:after="0"/>
        <w:ind w:left="720" w:hanging="720"/>
      </w:pPr>
      <w:r w:rsidRPr="00F34227">
        <w:t xml:space="preserve">136. Corren J, Kavati A, Ortiz B, et al. Efficacy and safety of omalizumab in children and adolescents with moderate-to-severe asthma: A systematic literature review. </w:t>
      </w:r>
      <w:r w:rsidRPr="00F34227">
        <w:rPr>
          <w:i/>
        </w:rPr>
        <w:t>Allergy and asthma proceedings</w:t>
      </w:r>
      <w:r w:rsidRPr="00F34227">
        <w:t xml:space="preserve"> 2017;38(4):250-63.</w:t>
      </w:r>
    </w:p>
    <w:p w14:paraId="7E76552B" w14:textId="77777777" w:rsidR="00F34227" w:rsidRPr="00F34227" w:rsidRDefault="00F34227" w:rsidP="00F34227">
      <w:pPr>
        <w:pStyle w:val="EndNoteBibliography"/>
        <w:spacing w:after="0"/>
        <w:ind w:left="720" w:hanging="720"/>
      </w:pPr>
      <w:r w:rsidRPr="00F34227">
        <w:t xml:space="preserve">137. Pitrez PM, de Souza RG, Roncada C, et al. Impact of omalizumab in children from a middle-income country with severe therapy-resistant asthma: A real-life study. </w:t>
      </w:r>
      <w:r w:rsidRPr="00F34227">
        <w:rPr>
          <w:i/>
        </w:rPr>
        <w:t>Pediatric Pulmonology</w:t>
      </w:r>
      <w:r w:rsidRPr="00F34227">
        <w:t xml:space="preserve"> 2017;52(11):1408-13.</w:t>
      </w:r>
    </w:p>
    <w:p w14:paraId="634261B6" w14:textId="77777777" w:rsidR="00F34227" w:rsidRPr="00F34227" w:rsidRDefault="00F34227" w:rsidP="00F34227">
      <w:pPr>
        <w:pStyle w:val="EndNoteBibliography"/>
        <w:spacing w:after="0"/>
        <w:ind w:left="720" w:hanging="720"/>
      </w:pPr>
      <w:r w:rsidRPr="00F34227">
        <w:t xml:space="preserve">138. Licari A, Castagnoli R, Denicolò C, et al. Omalizumab in Children with Severe Allergic Asthma: The Italian Real-Life Experience. </w:t>
      </w:r>
      <w:r w:rsidRPr="00F34227">
        <w:rPr>
          <w:i/>
        </w:rPr>
        <w:t>Curr Respir Med Rev</w:t>
      </w:r>
      <w:r w:rsidRPr="00F34227">
        <w:t xml:space="preserve"> 2017;13(1):36-42.</w:t>
      </w:r>
    </w:p>
    <w:p w14:paraId="5E2561FC" w14:textId="77777777" w:rsidR="00F34227" w:rsidRPr="00F34227" w:rsidRDefault="00F34227" w:rsidP="00F34227">
      <w:pPr>
        <w:pStyle w:val="EndNoteBibliography"/>
        <w:spacing w:after="0"/>
        <w:ind w:left="720" w:hanging="720"/>
      </w:pPr>
      <w:r w:rsidRPr="00F34227">
        <w:t xml:space="preserve">139. Teach SJ, Gill MA, Togias A, et al. Preseasonal treatment with either omalizumab or an inhaled corticosteroid boost to prevent fall asthma exacerbations. </w:t>
      </w:r>
      <w:r w:rsidRPr="00F34227">
        <w:rPr>
          <w:i/>
        </w:rPr>
        <w:t>J Allergy Clin Immunol</w:t>
      </w:r>
      <w:r w:rsidRPr="00F34227">
        <w:t xml:space="preserve"> 2015;136(6):1476-85.</w:t>
      </w:r>
    </w:p>
    <w:p w14:paraId="0CC37D40" w14:textId="77777777" w:rsidR="00F34227" w:rsidRPr="00F34227" w:rsidRDefault="00F34227" w:rsidP="00F34227">
      <w:pPr>
        <w:pStyle w:val="EndNoteBibliography"/>
        <w:spacing w:after="0"/>
        <w:ind w:left="720" w:hanging="720"/>
      </w:pPr>
      <w:r w:rsidRPr="00F34227">
        <w:t xml:space="preserve">140. Esquivel A, Busse WW, Grindle KG, et al. Effects of Omalizumab on Rhinovirus Infections, Illnesses, and exacerbations of asthma. </w:t>
      </w:r>
      <w:r w:rsidRPr="00F34227">
        <w:rPr>
          <w:i/>
        </w:rPr>
        <w:t>American Journal of Respiratory and Critical Care Medicine</w:t>
      </w:r>
      <w:r w:rsidRPr="00F34227">
        <w:t xml:space="preserve"> 2017;196(8):985-92.</w:t>
      </w:r>
    </w:p>
    <w:p w14:paraId="31EBA6FD" w14:textId="77777777" w:rsidR="00F34227" w:rsidRPr="00F34227" w:rsidRDefault="00F34227" w:rsidP="00F34227">
      <w:pPr>
        <w:pStyle w:val="EndNoteBibliography"/>
        <w:spacing w:after="0"/>
        <w:ind w:left="720" w:hanging="720"/>
      </w:pPr>
      <w:r w:rsidRPr="00F34227">
        <w:t xml:space="preserve">141. Blake K, Raissey H. Mepolizumab: a new class of treatment for adolescents with severe persistent asthma. </w:t>
      </w:r>
      <w:r w:rsidRPr="00F34227">
        <w:rPr>
          <w:i/>
        </w:rPr>
        <w:t>Paediatric Allergy, Immunology and Pulmonology.</w:t>
      </w:r>
      <w:r w:rsidRPr="00F34227">
        <w:t xml:space="preserve"> 2016;29(1):49-52.</w:t>
      </w:r>
    </w:p>
    <w:p w14:paraId="60CB3EF7" w14:textId="77777777" w:rsidR="00F34227" w:rsidRPr="00F34227" w:rsidRDefault="00F34227" w:rsidP="00F34227">
      <w:pPr>
        <w:pStyle w:val="EndNoteBibliography"/>
        <w:spacing w:after="0"/>
        <w:ind w:left="720" w:hanging="720"/>
      </w:pPr>
      <w:r w:rsidRPr="00F34227">
        <w:t xml:space="preserve">142. Bleecker ER, FitzGerald JM, Chanez P, et al. Efficacy and safety of benralizumab for patients with severe asthma uncontrolled with high-dosage inhaled corticosteroids and long-acting beta&lt;sub&gt;2&lt;/sub&gt;-agonists (SIROCCO): a randomised, multicentre, placebo-controlled phase 3 trial. </w:t>
      </w:r>
      <w:r w:rsidRPr="00F34227">
        <w:rPr>
          <w:i/>
        </w:rPr>
        <w:t>The Lancet</w:t>
      </w:r>
      <w:r w:rsidRPr="00F34227">
        <w:t xml:space="preserve"> 2016;388(10056):2115-27.</w:t>
      </w:r>
    </w:p>
    <w:p w14:paraId="4D543B41" w14:textId="77777777" w:rsidR="00F34227" w:rsidRPr="00F34227" w:rsidRDefault="00F34227" w:rsidP="00F34227">
      <w:pPr>
        <w:pStyle w:val="EndNoteBibliography"/>
        <w:spacing w:after="0"/>
        <w:ind w:left="720" w:hanging="720"/>
      </w:pPr>
      <w:r w:rsidRPr="00F34227">
        <w:t xml:space="preserve">143. Chipps BE, Newbold P, Hirsch I, et al. Benralizumab efficacy by atopy status and serum immunoglobulin E for patients with severe, uncontrolled asthma. </w:t>
      </w:r>
      <w:r w:rsidRPr="00F34227">
        <w:rPr>
          <w:i/>
        </w:rPr>
        <w:t>Annals of Allergy, Asthma and Immunology</w:t>
      </w:r>
      <w:r w:rsidRPr="00F34227">
        <w:t xml:space="preserve"> 2018;120(5):504.</w:t>
      </w:r>
    </w:p>
    <w:p w14:paraId="3B7F1E82" w14:textId="77777777" w:rsidR="00F34227" w:rsidRPr="00F34227" w:rsidRDefault="00F34227" w:rsidP="00F34227">
      <w:pPr>
        <w:pStyle w:val="EndNoteBibliography"/>
        <w:spacing w:after="0"/>
        <w:ind w:left="720" w:hanging="720"/>
      </w:pPr>
      <w:r w:rsidRPr="00F34227">
        <w:t xml:space="preserve">144. Deeks ED, Brusselle G. Reslizumab in Eosinophilic Asthma: A Review. </w:t>
      </w:r>
      <w:r w:rsidRPr="00F34227">
        <w:rPr>
          <w:i/>
        </w:rPr>
        <w:t>Drugs</w:t>
      </w:r>
      <w:r w:rsidRPr="00F34227">
        <w:t xml:space="preserve"> 2017;77(7):777-84.</w:t>
      </w:r>
    </w:p>
    <w:p w14:paraId="7B09EB22" w14:textId="77777777" w:rsidR="00F34227" w:rsidRPr="00F34227" w:rsidRDefault="00F34227" w:rsidP="00F34227">
      <w:pPr>
        <w:pStyle w:val="EndNoteBibliography"/>
        <w:spacing w:after="0"/>
        <w:ind w:left="720" w:hanging="720"/>
      </w:pPr>
      <w:r w:rsidRPr="00F34227">
        <w:t xml:space="preserve">145. FitzGerald JM, Bleecker ER, Nair P, et al. Benralizumab, an anti-interleukin-5 receptor alpha monoclonal antibody, as add-on treatment for patients with severe, uncontrolled, eosinophilic asthma (CALIMA): a randomised, double-blind, placebo-controlled phase 3 trial. </w:t>
      </w:r>
      <w:r w:rsidRPr="00F34227">
        <w:rPr>
          <w:i/>
        </w:rPr>
        <w:t>The Lancet</w:t>
      </w:r>
      <w:r w:rsidRPr="00F34227">
        <w:t xml:space="preserve"> 2016;388(10056):2128-41.</w:t>
      </w:r>
    </w:p>
    <w:p w14:paraId="1C02C8CD" w14:textId="77777777" w:rsidR="00F34227" w:rsidRPr="00F34227" w:rsidRDefault="00F34227" w:rsidP="00F34227">
      <w:pPr>
        <w:pStyle w:val="EndNoteBibliography"/>
        <w:spacing w:after="0"/>
        <w:ind w:left="720" w:hanging="720"/>
      </w:pPr>
      <w:r w:rsidRPr="00F34227">
        <w:t xml:space="preserve">146. FitzGerald JM, Bleecker ER, Menzies-Gow A, et al. Predictors of enhanced response with benralizumab for patients with severe asthma: pooled analysis of the SIROCCO and CALIMA studies. </w:t>
      </w:r>
      <w:r w:rsidRPr="00F34227">
        <w:rPr>
          <w:i/>
        </w:rPr>
        <w:t>The Lancet Respiratory Medicine</w:t>
      </w:r>
      <w:r w:rsidRPr="00F34227">
        <w:t xml:space="preserve"> 2018;6(1):51-64.</w:t>
      </w:r>
    </w:p>
    <w:p w14:paraId="47CACE76" w14:textId="77777777" w:rsidR="00F34227" w:rsidRPr="00F34227" w:rsidRDefault="00F34227" w:rsidP="00F34227">
      <w:pPr>
        <w:pStyle w:val="EndNoteBibliography"/>
        <w:ind w:left="720" w:hanging="720"/>
      </w:pPr>
      <w:r w:rsidRPr="00F34227">
        <w:t xml:space="preserve">147. Massanari M, Nelson H, Casale T, et al. Effect of pretreatment with omalizumab on the tolerability of specific immunotherapy in allergic asthma. </w:t>
      </w:r>
      <w:r w:rsidRPr="00F34227">
        <w:rPr>
          <w:i/>
        </w:rPr>
        <w:t>J Allergy Clin Immunol</w:t>
      </w:r>
      <w:r w:rsidRPr="00F34227">
        <w:t xml:space="preserve"> 2010;125(2):383-9.</w:t>
      </w:r>
    </w:p>
    <w:p w14:paraId="221AE67D" w14:textId="334DB94F" w:rsidR="004B3C3A" w:rsidRDefault="005135F9" w:rsidP="007465D0">
      <w:r>
        <w:fldChar w:fldCharType="end"/>
      </w:r>
    </w:p>
    <w:p w14:paraId="6C65F13F" w14:textId="597DC780" w:rsidR="00EC4832" w:rsidRDefault="00EC4832">
      <w:r>
        <w:br w:type="page"/>
      </w:r>
    </w:p>
    <w:p w14:paraId="01E00D20" w14:textId="2874A4CF" w:rsidR="000A601B" w:rsidRDefault="000A601B" w:rsidP="000A601B">
      <w:r w:rsidRPr="000A601B">
        <w:rPr>
          <w:b/>
        </w:rPr>
        <w:t>Appendix 1</w:t>
      </w:r>
      <w:r>
        <w:rPr>
          <w:b/>
        </w:rPr>
        <w:t xml:space="preserve">: </w:t>
      </w:r>
      <w:r>
        <w:t>Literature review search strategy</w:t>
      </w:r>
    </w:p>
    <w:p w14:paraId="0B6448F7" w14:textId="735438ED" w:rsidR="000A601B" w:rsidRDefault="000A601B" w:rsidP="000A601B">
      <w:r>
        <w:t>We performed a literature review using Medline and Embase databases, searching for any relevant articles from 2010 to 201</w:t>
      </w:r>
      <w:r w:rsidR="00BD3E48">
        <w:t>8</w:t>
      </w:r>
      <w:r>
        <w:t>.</w:t>
      </w:r>
      <w:r w:rsidR="00AC5F9F">
        <w:t xml:space="preserve"> Search was last run on 2</w:t>
      </w:r>
      <w:r w:rsidR="00AC5F9F" w:rsidRPr="00AC5F9F">
        <w:rPr>
          <w:vertAlign w:val="superscript"/>
        </w:rPr>
        <w:t>nd</w:t>
      </w:r>
      <w:r w:rsidR="00AC5F9F">
        <w:t xml:space="preserve"> June 2018. </w:t>
      </w:r>
    </w:p>
    <w:p w14:paraId="214FD206" w14:textId="77777777" w:rsidR="000A601B" w:rsidRDefault="000A601B" w:rsidP="000A601B">
      <w:r>
        <w:t>Medline:</w:t>
      </w:r>
    </w:p>
    <w:p w14:paraId="0E38F3AF" w14:textId="77777777" w:rsidR="000A601B" w:rsidRDefault="000A601B" w:rsidP="000A601B">
      <w:pPr>
        <w:pStyle w:val="ListParagraph"/>
        <w:numPr>
          <w:ilvl w:val="0"/>
          <w:numId w:val="12"/>
        </w:numPr>
      </w:pPr>
      <w:r>
        <w:t>asthma*.ti</w:t>
      </w:r>
    </w:p>
    <w:p w14:paraId="39E93E0E" w14:textId="77777777" w:rsidR="000A601B" w:rsidRDefault="000A601B" w:rsidP="000A601B">
      <w:pPr>
        <w:pStyle w:val="ListParagraph"/>
        <w:numPr>
          <w:ilvl w:val="0"/>
          <w:numId w:val="12"/>
        </w:numPr>
      </w:pPr>
      <w:r>
        <w:t xml:space="preserve">problem*.ti,ab </w:t>
      </w:r>
    </w:p>
    <w:p w14:paraId="43FE6721" w14:textId="77777777" w:rsidR="000A601B" w:rsidRDefault="000A601B" w:rsidP="000A601B">
      <w:pPr>
        <w:pStyle w:val="ListParagraph"/>
        <w:numPr>
          <w:ilvl w:val="0"/>
          <w:numId w:val="12"/>
        </w:numPr>
      </w:pPr>
      <w:r>
        <w:t>sever*.ti,ab</w:t>
      </w:r>
    </w:p>
    <w:p w14:paraId="11C73C73" w14:textId="77777777" w:rsidR="000A601B" w:rsidRDefault="000A601B" w:rsidP="000A601B">
      <w:pPr>
        <w:pStyle w:val="ListParagraph"/>
        <w:numPr>
          <w:ilvl w:val="0"/>
          <w:numId w:val="12"/>
        </w:numPr>
      </w:pPr>
      <w:r>
        <w:t>difficult*.ti,ab</w:t>
      </w:r>
    </w:p>
    <w:p w14:paraId="2366CAFD" w14:textId="77777777" w:rsidR="000A601B" w:rsidRDefault="000A601B" w:rsidP="000A601B">
      <w:pPr>
        <w:pStyle w:val="ListParagraph"/>
        <w:numPr>
          <w:ilvl w:val="0"/>
          <w:numId w:val="12"/>
        </w:numPr>
      </w:pPr>
      <w:r>
        <w:t>2 OR 3 OR 4</w:t>
      </w:r>
    </w:p>
    <w:p w14:paraId="39862321" w14:textId="77777777" w:rsidR="000A601B" w:rsidRDefault="000A601B" w:rsidP="000A601B">
      <w:pPr>
        <w:pStyle w:val="ListParagraph"/>
        <w:numPr>
          <w:ilvl w:val="0"/>
          <w:numId w:val="12"/>
        </w:numPr>
      </w:pPr>
      <w:r>
        <w:t>1 AND 5</w:t>
      </w:r>
    </w:p>
    <w:p w14:paraId="69FE6CF2" w14:textId="77777777" w:rsidR="000A601B" w:rsidRDefault="000A601B" w:rsidP="000A601B">
      <w:pPr>
        <w:pStyle w:val="ListParagraph"/>
        <w:numPr>
          <w:ilvl w:val="0"/>
          <w:numId w:val="12"/>
        </w:numPr>
      </w:pPr>
      <w:r>
        <w:t>exp HYPERSENSITIVITY/</w:t>
      </w:r>
    </w:p>
    <w:p w14:paraId="60A67673" w14:textId="77777777" w:rsidR="000A601B" w:rsidRDefault="000A601B" w:rsidP="000A601B">
      <w:pPr>
        <w:pStyle w:val="ListParagraph"/>
        <w:numPr>
          <w:ilvl w:val="0"/>
          <w:numId w:val="12"/>
        </w:numPr>
      </w:pPr>
      <w:r>
        <w:t>hypersensitiv*.ti,ab</w:t>
      </w:r>
    </w:p>
    <w:p w14:paraId="6D1B0140" w14:textId="77777777" w:rsidR="000A601B" w:rsidRDefault="000A601B" w:rsidP="000A601B">
      <w:pPr>
        <w:pStyle w:val="ListParagraph"/>
        <w:numPr>
          <w:ilvl w:val="0"/>
          <w:numId w:val="12"/>
        </w:numPr>
      </w:pPr>
      <w:r>
        <w:t>allerg*.ti,ab</w:t>
      </w:r>
    </w:p>
    <w:p w14:paraId="400BEE89" w14:textId="77777777" w:rsidR="000A601B" w:rsidRDefault="000A601B" w:rsidP="000A601B">
      <w:pPr>
        <w:pStyle w:val="ListParagraph"/>
        <w:numPr>
          <w:ilvl w:val="0"/>
          <w:numId w:val="12"/>
        </w:numPr>
      </w:pPr>
      <w:r>
        <w:t>eczema*.ti,ab</w:t>
      </w:r>
    </w:p>
    <w:p w14:paraId="24CAC208" w14:textId="77777777" w:rsidR="000A601B" w:rsidRDefault="000A601B" w:rsidP="000A601B">
      <w:pPr>
        <w:pStyle w:val="ListParagraph"/>
        <w:numPr>
          <w:ilvl w:val="0"/>
          <w:numId w:val="12"/>
        </w:numPr>
      </w:pPr>
      <w:r>
        <w:t>wheez*.ti,ab</w:t>
      </w:r>
    </w:p>
    <w:p w14:paraId="11827298" w14:textId="77777777" w:rsidR="000A601B" w:rsidRDefault="000A601B" w:rsidP="000A601B">
      <w:pPr>
        <w:pStyle w:val="ListParagraph"/>
        <w:numPr>
          <w:ilvl w:val="0"/>
          <w:numId w:val="12"/>
        </w:numPr>
      </w:pPr>
      <w:r>
        <w:t>DERMATITIS, ATOPIC/ OR ECZEMA/</w:t>
      </w:r>
    </w:p>
    <w:p w14:paraId="5472E1D9" w14:textId="77777777" w:rsidR="000A601B" w:rsidRDefault="000A601B" w:rsidP="000A601B">
      <w:pPr>
        <w:pStyle w:val="ListParagraph"/>
        <w:numPr>
          <w:ilvl w:val="0"/>
          <w:numId w:val="12"/>
        </w:numPr>
      </w:pPr>
      <w:r>
        <w:t>dermatitis.ti,ab</w:t>
      </w:r>
    </w:p>
    <w:p w14:paraId="564F1740" w14:textId="77777777" w:rsidR="000A601B" w:rsidRDefault="000A601B" w:rsidP="000A601B">
      <w:pPr>
        <w:pStyle w:val="ListParagraph"/>
        <w:numPr>
          <w:ilvl w:val="0"/>
          <w:numId w:val="12"/>
        </w:numPr>
      </w:pPr>
      <w:r>
        <w:t>rhinitis*.ti,ab</w:t>
      </w:r>
    </w:p>
    <w:p w14:paraId="333BCECA" w14:textId="77777777" w:rsidR="000A601B" w:rsidRDefault="000A601B" w:rsidP="000A601B">
      <w:pPr>
        <w:pStyle w:val="ListParagraph"/>
        <w:numPr>
          <w:ilvl w:val="0"/>
          <w:numId w:val="12"/>
        </w:numPr>
      </w:pPr>
      <w:r>
        <w:t>urticaria.ti,ab</w:t>
      </w:r>
    </w:p>
    <w:p w14:paraId="1878DB60" w14:textId="77777777" w:rsidR="000A601B" w:rsidRDefault="000A601B" w:rsidP="000A601B">
      <w:pPr>
        <w:pStyle w:val="ListParagraph"/>
        <w:numPr>
          <w:ilvl w:val="0"/>
          <w:numId w:val="12"/>
        </w:numPr>
      </w:pPr>
      <w:r>
        <w:t>hayfever*.ti,ab</w:t>
      </w:r>
    </w:p>
    <w:p w14:paraId="6F84A9FE" w14:textId="77777777" w:rsidR="000A601B" w:rsidRDefault="000A601B" w:rsidP="000A601B">
      <w:pPr>
        <w:pStyle w:val="ListParagraph"/>
        <w:numPr>
          <w:ilvl w:val="0"/>
          <w:numId w:val="12"/>
        </w:numPr>
      </w:pPr>
      <w:r>
        <w:t>7 OR 8 OR 9 OR 10 OR 11 OR 12 OR 13 OR 14 OR 15 OR 16</w:t>
      </w:r>
    </w:p>
    <w:p w14:paraId="67F085BD" w14:textId="6C0375BA" w:rsidR="00BD3E48" w:rsidRDefault="000A601B" w:rsidP="00BD3E48">
      <w:pPr>
        <w:pStyle w:val="ListParagraph"/>
        <w:numPr>
          <w:ilvl w:val="0"/>
          <w:numId w:val="12"/>
        </w:numPr>
      </w:pPr>
      <w:r>
        <w:t>6 AND 17</w:t>
      </w:r>
      <w:r w:rsidR="00BD3E48">
        <w:t xml:space="preserve"> </w:t>
      </w:r>
      <w:r w:rsidR="00BD3E48" w:rsidRPr="00BD3E48">
        <w:t xml:space="preserve">[DT 2016-2018] [Languages English] [Human age groups Infant,newborn OR Infant OR Child,preschool OR Child OR Adolescent] </w:t>
      </w:r>
    </w:p>
    <w:p w14:paraId="729C32ED" w14:textId="77777777" w:rsidR="000A601B" w:rsidRDefault="000A601B" w:rsidP="000A601B">
      <w:pPr>
        <w:tabs>
          <w:tab w:val="num" w:pos="360"/>
        </w:tabs>
      </w:pPr>
      <w:r>
        <w:t>Embase:</w:t>
      </w:r>
    </w:p>
    <w:p w14:paraId="6D5AAC0D" w14:textId="77777777" w:rsidR="000A601B" w:rsidRDefault="000A601B" w:rsidP="000A601B">
      <w:pPr>
        <w:pStyle w:val="ListParagraph"/>
        <w:numPr>
          <w:ilvl w:val="0"/>
          <w:numId w:val="10"/>
        </w:numPr>
      </w:pPr>
      <w:r>
        <w:t>asthma*.ti</w:t>
      </w:r>
    </w:p>
    <w:p w14:paraId="4A875599" w14:textId="77777777" w:rsidR="000A601B" w:rsidRDefault="000A601B" w:rsidP="000A601B">
      <w:pPr>
        <w:pStyle w:val="ListParagraph"/>
        <w:numPr>
          <w:ilvl w:val="0"/>
          <w:numId w:val="10"/>
        </w:numPr>
      </w:pPr>
      <w:r>
        <w:t>problem*.tw</w:t>
      </w:r>
    </w:p>
    <w:p w14:paraId="44EBB78E" w14:textId="77777777" w:rsidR="000A601B" w:rsidRDefault="000A601B" w:rsidP="000A601B">
      <w:pPr>
        <w:pStyle w:val="ListParagraph"/>
        <w:numPr>
          <w:ilvl w:val="0"/>
          <w:numId w:val="10"/>
        </w:numPr>
      </w:pPr>
      <w:r>
        <w:t>sever*.tw</w:t>
      </w:r>
    </w:p>
    <w:p w14:paraId="21EDAEC9" w14:textId="77777777" w:rsidR="000A601B" w:rsidRDefault="000A601B" w:rsidP="000A601B">
      <w:pPr>
        <w:pStyle w:val="ListParagraph"/>
        <w:numPr>
          <w:ilvl w:val="0"/>
          <w:numId w:val="10"/>
        </w:numPr>
      </w:pPr>
      <w:r>
        <w:t>difficult*.tw</w:t>
      </w:r>
    </w:p>
    <w:p w14:paraId="36571396" w14:textId="77777777" w:rsidR="000A601B" w:rsidRDefault="000A601B" w:rsidP="000A601B">
      <w:pPr>
        <w:pStyle w:val="ListParagraph"/>
        <w:numPr>
          <w:ilvl w:val="0"/>
          <w:numId w:val="10"/>
        </w:numPr>
      </w:pPr>
      <w:r>
        <w:t>2 OR 3 OR 4</w:t>
      </w:r>
    </w:p>
    <w:p w14:paraId="45972EAB" w14:textId="77777777" w:rsidR="000A601B" w:rsidRDefault="000A601B" w:rsidP="000A601B">
      <w:pPr>
        <w:pStyle w:val="ListParagraph"/>
        <w:numPr>
          <w:ilvl w:val="0"/>
          <w:numId w:val="10"/>
        </w:numPr>
      </w:pPr>
      <w:r>
        <w:t>1 AND 5</w:t>
      </w:r>
    </w:p>
    <w:p w14:paraId="53E63368" w14:textId="77777777" w:rsidR="000A601B" w:rsidRDefault="000A601B" w:rsidP="000A601B">
      <w:pPr>
        <w:pStyle w:val="ListParagraph"/>
        <w:numPr>
          <w:ilvl w:val="0"/>
          <w:numId w:val="10"/>
        </w:numPr>
      </w:pPr>
      <w:r>
        <w:t>exp hypersensitivity/ or exp allergy/</w:t>
      </w:r>
    </w:p>
    <w:p w14:paraId="414EFC17" w14:textId="77777777" w:rsidR="000A601B" w:rsidRDefault="000A601B" w:rsidP="000A601B">
      <w:pPr>
        <w:pStyle w:val="ListParagraph"/>
        <w:numPr>
          <w:ilvl w:val="0"/>
          <w:numId w:val="10"/>
        </w:numPr>
      </w:pPr>
      <w:r>
        <w:t>hypersensitiv*.w</w:t>
      </w:r>
    </w:p>
    <w:p w14:paraId="0E29D9FF" w14:textId="77777777" w:rsidR="000A601B" w:rsidRDefault="000A601B" w:rsidP="000A601B">
      <w:pPr>
        <w:pStyle w:val="ListParagraph"/>
        <w:numPr>
          <w:ilvl w:val="0"/>
          <w:numId w:val="10"/>
        </w:numPr>
      </w:pPr>
      <w:r>
        <w:t>allerg*.tw</w:t>
      </w:r>
    </w:p>
    <w:p w14:paraId="769CC4BB" w14:textId="77777777" w:rsidR="000A601B" w:rsidRDefault="000A601B" w:rsidP="000A601B">
      <w:pPr>
        <w:pStyle w:val="ListParagraph"/>
        <w:numPr>
          <w:ilvl w:val="0"/>
          <w:numId w:val="10"/>
        </w:numPr>
      </w:pPr>
      <w:r>
        <w:t>eczema*.tw</w:t>
      </w:r>
    </w:p>
    <w:p w14:paraId="77342381" w14:textId="77777777" w:rsidR="000A601B" w:rsidRDefault="000A601B" w:rsidP="000A601B">
      <w:pPr>
        <w:pStyle w:val="ListParagraph"/>
        <w:numPr>
          <w:ilvl w:val="0"/>
          <w:numId w:val="10"/>
        </w:numPr>
      </w:pPr>
      <w:r>
        <w:t>wheez*.tw</w:t>
      </w:r>
    </w:p>
    <w:p w14:paraId="26430985" w14:textId="77777777" w:rsidR="000A601B" w:rsidRDefault="000A601B" w:rsidP="000A601B">
      <w:pPr>
        <w:pStyle w:val="ListParagraph"/>
        <w:numPr>
          <w:ilvl w:val="0"/>
          <w:numId w:val="10"/>
        </w:numPr>
      </w:pPr>
      <w:r>
        <w:t>DERMATITIS, ATOPIC/ OR ECZEMA/</w:t>
      </w:r>
    </w:p>
    <w:p w14:paraId="74D0FE51" w14:textId="77777777" w:rsidR="000A601B" w:rsidRDefault="000A601B" w:rsidP="000A601B">
      <w:pPr>
        <w:pStyle w:val="ListParagraph"/>
        <w:numPr>
          <w:ilvl w:val="0"/>
          <w:numId w:val="10"/>
        </w:numPr>
      </w:pPr>
      <w:r>
        <w:t>dermatitis.tw</w:t>
      </w:r>
    </w:p>
    <w:p w14:paraId="10B962D0" w14:textId="77777777" w:rsidR="000A601B" w:rsidRDefault="000A601B" w:rsidP="000A601B">
      <w:pPr>
        <w:pStyle w:val="ListParagraph"/>
        <w:numPr>
          <w:ilvl w:val="0"/>
          <w:numId w:val="10"/>
        </w:numPr>
      </w:pPr>
      <w:r>
        <w:t>rhinitis*.tw</w:t>
      </w:r>
    </w:p>
    <w:p w14:paraId="331082EE" w14:textId="77777777" w:rsidR="000A601B" w:rsidRDefault="000A601B" w:rsidP="000A601B">
      <w:pPr>
        <w:pStyle w:val="ListParagraph"/>
        <w:numPr>
          <w:ilvl w:val="0"/>
          <w:numId w:val="10"/>
        </w:numPr>
      </w:pPr>
      <w:r>
        <w:t>urticaria*.tw</w:t>
      </w:r>
    </w:p>
    <w:p w14:paraId="1B7BB53C" w14:textId="77777777" w:rsidR="000A601B" w:rsidRDefault="000A601B" w:rsidP="000A601B">
      <w:pPr>
        <w:pStyle w:val="ListParagraph"/>
        <w:numPr>
          <w:ilvl w:val="0"/>
          <w:numId w:val="10"/>
        </w:numPr>
      </w:pPr>
      <w:r>
        <w:t>hayfever.tw</w:t>
      </w:r>
    </w:p>
    <w:p w14:paraId="73E4914A" w14:textId="77777777" w:rsidR="000A601B" w:rsidRDefault="000A601B" w:rsidP="000A601B">
      <w:pPr>
        <w:pStyle w:val="ListParagraph"/>
        <w:numPr>
          <w:ilvl w:val="0"/>
          <w:numId w:val="10"/>
        </w:numPr>
      </w:pPr>
      <w:r>
        <w:t>7 OR 8 OR 9 OR 10 OR 11 OR 12 OR 13 OR 14 OR 15 OR 16</w:t>
      </w:r>
    </w:p>
    <w:p w14:paraId="1DE4ED28" w14:textId="2FBD02F2" w:rsidR="00EC4832" w:rsidRDefault="00F531C9" w:rsidP="00F531C9">
      <w:pPr>
        <w:pStyle w:val="ListParagraph"/>
        <w:numPr>
          <w:ilvl w:val="0"/>
          <w:numId w:val="10"/>
        </w:numPr>
      </w:pPr>
      <w:r w:rsidRPr="00F531C9">
        <w:t>6 AND 17 [DT 2010-2018] [English Language] [Human age groups Infant to one year OR Child unspecified age OR Preschool Child 1 to 6 years OR School Child 7 to 12 years OR Adolescent 13 to 17 years]</w:t>
      </w:r>
    </w:p>
    <w:sectPr w:rsidR="00EC483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B1AB53" w16cid:durableId="1ED53E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A55D3"/>
    <w:multiLevelType w:val="hybridMultilevel"/>
    <w:tmpl w:val="220EF3E2"/>
    <w:lvl w:ilvl="0" w:tplc="8F8E9CD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4F51F6"/>
    <w:multiLevelType w:val="hybridMultilevel"/>
    <w:tmpl w:val="9BA0E0A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74E37"/>
    <w:multiLevelType w:val="hybridMultilevel"/>
    <w:tmpl w:val="C07A9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C005C9"/>
    <w:multiLevelType w:val="hybridMultilevel"/>
    <w:tmpl w:val="5DB69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B04598"/>
    <w:multiLevelType w:val="hybridMultilevel"/>
    <w:tmpl w:val="7F568FFA"/>
    <w:lvl w:ilvl="0" w:tplc="08090001">
      <w:start w:val="1"/>
      <w:numFmt w:val="bullet"/>
      <w:lvlText w:val=""/>
      <w:lvlJc w:val="left"/>
      <w:pPr>
        <w:ind w:left="720" w:hanging="360"/>
      </w:pPr>
      <w:rPr>
        <w:rFonts w:ascii="Symbol" w:hAnsi="Symbol" w:hint="default"/>
      </w:rPr>
    </w:lvl>
    <w:lvl w:ilvl="1" w:tplc="D6FABEE2">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3">
      <w:start w:val="1"/>
      <w:numFmt w:val="bullet"/>
      <w:lvlText w:val="o"/>
      <w:lvlJc w:val="left"/>
      <w:pPr>
        <w:ind w:left="2880" w:hanging="360"/>
      </w:pPr>
      <w:rPr>
        <w:rFonts w:ascii="Courier New" w:hAnsi="Courier New" w:cs="Courier New"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987468"/>
    <w:multiLevelType w:val="hybridMultilevel"/>
    <w:tmpl w:val="153CF8F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15:restartNumberingAfterBreak="0">
    <w:nsid w:val="418C637D"/>
    <w:multiLevelType w:val="hybridMultilevel"/>
    <w:tmpl w:val="BC685A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5010B5"/>
    <w:multiLevelType w:val="hybridMultilevel"/>
    <w:tmpl w:val="4F64215A"/>
    <w:lvl w:ilvl="0" w:tplc="DA407DD4">
      <w:start w:val="1"/>
      <w:numFmt w:val="bullet"/>
      <w:lvlText w:val="•"/>
      <w:lvlJc w:val="left"/>
      <w:pPr>
        <w:tabs>
          <w:tab w:val="num" w:pos="720"/>
        </w:tabs>
        <w:ind w:left="720" w:hanging="360"/>
      </w:pPr>
      <w:rPr>
        <w:rFonts w:ascii="Arial" w:hAnsi="Arial" w:hint="default"/>
      </w:rPr>
    </w:lvl>
    <w:lvl w:ilvl="1" w:tplc="C0DEAEE0">
      <w:start w:val="66"/>
      <w:numFmt w:val="bullet"/>
      <w:lvlText w:val="–"/>
      <w:lvlJc w:val="left"/>
      <w:pPr>
        <w:tabs>
          <w:tab w:val="num" w:pos="1440"/>
        </w:tabs>
        <w:ind w:left="1440" w:hanging="360"/>
      </w:pPr>
      <w:rPr>
        <w:rFonts w:ascii="Arial" w:hAnsi="Arial" w:hint="default"/>
      </w:rPr>
    </w:lvl>
    <w:lvl w:ilvl="2" w:tplc="48FAEF62" w:tentative="1">
      <w:start w:val="1"/>
      <w:numFmt w:val="bullet"/>
      <w:lvlText w:val="•"/>
      <w:lvlJc w:val="left"/>
      <w:pPr>
        <w:tabs>
          <w:tab w:val="num" w:pos="2160"/>
        </w:tabs>
        <w:ind w:left="2160" w:hanging="360"/>
      </w:pPr>
      <w:rPr>
        <w:rFonts w:ascii="Arial" w:hAnsi="Arial" w:hint="default"/>
      </w:rPr>
    </w:lvl>
    <w:lvl w:ilvl="3" w:tplc="3EDC0290" w:tentative="1">
      <w:start w:val="1"/>
      <w:numFmt w:val="bullet"/>
      <w:lvlText w:val="•"/>
      <w:lvlJc w:val="left"/>
      <w:pPr>
        <w:tabs>
          <w:tab w:val="num" w:pos="2880"/>
        </w:tabs>
        <w:ind w:left="2880" w:hanging="360"/>
      </w:pPr>
      <w:rPr>
        <w:rFonts w:ascii="Arial" w:hAnsi="Arial" w:hint="default"/>
      </w:rPr>
    </w:lvl>
    <w:lvl w:ilvl="4" w:tplc="AEF8F422" w:tentative="1">
      <w:start w:val="1"/>
      <w:numFmt w:val="bullet"/>
      <w:lvlText w:val="•"/>
      <w:lvlJc w:val="left"/>
      <w:pPr>
        <w:tabs>
          <w:tab w:val="num" w:pos="3600"/>
        </w:tabs>
        <w:ind w:left="3600" w:hanging="360"/>
      </w:pPr>
      <w:rPr>
        <w:rFonts w:ascii="Arial" w:hAnsi="Arial" w:hint="default"/>
      </w:rPr>
    </w:lvl>
    <w:lvl w:ilvl="5" w:tplc="6F5A642C" w:tentative="1">
      <w:start w:val="1"/>
      <w:numFmt w:val="bullet"/>
      <w:lvlText w:val="•"/>
      <w:lvlJc w:val="left"/>
      <w:pPr>
        <w:tabs>
          <w:tab w:val="num" w:pos="4320"/>
        </w:tabs>
        <w:ind w:left="4320" w:hanging="360"/>
      </w:pPr>
      <w:rPr>
        <w:rFonts w:ascii="Arial" w:hAnsi="Arial" w:hint="default"/>
      </w:rPr>
    </w:lvl>
    <w:lvl w:ilvl="6" w:tplc="8234954C" w:tentative="1">
      <w:start w:val="1"/>
      <w:numFmt w:val="bullet"/>
      <w:lvlText w:val="•"/>
      <w:lvlJc w:val="left"/>
      <w:pPr>
        <w:tabs>
          <w:tab w:val="num" w:pos="5040"/>
        </w:tabs>
        <w:ind w:left="5040" w:hanging="360"/>
      </w:pPr>
      <w:rPr>
        <w:rFonts w:ascii="Arial" w:hAnsi="Arial" w:hint="default"/>
      </w:rPr>
    </w:lvl>
    <w:lvl w:ilvl="7" w:tplc="0A30335C" w:tentative="1">
      <w:start w:val="1"/>
      <w:numFmt w:val="bullet"/>
      <w:lvlText w:val="•"/>
      <w:lvlJc w:val="left"/>
      <w:pPr>
        <w:tabs>
          <w:tab w:val="num" w:pos="5760"/>
        </w:tabs>
        <w:ind w:left="5760" w:hanging="360"/>
      </w:pPr>
      <w:rPr>
        <w:rFonts w:ascii="Arial" w:hAnsi="Arial" w:hint="default"/>
      </w:rPr>
    </w:lvl>
    <w:lvl w:ilvl="8" w:tplc="99723B5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A932AEB"/>
    <w:multiLevelType w:val="hybridMultilevel"/>
    <w:tmpl w:val="8B3A93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761928"/>
    <w:multiLevelType w:val="hybridMultilevel"/>
    <w:tmpl w:val="7CC03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3">
      <w:start w:val="1"/>
      <w:numFmt w:val="bullet"/>
      <w:lvlText w:val="o"/>
      <w:lvlJc w:val="left"/>
      <w:pPr>
        <w:ind w:left="2880" w:hanging="360"/>
      </w:pPr>
      <w:rPr>
        <w:rFonts w:ascii="Courier New" w:hAnsi="Courier New" w:cs="Courier New"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9E1109"/>
    <w:multiLevelType w:val="hybridMultilevel"/>
    <w:tmpl w:val="508EF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3">
      <w:start w:val="1"/>
      <w:numFmt w:val="bullet"/>
      <w:lvlText w:val="o"/>
      <w:lvlJc w:val="left"/>
      <w:pPr>
        <w:ind w:left="2880" w:hanging="360"/>
      </w:pPr>
      <w:rPr>
        <w:rFonts w:ascii="Courier New" w:hAnsi="Courier New" w:cs="Courier New"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B77843"/>
    <w:multiLevelType w:val="hybridMultilevel"/>
    <w:tmpl w:val="FA7E74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A538F2"/>
    <w:multiLevelType w:val="multilevel"/>
    <w:tmpl w:val="97B20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01A0F89"/>
    <w:multiLevelType w:val="hybridMultilevel"/>
    <w:tmpl w:val="8B3A93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C35B08"/>
    <w:multiLevelType w:val="hybridMultilevel"/>
    <w:tmpl w:val="19DA11A8"/>
    <w:lvl w:ilvl="0" w:tplc="A538CAF4">
      <w:start w:val="1"/>
      <w:numFmt w:val="bullet"/>
      <w:lvlText w:val="•"/>
      <w:lvlJc w:val="left"/>
      <w:pPr>
        <w:tabs>
          <w:tab w:val="num" w:pos="720"/>
        </w:tabs>
        <w:ind w:left="720" w:hanging="360"/>
      </w:pPr>
      <w:rPr>
        <w:rFonts w:ascii="Arial" w:hAnsi="Arial" w:hint="default"/>
      </w:rPr>
    </w:lvl>
    <w:lvl w:ilvl="1" w:tplc="735E6EC8" w:tentative="1">
      <w:start w:val="1"/>
      <w:numFmt w:val="bullet"/>
      <w:lvlText w:val="•"/>
      <w:lvlJc w:val="left"/>
      <w:pPr>
        <w:tabs>
          <w:tab w:val="num" w:pos="1440"/>
        </w:tabs>
        <w:ind w:left="1440" w:hanging="360"/>
      </w:pPr>
      <w:rPr>
        <w:rFonts w:ascii="Arial" w:hAnsi="Arial" w:hint="default"/>
      </w:rPr>
    </w:lvl>
    <w:lvl w:ilvl="2" w:tplc="65B2E1B2" w:tentative="1">
      <w:start w:val="1"/>
      <w:numFmt w:val="bullet"/>
      <w:lvlText w:val="•"/>
      <w:lvlJc w:val="left"/>
      <w:pPr>
        <w:tabs>
          <w:tab w:val="num" w:pos="2160"/>
        </w:tabs>
        <w:ind w:left="2160" w:hanging="360"/>
      </w:pPr>
      <w:rPr>
        <w:rFonts w:ascii="Arial" w:hAnsi="Arial" w:hint="default"/>
      </w:rPr>
    </w:lvl>
    <w:lvl w:ilvl="3" w:tplc="F6F6CF4A" w:tentative="1">
      <w:start w:val="1"/>
      <w:numFmt w:val="bullet"/>
      <w:lvlText w:val="•"/>
      <w:lvlJc w:val="left"/>
      <w:pPr>
        <w:tabs>
          <w:tab w:val="num" w:pos="2880"/>
        </w:tabs>
        <w:ind w:left="2880" w:hanging="360"/>
      </w:pPr>
      <w:rPr>
        <w:rFonts w:ascii="Arial" w:hAnsi="Arial" w:hint="default"/>
      </w:rPr>
    </w:lvl>
    <w:lvl w:ilvl="4" w:tplc="D9A64132" w:tentative="1">
      <w:start w:val="1"/>
      <w:numFmt w:val="bullet"/>
      <w:lvlText w:val="•"/>
      <w:lvlJc w:val="left"/>
      <w:pPr>
        <w:tabs>
          <w:tab w:val="num" w:pos="3600"/>
        </w:tabs>
        <w:ind w:left="3600" w:hanging="360"/>
      </w:pPr>
      <w:rPr>
        <w:rFonts w:ascii="Arial" w:hAnsi="Arial" w:hint="default"/>
      </w:rPr>
    </w:lvl>
    <w:lvl w:ilvl="5" w:tplc="98F8E2AA" w:tentative="1">
      <w:start w:val="1"/>
      <w:numFmt w:val="bullet"/>
      <w:lvlText w:val="•"/>
      <w:lvlJc w:val="left"/>
      <w:pPr>
        <w:tabs>
          <w:tab w:val="num" w:pos="4320"/>
        </w:tabs>
        <w:ind w:left="4320" w:hanging="360"/>
      </w:pPr>
      <w:rPr>
        <w:rFonts w:ascii="Arial" w:hAnsi="Arial" w:hint="default"/>
      </w:rPr>
    </w:lvl>
    <w:lvl w:ilvl="6" w:tplc="504E4526" w:tentative="1">
      <w:start w:val="1"/>
      <w:numFmt w:val="bullet"/>
      <w:lvlText w:val="•"/>
      <w:lvlJc w:val="left"/>
      <w:pPr>
        <w:tabs>
          <w:tab w:val="num" w:pos="5040"/>
        </w:tabs>
        <w:ind w:left="5040" w:hanging="360"/>
      </w:pPr>
      <w:rPr>
        <w:rFonts w:ascii="Arial" w:hAnsi="Arial" w:hint="default"/>
      </w:rPr>
    </w:lvl>
    <w:lvl w:ilvl="7" w:tplc="40F2FA68" w:tentative="1">
      <w:start w:val="1"/>
      <w:numFmt w:val="bullet"/>
      <w:lvlText w:val="•"/>
      <w:lvlJc w:val="left"/>
      <w:pPr>
        <w:tabs>
          <w:tab w:val="num" w:pos="5760"/>
        </w:tabs>
        <w:ind w:left="5760" w:hanging="360"/>
      </w:pPr>
      <w:rPr>
        <w:rFonts w:ascii="Arial" w:hAnsi="Arial" w:hint="default"/>
      </w:rPr>
    </w:lvl>
    <w:lvl w:ilvl="8" w:tplc="1B6E8B6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4A13E8D"/>
    <w:multiLevelType w:val="hybridMultilevel"/>
    <w:tmpl w:val="BE8EE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797CB6"/>
    <w:multiLevelType w:val="hybridMultilevel"/>
    <w:tmpl w:val="33C80876"/>
    <w:lvl w:ilvl="0" w:tplc="0809000F">
      <w:start w:val="6"/>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F0E2928"/>
    <w:multiLevelType w:val="hybridMultilevel"/>
    <w:tmpl w:val="206C35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D71B0C"/>
    <w:multiLevelType w:val="hybridMultilevel"/>
    <w:tmpl w:val="B7F849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3238B1"/>
    <w:multiLevelType w:val="hybridMultilevel"/>
    <w:tmpl w:val="26BECE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0"/>
  </w:num>
  <w:num w:numId="4">
    <w:abstractNumId w:val="7"/>
  </w:num>
  <w:num w:numId="5">
    <w:abstractNumId w:val="14"/>
  </w:num>
  <w:num w:numId="6">
    <w:abstractNumId w:val="19"/>
  </w:num>
  <w:num w:numId="7">
    <w:abstractNumId w:val="11"/>
  </w:num>
  <w:num w:numId="8">
    <w:abstractNumId w:val="6"/>
  </w:num>
  <w:num w:numId="9">
    <w:abstractNumId w:val="13"/>
  </w:num>
  <w:num w:numId="10">
    <w:abstractNumId w:val="8"/>
  </w:num>
  <w:num w:numId="11">
    <w:abstractNumId w:val="17"/>
  </w:num>
  <w:num w:numId="12">
    <w:abstractNumId w:val="15"/>
  </w:num>
  <w:num w:numId="13">
    <w:abstractNumId w:val="3"/>
  </w:num>
  <w:num w:numId="14">
    <w:abstractNumId w:val="9"/>
  </w:num>
  <w:num w:numId="15">
    <w:abstractNumId w:val="10"/>
  </w:num>
  <w:num w:numId="16">
    <w:abstractNumId w:val="2"/>
  </w:num>
  <w:num w:numId="17">
    <w:abstractNumId w:val="4"/>
  </w:num>
  <w:num w:numId="18">
    <w:abstractNumId w:val="1"/>
  </w:num>
  <w:num w:numId="19">
    <w:abstractNumId w:val="16"/>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revisionView w:inkAnnotations="0"/>
  <w:doNotTrackFormattin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93F87"/>
    <w:rsid w:val="00000654"/>
    <w:rsid w:val="000053AE"/>
    <w:rsid w:val="000065F9"/>
    <w:rsid w:val="00011161"/>
    <w:rsid w:val="00015667"/>
    <w:rsid w:val="000161A0"/>
    <w:rsid w:val="00021088"/>
    <w:rsid w:val="000238FC"/>
    <w:rsid w:val="00026104"/>
    <w:rsid w:val="00027703"/>
    <w:rsid w:val="000326BD"/>
    <w:rsid w:val="000345D7"/>
    <w:rsid w:val="0003779B"/>
    <w:rsid w:val="00037C18"/>
    <w:rsid w:val="0004408E"/>
    <w:rsid w:val="0004424B"/>
    <w:rsid w:val="000448CF"/>
    <w:rsid w:val="00044C20"/>
    <w:rsid w:val="0004672D"/>
    <w:rsid w:val="00047848"/>
    <w:rsid w:val="00051667"/>
    <w:rsid w:val="000532F0"/>
    <w:rsid w:val="00055287"/>
    <w:rsid w:val="0006404A"/>
    <w:rsid w:val="00064E56"/>
    <w:rsid w:val="00072590"/>
    <w:rsid w:val="00073CB8"/>
    <w:rsid w:val="000813CA"/>
    <w:rsid w:val="000822EE"/>
    <w:rsid w:val="00085832"/>
    <w:rsid w:val="00090138"/>
    <w:rsid w:val="000924C6"/>
    <w:rsid w:val="0009312B"/>
    <w:rsid w:val="000A06A4"/>
    <w:rsid w:val="000A08D6"/>
    <w:rsid w:val="000A1326"/>
    <w:rsid w:val="000A2D8A"/>
    <w:rsid w:val="000A33CC"/>
    <w:rsid w:val="000A5B3A"/>
    <w:rsid w:val="000A5BF7"/>
    <w:rsid w:val="000A601B"/>
    <w:rsid w:val="000B3358"/>
    <w:rsid w:val="000B39C7"/>
    <w:rsid w:val="000B5611"/>
    <w:rsid w:val="000B61AC"/>
    <w:rsid w:val="000C3DAE"/>
    <w:rsid w:val="000C4CAA"/>
    <w:rsid w:val="000C5258"/>
    <w:rsid w:val="000C5809"/>
    <w:rsid w:val="000C754D"/>
    <w:rsid w:val="000C7EBE"/>
    <w:rsid w:val="000D25A9"/>
    <w:rsid w:val="000D4B60"/>
    <w:rsid w:val="000D4B95"/>
    <w:rsid w:val="000D5901"/>
    <w:rsid w:val="000D5F4C"/>
    <w:rsid w:val="000E0024"/>
    <w:rsid w:val="000E11FE"/>
    <w:rsid w:val="000E24C9"/>
    <w:rsid w:val="000E2CF9"/>
    <w:rsid w:val="000E70CA"/>
    <w:rsid w:val="000F074A"/>
    <w:rsid w:val="000F70CE"/>
    <w:rsid w:val="00101D38"/>
    <w:rsid w:val="001024ED"/>
    <w:rsid w:val="00102886"/>
    <w:rsid w:val="00102D13"/>
    <w:rsid w:val="00102DA1"/>
    <w:rsid w:val="0010341E"/>
    <w:rsid w:val="00104746"/>
    <w:rsid w:val="00106231"/>
    <w:rsid w:val="0010653A"/>
    <w:rsid w:val="001069F4"/>
    <w:rsid w:val="00106FB3"/>
    <w:rsid w:val="0011006C"/>
    <w:rsid w:val="00111BE7"/>
    <w:rsid w:val="00112827"/>
    <w:rsid w:val="00114168"/>
    <w:rsid w:val="00115AD4"/>
    <w:rsid w:val="00121C64"/>
    <w:rsid w:val="001230DE"/>
    <w:rsid w:val="0012317E"/>
    <w:rsid w:val="00123EA7"/>
    <w:rsid w:val="00123F00"/>
    <w:rsid w:val="00125A89"/>
    <w:rsid w:val="00126E4F"/>
    <w:rsid w:val="00127935"/>
    <w:rsid w:val="00131488"/>
    <w:rsid w:val="00131700"/>
    <w:rsid w:val="00133873"/>
    <w:rsid w:val="00134BB4"/>
    <w:rsid w:val="001355AA"/>
    <w:rsid w:val="001369A1"/>
    <w:rsid w:val="0014055C"/>
    <w:rsid w:val="00141BC8"/>
    <w:rsid w:val="00150B4D"/>
    <w:rsid w:val="00150F32"/>
    <w:rsid w:val="001525F1"/>
    <w:rsid w:val="0015584C"/>
    <w:rsid w:val="0015668E"/>
    <w:rsid w:val="001626F2"/>
    <w:rsid w:val="0016341A"/>
    <w:rsid w:val="00163A66"/>
    <w:rsid w:val="001642EE"/>
    <w:rsid w:val="00164E4F"/>
    <w:rsid w:val="0016556D"/>
    <w:rsid w:val="00166B72"/>
    <w:rsid w:val="0017283D"/>
    <w:rsid w:val="00176113"/>
    <w:rsid w:val="0018140E"/>
    <w:rsid w:val="00182EFB"/>
    <w:rsid w:val="001833D1"/>
    <w:rsid w:val="00184539"/>
    <w:rsid w:val="00185D61"/>
    <w:rsid w:val="00185EEA"/>
    <w:rsid w:val="001908B9"/>
    <w:rsid w:val="00191420"/>
    <w:rsid w:val="001926BF"/>
    <w:rsid w:val="00193A5B"/>
    <w:rsid w:val="00197390"/>
    <w:rsid w:val="001A3E6F"/>
    <w:rsid w:val="001A5155"/>
    <w:rsid w:val="001A7BB1"/>
    <w:rsid w:val="001B49AC"/>
    <w:rsid w:val="001B4FBD"/>
    <w:rsid w:val="001B5A64"/>
    <w:rsid w:val="001B7888"/>
    <w:rsid w:val="001C3BD0"/>
    <w:rsid w:val="001C79A6"/>
    <w:rsid w:val="001D4B71"/>
    <w:rsid w:val="001D745E"/>
    <w:rsid w:val="001E0CC7"/>
    <w:rsid w:val="001E2F6A"/>
    <w:rsid w:val="001E446C"/>
    <w:rsid w:val="001E7112"/>
    <w:rsid w:val="001F0D83"/>
    <w:rsid w:val="001F1E0A"/>
    <w:rsid w:val="001F5229"/>
    <w:rsid w:val="001F609D"/>
    <w:rsid w:val="001F6841"/>
    <w:rsid w:val="001F688C"/>
    <w:rsid w:val="001F6C67"/>
    <w:rsid w:val="00200D72"/>
    <w:rsid w:val="0020211C"/>
    <w:rsid w:val="002050B3"/>
    <w:rsid w:val="00205635"/>
    <w:rsid w:val="002076D4"/>
    <w:rsid w:val="00211866"/>
    <w:rsid w:val="00214D90"/>
    <w:rsid w:val="002164AA"/>
    <w:rsid w:val="002170BA"/>
    <w:rsid w:val="0021742C"/>
    <w:rsid w:val="002208A8"/>
    <w:rsid w:val="00222B33"/>
    <w:rsid w:val="0022475F"/>
    <w:rsid w:val="00227AD2"/>
    <w:rsid w:val="002309DE"/>
    <w:rsid w:val="00232BDE"/>
    <w:rsid w:val="002407F6"/>
    <w:rsid w:val="00240A0A"/>
    <w:rsid w:val="00240EC4"/>
    <w:rsid w:val="002505B3"/>
    <w:rsid w:val="002526E4"/>
    <w:rsid w:val="00254A05"/>
    <w:rsid w:val="0025781B"/>
    <w:rsid w:val="0026044E"/>
    <w:rsid w:val="002630CE"/>
    <w:rsid w:val="00266A6F"/>
    <w:rsid w:val="0027079A"/>
    <w:rsid w:val="002708E1"/>
    <w:rsid w:val="00273805"/>
    <w:rsid w:val="00276F2F"/>
    <w:rsid w:val="0027732A"/>
    <w:rsid w:val="00280810"/>
    <w:rsid w:val="00281F73"/>
    <w:rsid w:val="00282714"/>
    <w:rsid w:val="00282B37"/>
    <w:rsid w:val="002837D5"/>
    <w:rsid w:val="00285B30"/>
    <w:rsid w:val="00286C42"/>
    <w:rsid w:val="00286DFC"/>
    <w:rsid w:val="0029066B"/>
    <w:rsid w:val="002919D6"/>
    <w:rsid w:val="00294459"/>
    <w:rsid w:val="002960D4"/>
    <w:rsid w:val="00297030"/>
    <w:rsid w:val="002A06F5"/>
    <w:rsid w:val="002A32FF"/>
    <w:rsid w:val="002A638F"/>
    <w:rsid w:val="002A77CD"/>
    <w:rsid w:val="002A7E38"/>
    <w:rsid w:val="002B0B2B"/>
    <w:rsid w:val="002C0B79"/>
    <w:rsid w:val="002C4204"/>
    <w:rsid w:val="002C49B9"/>
    <w:rsid w:val="002C513D"/>
    <w:rsid w:val="002C54B1"/>
    <w:rsid w:val="002C57ED"/>
    <w:rsid w:val="002C6C08"/>
    <w:rsid w:val="002C7B7E"/>
    <w:rsid w:val="002D0670"/>
    <w:rsid w:val="002D1987"/>
    <w:rsid w:val="002D4D7E"/>
    <w:rsid w:val="002D568C"/>
    <w:rsid w:val="002D7327"/>
    <w:rsid w:val="002E0A0A"/>
    <w:rsid w:val="002E0AFD"/>
    <w:rsid w:val="002E29BC"/>
    <w:rsid w:val="002E4D9A"/>
    <w:rsid w:val="002E59D1"/>
    <w:rsid w:val="002E6302"/>
    <w:rsid w:val="002E6B76"/>
    <w:rsid w:val="002F0572"/>
    <w:rsid w:val="002F1559"/>
    <w:rsid w:val="002F2E4C"/>
    <w:rsid w:val="002F349C"/>
    <w:rsid w:val="002F3E40"/>
    <w:rsid w:val="002F76E4"/>
    <w:rsid w:val="0030065C"/>
    <w:rsid w:val="00301251"/>
    <w:rsid w:val="00303E54"/>
    <w:rsid w:val="003048CD"/>
    <w:rsid w:val="003067B0"/>
    <w:rsid w:val="00307773"/>
    <w:rsid w:val="00311405"/>
    <w:rsid w:val="0031541A"/>
    <w:rsid w:val="003165BE"/>
    <w:rsid w:val="00316DE6"/>
    <w:rsid w:val="003244E9"/>
    <w:rsid w:val="00324B05"/>
    <w:rsid w:val="00327AFB"/>
    <w:rsid w:val="00330B13"/>
    <w:rsid w:val="003334D6"/>
    <w:rsid w:val="003342B5"/>
    <w:rsid w:val="00334E75"/>
    <w:rsid w:val="003446F9"/>
    <w:rsid w:val="00344C98"/>
    <w:rsid w:val="00345A84"/>
    <w:rsid w:val="00346460"/>
    <w:rsid w:val="0035189D"/>
    <w:rsid w:val="003529C4"/>
    <w:rsid w:val="00355FF9"/>
    <w:rsid w:val="0036017F"/>
    <w:rsid w:val="00360346"/>
    <w:rsid w:val="00361F8E"/>
    <w:rsid w:val="00364B54"/>
    <w:rsid w:val="00364C97"/>
    <w:rsid w:val="00370450"/>
    <w:rsid w:val="00370D42"/>
    <w:rsid w:val="003745DA"/>
    <w:rsid w:val="00376A56"/>
    <w:rsid w:val="00382C85"/>
    <w:rsid w:val="00382EF0"/>
    <w:rsid w:val="00384F03"/>
    <w:rsid w:val="0039088C"/>
    <w:rsid w:val="003934FE"/>
    <w:rsid w:val="003938BE"/>
    <w:rsid w:val="00394140"/>
    <w:rsid w:val="003A2B17"/>
    <w:rsid w:val="003A488B"/>
    <w:rsid w:val="003A73F7"/>
    <w:rsid w:val="003A7FB3"/>
    <w:rsid w:val="003B56A5"/>
    <w:rsid w:val="003C0B1C"/>
    <w:rsid w:val="003C0E3D"/>
    <w:rsid w:val="003C2A82"/>
    <w:rsid w:val="003C2AFD"/>
    <w:rsid w:val="003C2E00"/>
    <w:rsid w:val="003C30D6"/>
    <w:rsid w:val="003C36D3"/>
    <w:rsid w:val="003C3B05"/>
    <w:rsid w:val="003C3E96"/>
    <w:rsid w:val="003C4F31"/>
    <w:rsid w:val="003C568B"/>
    <w:rsid w:val="003C737E"/>
    <w:rsid w:val="003D0A35"/>
    <w:rsid w:val="003D0FC0"/>
    <w:rsid w:val="003D46ED"/>
    <w:rsid w:val="003D644C"/>
    <w:rsid w:val="003D67C1"/>
    <w:rsid w:val="003E15D2"/>
    <w:rsid w:val="003E285A"/>
    <w:rsid w:val="003E3C20"/>
    <w:rsid w:val="003E3F01"/>
    <w:rsid w:val="003E569C"/>
    <w:rsid w:val="003E6BA7"/>
    <w:rsid w:val="003F1513"/>
    <w:rsid w:val="003F2E94"/>
    <w:rsid w:val="003F65AD"/>
    <w:rsid w:val="003F676B"/>
    <w:rsid w:val="00400FFA"/>
    <w:rsid w:val="00403F30"/>
    <w:rsid w:val="00404E34"/>
    <w:rsid w:val="004054ED"/>
    <w:rsid w:val="00407C69"/>
    <w:rsid w:val="00415F1E"/>
    <w:rsid w:val="00416526"/>
    <w:rsid w:val="00420356"/>
    <w:rsid w:val="00423541"/>
    <w:rsid w:val="00424077"/>
    <w:rsid w:val="004249D7"/>
    <w:rsid w:val="00425896"/>
    <w:rsid w:val="00430D0B"/>
    <w:rsid w:val="0043153C"/>
    <w:rsid w:val="004317B9"/>
    <w:rsid w:val="004325CD"/>
    <w:rsid w:val="00432A75"/>
    <w:rsid w:val="004342E0"/>
    <w:rsid w:val="004473E6"/>
    <w:rsid w:val="00447627"/>
    <w:rsid w:val="00451E4B"/>
    <w:rsid w:val="00452047"/>
    <w:rsid w:val="004637A2"/>
    <w:rsid w:val="00465480"/>
    <w:rsid w:val="004667F8"/>
    <w:rsid w:val="00467B4B"/>
    <w:rsid w:val="00470F27"/>
    <w:rsid w:val="00472D3A"/>
    <w:rsid w:val="0047710B"/>
    <w:rsid w:val="00480225"/>
    <w:rsid w:val="0048056D"/>
    <w:rsid w:val="0048115E"/>
    <w:rsid w:val="004815FC"/>
    <w:rsid w:val="0048186C"/>
    <w:rsid w:val="00482192"/>
    <w:rsid w:val="004825B4"/>
    <w:rsid w:val="00484B3F"/>
    <w:rsid w:val="00486DC0"/>
    <w:rsid w:val="00493F87"/>
    <w:rsid w:val="0049417A"/>
    <w:rsid w:val="004944FD"/>
    <w:rsid w:val="004977E8"/>
    <w:rsid w:val="004A0D66"/>
    <w:rsid w:val="004A15D3"/>
    <w:rsid w:val="004A182A"/>
    <w:rsid w:val="004A2550"/>
    <w:rsid w:val="004A2F1F"/>
    <w:rsid w:val="004A506D"/>
    <w:rsid w:val="004A5085"/>
    <w:rsid w:val="004A60FB"/>
    <w:rsid w:val="004A6686"/>
    <w:rsid w:val="004A77D8"/>
    <w:rsid w:val="004A7E13"/>
    <w:rsid w:val="004B00FB"/>
    <w:rsid w:val="004B1734"/>
    <w:rsid w:val="004B2461"/>
    <w:rsid w:val="004B3C3A"/>
    <w:rsid w:val="004B55F0"/>
    <w:rsid w:val="004B5AC2"/>
    <w:rsid w:val="004C0339"/>
    <w:rsid w:val="004C0A02"/>
    <w:rsid w:val="004C68A7"/>
    <w:rsid w:val="004C7CE5"/>
    <w:rsid w:val="004D536B"/>
    <w:rsid w:val="004D5DF2"/>
    <w:rsid w:val="004E429C"/>
    <w:rsid w:val="004E43D4"/>
    <w:rsid w:val="004F22AA"/>
    <w:rsid w:val="004F42B9"/>
    <w:rsid w:val="004F6705"/>
    <w:rsid w:val="005008D6"/>
    <w:rsid w:val="0050116E"/>
    <w:rsid w:val="00503BF3"/>
    <w:rsid w:val="00506C60"/>
    <w:rsid w:val="00510A82"/>
    <w:rsid w:val="00510ED7"/>
    <w:rsid w:val="00512019"/>
    <w:rsid w:val="0051219D"/>
    <w:rsid w:val="00513480"/>
    <w:rsid w:val="005135F9"/>
    <w:rsid w:val="00514587"/>
    <w:rsid w:val="0051460B"/>
    <w:rsid w:val="00515C73"/>
    <w:rsid w:val="0051618E"/>
    <w:rsid w:val="00516B9B"/>
    <w:rsid w:val="005209FC"/>
    <w:rsid w:val="00520B5D"/>
    <w:rsid w:val="00521329"/>
    <w:rsid w:val="0052252B"/>
    <w:rsid w:val="00523F70"/>
    <w:rsid w:val="005248BF"/>
    <w:rsid w:val="00526ED8"/>
    <w:rsid w:val="005303DC"/>
    <w:rsid w:val="00534797"/>
    <w:rsid w:val="00535220"/>
    <w:rsid w:val="00535606"/>
    <w:rsid w:val="005378CB"/>
    <w:rsid w:val="00540195"/>
    <w:rsid w:val="00540FE4"/>
    <w:rsid w:val="00543BCD"/>
    <w:rsid w:val="00546D42"/>
    <w:rsid w:val="00550BEA"/>
    <w:rsid w:val="00550E28"/>
    <w:rsid w:val="00552310"/>
    <w:rsid w:val="00553352"/>
    <w:rsid w:val="00553941"/>
    <w:rsid w:val="00554650"/>
    <w:rsid w:val="00555AE4"/>
    <w:rsid w:val="005659A0"/>
    <w:rsid w:val="00565A77"/>
    <w:rsid w:val="00565D33"/>
    <w:rsid w:val="00566AEC"/>
    <w:rsid w:val="00573C76"/>
    <w:rsid w:val="0057455C"/>
    <w:rsid w:val="00575E9F"/>
    <w:rsid w:val="00577178"/>
    <w:rsid w:val="005808F4"/>
    <w:rsid w:val="00581049"/>
    <w:rsid w:val="00581961"/>
    <w:rsid w:val="00585158"/>
    <w:rsid w:val="00585161"/>
    <w:rsid w:val="00586D2F"/>
    <w:rsid w:val="00587970"/>
    <w:rsid w:val="00587B11"/>
    <w:rsid w:val="005912A6"/>
    <w:rsid w:val="005963B4"/>
    <w:rsid w:val="005A0136"/>
    <w:rsid w:val="005A1D4B"/>
    <w:rsid w:val="005A4085"/>
    <w:rsid w:val="005A51C6"/>
    <w:rsid w:val="005A5B13"/>
    <w:rsid w:val="005A6326"/>
    <w:rsid w:val="005A7384"/>
    <w:rsid w:val="005B2291"/>
    <w:rsid w:val="005B325C"/>
    <w:rsid w:val="005B78BB"/>
    <w:rsid w:val="005C166E"/>
    <w:rsid w:val="005C3F5E"/>
    <w:rsid w:val="005C74A4"/>
    <w:rsid w:val="005D6410"/>
    <w:rsid w:val="005E2677"/>
    <w:rsid w:val="005E2B1E"/>
    <w:rsid w:val="005E556A"/>
    <w:rsid w:val="005F07B2"/>
    <w:rsid w:val="005F1E65"/>
    <w:rsid w:val="005F2A59"/>
    <w:rsid w:val="005F4F18"/>
    <w:rsid w:val="006004C5"/>
    <w:rsid w:val="0060057B"/>
    <w:rsid w:val="00602909"/>
    <w:rsid w:val="006036C3"/>
    <w:rsid w:val="00604BA1"/>
    <w:rsid w:val="006052F1"/>
    <w:rsid w:val="00605671"/>
    <w:rsid w:val="006063B0"/>
    <w:rsid w:val="00607572"/>
    <w:rsid w:val="00607B04"/>
    <w:rsid w:val="006106D8"/>
    <w:rsid w:val="00612A60"/>
    <w:rsid w:val="00613AA3"/>
    <w:rsid w:val="006157B8"/>
    <w:rsid w:val="00615C6D"/>
    <w:rsid w:val="00621CFB"/>
    <w:rsid w:val="00622D10"/>
    <w:rsid w:val="006253E1"/>
    <w:rsid w:val="00625A9B"/>
    <w:rsid w:val="00625B99"/>
    <w:rsid w:val="0063169C"/>
    <w:rsid w:val="00635E38"/>
    <w:rsid w:val="006409B4"/>
    <w:rsid w:val="00643DCC"/>
    <w:rsid w:val="00646D8E"/>
    <w:rsid w:val="00653703"/>
    <w:rsid w:val="00655950"/>
    <w:rsid w:val="006563A9"/>
    <w:rsid w:val="00656AF3"/>
    <w:rsid w:val="00661A1E"/>
    <w:rsid w:val="00662B2C"/>
    <w:rsid w:val="006649B5"/>
    <w:rsid w:val="00665C52"/>
    <w:rsid w:val="00666F5F"/>
    <w:rsid w:val="0066746E"/>
    <w:rsid w:val="00671639"/>
    <w:rsid w:val="00671BD0"/>
    <w:rsid w:val="00674D18"/>
    <w:rsid w:val="006767EA"/>
    <w:rsid w:val="00681188"/>
    <w:rsid w:val="0068281B"/>
    <w:rsid w:val="00686EF2"/>
    <w:rsid w:val="00692D4E"/>
    <w:rsid w:val="00693099"/>
    <w:rsid w:val="00693F54"/>
    <w:rsid w:val="006A1441"/>
    <w:rsid w:val="006A2725"/>
    <w:rsid w:val="006A3004"/>
    <w:rsid w:val="006A48EF"/>
    <w:rsid w:val="006A60BE"/>
    <w:rsid w:val="006A6A8C"/>
    <w:rsid w:val="006B0AFA"/>
    <w:rsid w:val="006B0B3A"/>
    <w:rsid w:val="006B3B88"/>
    <w:rsid w:val="006B6CC3"/>
    <w:rsid w:val="006C1B56"/>
    <w:rsid w:val="006C20B6"/>
    <w:rsid w:val="006C3EB3"/>
    <w:rsid w:val="006C63B9"/>
    <w:rsid w:val="006C6FC1"/>
    <w:rsid w:val="006D0376"/>
    <w:rsid w:val="006D2B19"/>
    <w:rsid w:val="006D308B"/>
    <w:rsid w:val="006D4EDA"/>
    <w:rsid w:val="006D50BA"/>
    <w:rsid w:val="006D73E9"/>
    <w:rsid w:val="006E099B"/>
    <w:rsid w:val="006F1838"/>
    <w:rsid w:val="006F2644"/>
    <w:rsid w:val="006F525D"/>
    <w:rsid w:val="006F6AC2"/>
    <w:rsid w:val="00703E9C"/>
    <w:rsid w:val="0070402E"/>
    <w:rsid w:val="00705B5D"/>
    <w:rsid w:val="00706B68"/>
    <w:rsid w:val="00710B49"/>
    <w:rsid w:val="0071135C"/>
    <w:rsid w:val="00711721"/>
    <w:rsid w:val="00711887"/>
    <w:rsid w:val="007121B9"/>
    <w:rsid w:val="00712533"/>
    <w:rsid w:val="00714AA5"/>
    <w:rsid w:val="00714F12"/>
    <w:rsid w:val="00714FB2"/>
    <w:rsid w:val="00715A87"/>
    <w:rsid w:val="00717486"/>
    <w:rsid w:val="007202A2"/>
    <w:rsid w:val="00720E5B"/>
    <w:rsid w:val="007219D0"/>
    <w:rsid w:val="00721F36"/>
    <w:rsid w:val="00727DDE"/>
    <w:rsid w:val="00730240"/>
    <w:rsid w:val="00731FA6"/>
    <w:rsid w:val="007355C5"/>
    <w:rsid w:val="007417BC"/>
    <w:rsid w:val="00743040"/>
    <w:rsid w:val="0074421D"/>
    <w:rsid w:val="007465D0"/>
    <w:rsid w:val="0074752C"/>
    <w:rsid w:val="0075080A"/>
    <w:rsid w:val="007535D4"/>
    <w:rsid w:val="007542AA"/>
    <w:rsid w:val="0075570F"/>
    <w:rsid w:val="007667CB"/>
    <w:rsid w:val="007716DD"/>
    <w:rsid w:val="00772D85"/>
    <w:rsid w:val="00774361"/>
    <w:rsid w:val="007752AD"/>
    <w:rsid w:val="00775687"/>
    <w:rsid w:val="00775DBD"/>
    <w:rsid w:val="00780439"/>
    <w:rsid w:val="007810C1"/>
    <w:rsid w:val="007823CF"/>
    <w:rsid w:val="00786E0E"/>
    <w:rsid w:val="0079025F"/>
    <w:rsid w:val="00790EC3"/>
    <w:rsid w:val="00791789"/>
    <w:rsid w:val="00794031"/>
    <w:rsid w:val="007948D7"/>
    <w:rsid w:val="00795F6B"/>
    <w:rsid w:val="007A00CF"/>
    <w:rsid w:val="007A0FF1"/>
    <w:rsid w:val="007A1805"/>
    <w:rsid w:val="007A57CC"/>
    <w:rsid w:val="007A7557"/>
    <w:rsid w:val="007B13B9"/>
    <w:rsid w:val="007B2375"/>
    <w:rsid w:val="007B43F9"/>
    <w:rsid w:val="007B44FB"/>
    <w:rsid w:val="007B4BAB"/>
    <w:rsid w:val="007B52D9"/>
    <w:rsid w:val="007C01A6"/>
    <w:rsid w:val="007C28FD"/>
    <w:rsid w:val="007C56CD"/>
    <w:rsid w:val="007C59D6"/>
    <w:rsid w:val="007D08FD"/>
    <w:rsid w:val="007D1FE0"/>
    <w:rsid w:val="007D2B16"/>
    <w:rsid w:val="007D2BF9"/>
    <w:rsid w:val="007D334E"/>
    <w:rsid w:val="007D4C74"/>
    <w:rsid w:val="007E0A3E"/>
    <w:rsid w:val="007E0CCB"/>
    <w:rsid w:val="007E1325"/>
    <w:rsid w:val="007E21F5"/>
    <w:rsid w:val="007E4E3F"/>
    <w:rsid w:val="007E68A0"/>
    <w:rsid w:val="007E69FD"/>
    <w:rsid w:val="007F38EF"/>
    <w:rsid w:val="007F60B1"/>
    <w:rsid w:val="007F715C"/>
    <w:rsid w:val="007F7F75"/>
    <w:rsid w:val="00804DFD"/>
    <w:rsid w:val="008054B2"/>
    <w:rsid w:val="00806AD5"/>
    <w:rsid w:val="008074F7"/>
    <w:rsid w:val="008075DC"/>
    <w:rsid w:val="00811392"/>
    <w:rsid w:val="00811922"/>
    <w:rsid w:val="00813233"/>
    <w:rsid w:val="0081531D"/>
    <w:rsid w:val="00822AA6"/>
    <w:rsid w:val="00822DA5"/>
    <w:rsid w:val="008249C3"/>
    <w:rsid w:val="00827445"/>
    <w:rsid w:val="00831893"/>
    <w:rsid w:val="00834B37"/>
    <w:rsid w:val="0083572B"/>
    <w:rsid w:val="0084457C"/>
    <w:rsid w:val="00845106"/>
    <w:rsid w:val="008455D5"/>
    <w:rsid w:val="00845A5A"/>
    <w:rsid w:val="00846E9E"/>
    <w:rsid w:val="008500C2"/>
    <w:rsid w:val="0085090E"/>
    <w:rsid w:val="0085186D"/>
    <w:rsid w:val="00854605"/>
    <w:rsid w:val="008550DC"/>
    <w:rsid w:val="00856BA4"/>
    <w:rsid w:val="00857EBF"/>
    <w:rsid w:val="00862A6B"/>
    <w:rsid w:val="00864830"/>
    <w:rsid w:val="00865EF4"/>
    <w:rsid w:val="008663F4"/>
    <w:rsid w:val="008731A7"/>
    <w:rsid w:val="0087393D"/>
    <w:rsid w:val="00873C0C"/>
    <w:rsid w:val="00876AE0"/>
    <w:rsid w:val="0087795B"/>
    <w:rsid w:val="00881F20"/>
    <w:rsid w:val="0088203D"/>
    <w:rsid w:val="00882DD9"/>
    <w:rsid w:val="008840E1"/>
    <w:rsid w:val="008856FC"/>
    <w:rsid w:val="00886EB7"/>
    <w:rsid w:val="00891E1F"/>
    <w:rsid w:val="008937FE"/>
    <w:rsid w:val="00896E41"/>
    <w:rsid w:val="00897692"/>
    <w:rsid w:val="008977A5"/>
    <w:rsid w:val="008A0F76"/>
    <w:rsid w:val="008A29F0"/>
    <w:rsid w:val="008A405A"/>
    <w:rsid w:val="008A42A9"/>
    <w:rsid w:val="008A5705"/>
    <w:rsid w:val="008A7B38"/>
    <w:rsid w:val="008B37D0"/>
    <w:rsid w:val="008B4A48"/>
    <w:rsid w:val="008B5443"/>
    <w:rsid w:val="008B7A9A"/>
    <w:rsid w:val="008B7B09"/>
    <w:rsid w:val="008C09FE"/>
    <w:rsid w:val="008C33A3"/>
    <w:rsid w:val="008C37C1"/>
    <w:rsid w:val="008C5D00"/>
    <w:rsid w:val="008C60D6"/>
    <w:rsid w:val="008C6208"/>
    <w:rsid w:val="008D0F48"/>
    <w:rsid w:val="008D265D"/>
    <w:rsid w:val="008D3831"/>
    <w:rsid w:val="008D392E"/>
    <w:rsid w:val="008D5D79"/>
    <w:rsid w:val="008D70D2"/>
    <w:rsid w:val="008E4FB0"/>
    <w:rsid w:val="008E5171"/>
    <w:rsid w:val="008E7166"/>
    <w:rsid w:val="008F0AF3"/>
    <w:rsid w:val="008F15F0"/>
    <w:rsid w:val="008F3150"/>
    <w:rsid w:val="008F4EF4"/>
    <w:rsid w:val="009006B8"/>
    <w:rsid w:val="00900791"/>
    <w:rsid w:val="009028EB"/>
    <w:rsid w:val="0090296D"/>
    <w:rsid w:val="00911EFF"/>
    <w:rsid w:val="0091223D"/>
    <w:rsid w:val="00912BF4"/>
    <w:rsid w:val="00913837"/>
    <w:rsid w:val="00914B11"/>
    <w:rsid w:val="00916583"/>
    <w:rsid w:val="009171FC"/>
    <w:rsid w:val="00920E4D"/>
    <w:rsid w:val="009226A6"/>
    <w:rsid w:val="00924F78"/>
    <w:rsid w:val="00926893"/>
    <w:rsid w:val="009279DA"/>
    <w:rsid w:val="00931020"/>
    <w:rsid w:val="009313A8"/>
    <w:rsid w:val="00932AA2"/>
    <w:rsid w:val="00932D3A"/>
    <w:rsid w:val="009368EA"/>
    <w:rsid w:val="00936D2B"/>
    <w:rsid w:val="00936FD4"/>
    <w:rsid w:val="00937AC9"/>
    <w:rsid w:val="00937E95"/>
    <w:rsid w:val="0094328D"/>
    <w:rsid w:val="00950BCD"/>
    <w:rsid w:val="009557F6"/>
    <w:rsid w:val="009619E8"/>
    <w:rsid w:val="00962C24"/>
    <w:rsid w:val="00965DC0"/>
    <w:rsid w:val="00966339"/>
    <w:rsid w:val="00967474"/>
    <w:rsid w:val="00967879"/>
    <w:rsid w:val="00974C09"/>
    <w:rsid w:val="009847D8"/>
    <w:rsid w:val="00984D78"/>
    <w:rsid w:val="00985212"/>
    <w:rsid w:val="00985603"/>
    <w:rsid w:val="00986480"/>
    <w:rsid w:val="00986B68"/>
    <w:rsid w:val="00987B2C"/>
    <w:rsid w:val="00990321"/>
    <w:rsid w:val="00990690"/>
    <w:rsid w:val="00990C8A"/>
    <w:rsid w:val="009926E1"/>
    <w:rsid w:val="0099362B"/>
    <w:rsid w:val="00995CEC"/>
    <w:rsid w:val="009A16B2"/>
    <w:rsid w:val="009A191B"/>
    <w:rsid w:val="009A6B92"/>
    <w:rsid w:val="009A73FF"/>
    <w:rsid w:val="009B0643"/>
    <w:rsid w:val="009B0A89"/>
    <w:rsid w:val="009B14CC"/>
    <w:rsid w:val="009B1707"/>
    <w:rsid w:val="009B178B"/>
    <w:rsid w:val="009B4AE0"/>
    <w:rsid w:val="009B532F"/>
    <w:rsid w:val="009B53E6"/>
    <w:rsid w:val="009B72B2"/>
    <w:rsid w:val="009C37C6"/>
    <w:rsid w:val="009C4779"/>
    <w:rsid w:val="009C636F"/>
    <w:rsid w:val="009D2C14"/>
    <w:rsid w:val="009D357B"/>
    <w:rsid w:val="009D4E05"/>
    <w:rsid w:val="009D50D0"/>
    <w:rsid w:val="009D67B6"/>
    <w:rsid w:val="009D6815"/>
    <w:rsid w:val="009D7105"/>
    <w:rsid w:val="009E24E9"/>
    <w:rsid w:val="009E4969"/>
    <w:rsid w:val="009E4B44"/>
    <w:rsid w:val="009E560E"/>
    <w:rsid w:val="009E5744"/>
    <w:rsid w:val="009E5AFE"/>
    <w:rsid w:val="009F1D73"/>
    <w:rsid w:val="009F3A79"/>
    <w:rsid w:val="009F4529"/>
    <w:rsid w:val="009F4ABF"/>
    <w:rsid w:val="009F5A88"/>
    <w:rsid w:val="00A01967"/>
    <w:rsid w:val="00A022B3"/>
    <w:rsid w:val="00A02435"/>
    <w:rsid w:val="00A028F5"/>
    <w:rsid w:val="00A07129"/>
    <w:rsid w:val="00A075B6"/>
    <w:rsid w:val="00A103D4"/>
    <w:rsid w:val="00A12B79"/>
    <w:rsid w:val="00A17D35"/>
    <w:rsid w:val="00A21BEB"/>
    <w:rsid w:val="00A2379A"/>
    <w:rsid w:val="00A23877"/>
    <w:rsid w:val="00A2482E"/>
    <w:rsid w:val="00A306AF"/>
    <w:rsid w:val="00A32856"/>
    <w:rsid w:val="00A3301E"/>
    <w:rsid w:val="00A35B3C"/>
    <w:rsid w:val="00A36765"/>
    <w:rsid w:val="00A37C6E"/>
    <w:rsid w:val="00A40937"/>
    <w:rsid w:val="00A40EEE"/>
    <w:rsid w:val="00A40FA9"/>
    <w:rsid w:val="00A41B0F"/>
    <w:rsid w:val="00A42716"/>
    <w:rsid w:val="00A45C8A"/>
    <w:rsid w:val="00A46D4A"/>
    <w:rsid w:val="00A47454"/>
    <w:rsid w:val="00A516C5"/>
    <w:rsid w:val="00A51D24"/>
    <w:rsid w:val="00A521A4"/>
    <w:rsid w:val="00A52360"/>
    <w:rsid w:val="00A54AE3"/>
    <w:rsid w:val="00A63102"/>
    <w:rsid w:val="00A63817"/>
    <w:rsid w:val="00A647C8"/>
    <w:rsid w:val="00A64DDA"/>
    <w:rsid w:val="00A70281"/>
    <w:rsid w:val="00A7039A"/>
    <w:rsid w:val="00A70573"/>
    <w:rsid w:val="00A72B47"/>
    <w:rsid w:val="00A749C0"/>
    <w:rsid w:val="00A75ABF"/>
    <w:rsid w:val="00A76077"/>
    <w:rsid w:val="00A76845"/>
    <w:rsid w:val="00A76C6B"/>
    <w:rsid w:val="00A8019B"/>
    <w:rsid w:val="00A80B9F"/>
    <w:rsid w:val="00A80CD2"/>
    <w:rsid w:val="00A81834"/>
    <w:rsid w:val="00A84A10"/>
    <w:rsid w:val="00A850D0"/>
    <w:rsid w:val="00A87B46"/>
    <w:rsid w:val="00A92151"/>
    <w:rsid w:val="00A9344D"/>
    <w:rsid w:val="00A9723F"/>
    <w:rsid w:val="00A97339"/>
    <w:rsid w:val="00AA09E5"/>
    <w:rsid w:val="00AA2B69"/>
    <w:rsid w:val="00AA34A5"/>
    <w:rsid w:val="00AA3815"/>
    <w:rsid w:val="00AA4A84"/>
    <w:rsid w:val="00AA5AFA"/>
    <w:rsid w:val="00AA6F91"/>
    <w:rsid w:val="00AA7631"/>
    <w:rsid w:val="00AB0162"/>
    <w:rsid w:val="00AB046E"/>
    <w:rsid w:val="00AB1B2B"/>
    <w:rsid w:val="00AB1CD7"/>
    <w:rsid w:val="00AB3DF0"/>
    <w:rsid w:val="00AB4580"/>
    <w:rsid w:val="00AB49AC"/>
    <w:rsid w:val="00AB50A7"/>
    <w:rsid w:val="00AC2051"/>
    <w:rsid w:val="00AC27D0"/>
    <w:rsid w:val="00AC3C19"/>
    <w:rsid w:val="00AC5CD5"/>
    <w:rsid w:val="00AC5F9F"/>
    <w:rsid w:val="00AD1143"/>
    <w:rsid w:val="00AD185D"/>
    <w:rsid w:val="00AD1C96"/>
    <w:rsid w:val="00AD206C"/>
    <w:rsid w:val="00AD7575"/>
    <w:rsid w:val="00AE0108"/>
    <w:rsid w:val="00AE20E6"/>
    <w:rsid w:val="00AE402A"/>
    <w:rsid w:val="00AF1652"/>
    <w:rsid w:val="00AF1E54"/>
    <w:rsid w:val="00AF4E63"/>
    <w:rsid w:val="00AF5959"/>
    <w:rsid w:val="00AF658D"/>
    <w:rsid w:val="00AF7BE9"/>
    <w:rsid w:val="00B031C4"/>
    <w:rsid w:val="00B034C0"/>
    <w:rsid w:val="00B10F86"/>
    <w:rsid w:val="00B11476"/>
    <w:rsid w:val="00B12D3C"/>
    <w:rsid w:val="00B22688"/>
    <w:rsid w:val="00B258D0"/>
    <w:rsid w:val="00B262AF"/>
    <w:rsid w:val="00B27E3B"/>
    <w:rsid w:val="00B31430"/>
    <w:rsid w:val="00B3399C"/>
    <w:rsid w:val="00B34281"/>
    <w:rsid w:val="00B419B3"/>
    <w:rsid w:val="00B42CC0"/>
    <w:rsid w:val="00B43248"/>
    <w:rsid w:val="00B450C3"/>
    <w:rsid w:val="00B51B46"/>
    <w:rsid w:val="00B573D7"/>
    <w:rsid w:val="00B65E05"/>
    <w:rsid w:val="00B67408"/>
    <w:rsid w:val="00B67E4C"/>
    <w:rsid w:val="00B709AC"/>
    <w:rsid w:val="00B70AF2"/>
    <w:rsid w:val="00B74115"/>
    <w:rsid w:val="00B74D2B"/>
    <w:rsid w:val="00B834E8"/>
    <w:rsid w:val="00B83F1B"/>
    <w:rsid w:val="00B87799"/>
    <w:rsid w:val="00B90141"/>
    <w:rsid w:val="00B907AD"/>
    <w:rsid w:val="00B9105A"/>
    <w:rsid w:val="00B93C93"/>
    <w:rsid w:val="00B942EF"/>
    <w:rsid w:val="00B95E61"/>
    <w:rsid w:val="00BA273A"/>
    <w:rsid w:val="00BA2A80"/>
    <w:rsid w:val="00BA34EA"/>
    <w:rsid w:val="00BA44E0"/>
    <w:rsid w:val="00BA51D8"/>
    <w:rsid w:val="00BA5631"/>
    <w:rsid w:val="00BA7221"/>
    <w:rsid w:val="00BA7C98"/>
    <w:rsid w:val="00BB01FA"/>
    <w:rsid w:val="00BB12D2"/>
    <w:rsid w:val="00BB269B"/>
    <w:rsid w:val="00BB4352"/>
    <w:rsid w:val="00BB44A7"/>
    <w:rsid w:val="00BB45D7"/>
    <w:rsid w:val="00BB57A1"/>
    <w:rsid w:val="00BB7108"/>
    <w:rsid w:val="00BB74D4"/>
    <w:rsid w:val="00BC47BE"/>
    <w:rsid w:val="00BC5289"/>
    <w:rsid w:val="00BC7683"/>
    <w:rsid w:val="00BD3E48"/>
    <w:rsid w:val="00BD5814"/>
    <w:rsid w:val="00BD71F3"/>
    <w:rsid w:val="00BD7FDA"/>
    <w:rsid w:val="00BE0ABD"/>
    <w:rsid w:val="00BE486C"/>
    <w:rsid w:val="00BE5361"/>
    <w:rsid w:val="00BE677D"/>
    <w:rsid w:val="00BF1830"/>
    <w:rsid w:val="00BF2649"/>
    <w:rsid w:val="00BF2668"/>
    <w:rsid w:val="00BF2DF1"/>
    <w:rsid w:val="00BF3F8C"/>
    <w:rsid w:val="00BF48E5"/>
    <w:rsid w:val="00BF5A99"/>
    <w:rsid w:val="00C0050C"/>
    <w:rsid w:val="00C01943"/>
    <w:rsid w:val="00C01C64"/>
    <w:rsid w:val="00C04B1A"/>
    <w:rsid w:val="00C07D9D"/>
    <w:rsid w:val="00C07E9E"/>
    <w:rsid w:val="00C1125E"/>
    <w:rsid w:val="00C13B80"/>
    <w:rsid w:val="00C13C26"/>
    <w:rsid w:val="00C14DCD"/>
    <w:rsid w:val="00C157A7"/>
    <w:rsid w:val="00C21EEE"/>
    <w:rsid w:val="00C22C32"/>
    <w:rsid w:val="00C23844"/>
    <w:rsid w:val="00C252CA"/>
    <w:rsid w:val="00C3048E"/>
    <w:rsid w:val="00C30D1B"/>
    <w:rsid w:val="00C30E10"/>
    <w:rsid w:val="00C3159E"/>
    <w:rsid w:val="00C3238E"/>
    <w:rsid w:val="00C32574"/>
    <w:rsid w:val="00C33F06"/>
    <w:rsid w:val="00C34A44"/>
    <w:rsid w:val="00C3604E"/>
    <w:rsid w:val="00C42A77"/>
    <w:rsid w:val="00C43D3C"/>
    <w:rsid w:val="00C469FC"/>
    <w:rsid w:val="00C50A55"/>
    <w:rsid w:val="00C52A6F"/>
    <w:rsid w:val="00C52E66"/>
    <w:rsid w:val="00C54030"/>
    <w:rsid w:val="00C552A5"/>
    <w:rsid w:val="00C56B77"/>
    <w:rsid w:val="00C60041"/>
    <w:rsid w:val="00C6056E"/>
    <w:rsid w:val="00C61BE4"/>
    <w:rsid w:val="00C64613"/>
    <w:rsid w:val="00C65383"/>
    <w:rsid w:val="00C66D69"/>
    <w:rsid w:val="00C6753F"/>
    <w:rsid w:val="00C70BFB"/>
    <w:rsid w:val="00C746A6"/>
    <w:rsid w:val="00C74ABD"/>
    <w:rsid w:val="00C75A91"/>
    <w:rsid w:val="00C80F0B"/>
    <w:rsid w:val="00C81C5B"/>
    <w:rsid w:val="00C8333E"/>
    <w:rsid w:val="00C83FF6"/>
    <w:rsid w:val="00C84298"/>
    <w:rsid w:val="00C8627E"/>
    <w:rsid w:val="00C87416"/>
    <w:rsid w:val="00C92507"/>
    <w:rsid w:val="00C97884"/>
    <w:rsid w:val="00CA5889"/>
    <w:rsid w:val="00CA5A79"/>
    <w:rsid w:val="00CA770F"/>
    <w:rsid w:val="00CB0EE5"/>
    <w:rsid w:val="00CB26C4"/>
    <w:rsid w:val="00CB58AF"/>
    <w:rsid w:val="00CB6C7F"/>
    <w:rsid w:val="00CB6CC4"/>
    <w:rsid w:val="00CC1771"/>
    <w:rsid w:val="00CC41B7"/>
    <w:rsid w:val="00CC4FAF"/>
    <w:rsid w:val="00CC726F"/>
    <w:rsid w:val="00CC7D41"/>
    <w:rsid w:val="00CD0D06"/>
    <w:rsid w:val="00CD1B9E"/>
    <w:rsid w:val="00CD3512"/>
    <w:rsid w:val="00CD3A80"/>
    <w:rsid w:val="00CD4268"/>
    <w:rsid w:val="00CD6C88"/>
    <w:rsid w:val="00CD7CC5"/>
    <w:rsid w:val="00CD7CE1"/>
    <w:rsid w:val="00CE0D01"/>
    <w:rsid w:val="00CE185C"/>
    <w:rsid w:val="00CE39D7"/>
    <w:rsid w:val="00CE4FE2"/>
    <w:rsid w:val="00CE51A4"/>
    <w:rsid w:val="00CE57D9"/>
    <w:rsid w:val="00CF1F09"/>
    <w:rsid w:val="00CF5202"/>
    <w:rsid w:val="00CF54FB"/>
    <w:rsid w:val="00CF56D3"/>
    <w:rsid w:val="00CF5743"/>
    <w:rsid w:val="00CF5C21"/>
    <w:rsid w:val="00CF7FD2"/>
    <w:rsid w:val="00D044A0"/>
    <w:rsid w:val="00D0472B"/>
    <w:rsid w:val="00D04828"/>
    <w:rsid w:val="00D0690F"/>
    <w:rsid w:val="00D07BE6"/>
    <w:rsid w:val="00D07DCD"/>
    <w:rsid w:val="00D1440A"/>
    <w:rsid w:val="00D145F6"/>
    <w:rsid w:val="00D14A26"/>
    <w:rsid w:val="00D22A1D"/>
    <w:rsid w:val="00D24E32"/>
    <w:rsid w:val="00D252F5"/>
    <w:rsid w:val="00D26BFA"/>
    <w:rsid w:val="00D277CC"/>
    <w:rsid w:val="00D27B68"/>
    <w:rsid w:val="00D30302"/>
    <w:rsid w:val="00D329EF"/>
    <w:rsid w:val="00D33C28"/>
    <w:rsid w:val="00D341B3"/>
    <w:rsid w:val="00D34AFB"/>
    <w:rsid w:val="00D367CA"/>
    <w:rsid w:val="00D40209"/>
    <w:rsid w:val="00D40A17"/>
    <w:rsid w:val="00D40B90"/>
    <w:rsid w:val="00D43E65"/>
    <w:rsid w:val="00D43E69"/>
    <w:rsid w:val="00D46198"/>
    <w:rsid w:val="00D51782"/>
    <w:rsid w:val="00D51C78"/>
    <w:rsid w:val="00D522D1"/>
    <w:rsid w:val="00D52DC8"/>
    <w:rsid w:val="00D54974"/>
    <w:rsid w:val="00D571AC"/>
    <w:rsid w:val="00D57399"/>
    <w:rsid w:val="00D61539"/>
    <w:rsid w:val="00D657D5"/>
    <w:rsid w:val="00D67DB0"/>
    <w:rsid w:val="00D72D65"/>
    <w:rsid w:val="00D74ED3"/>
    <w:rsid w:val="00D8149C"/>
    <w:rsid w:val="00D82B64"/>
    <w:rsid w:val="00D834D5"/>
    <w:rsid w:val="00D83E3B"/>
    <w:rsid w:val="00D83EA8"/>
    <w:rsid w:val="00D84896"/>
    <w:rsid w:val="00D8503B"/>
    <w:rsid w:val="00D85ADA"/>
    <w:rsid w:val="00D86188"/>
    <w:rsid w:val="00D91131"/>
    <w:rsid w:val="00D92C0B"/>
    <w:rsid w:val="00D93415"/>
    <w:rsid w:val="00D94229"/>
    <w:rsid w:val="00D95861"/>
    <w:rsid w:val="00D95F28"/>
    <w:rsid w:val="00DA4F8C"/>
    <w:rsid w:val="00DB05AA"/>
    <w:rsid w:val="00DB351F"/>
    <w:rsid w:val="00DB5C29"/>
    <w:rsid w:val="00DC06B5"/>
    <w:rsid w:val="00DD1093"/>
    <w:rsid w:val="00DD246A"/>
    <w:rsid w:val="00DD2709"/>
    <w:rsid w:val="00DD3621"/>
    <w:rsid w:val="00DD4547"/>
    <w:rsid w:val="00DD5DF5"/>
    <w:rsid w:val="00DD68B2"/>
    <w:rsid w:val="00DE0E72"/>
    <w:rsid w:val="00DE1F91"/>
    <w:rsid w:val="00DE2577"/>
    <w:rsid w:val="00DE3CA8"/>
    <w:rsid w:val="00DE3F4C"/>
    <w:rsid w:val="00DE46AC"/>
    <w:rsid w:val="00DE54EE"/>
    <w:rsid w:val="00DE589B"/>
    <w:rsid w:val="00DE6408"/>
    <w:rsid w:val="00DE7F2B"/>
    <w:rsid w:val="00DF2856"/>
    <w:rsid w:val="00DF3E18"/>
    <w:rsid w:val="00DF4BF8"/>
    <w:rsid w:val="00DF5810"/>
    <w:rsid w:val="00DF5D38"/>
    <w:rsid w:val="00E03CBD"/>
    <w:rsid w:val="00E03D24"/>
    <w:rsid w:val="00E061B0"/>
    <w:rsid w:val="00E1123C"/>
    <w:rsid w:val="00E11880"/>
    <w:rsid w:val="00E11EF6"/>
    <w:rsid w:val="00E1304C"/>
    <w:rsid w:val="00E14168"/>
    <w:rsid w:val="00E165B3"/>
    <w:rsid w:val="00E20A6D"/>
    <w:rsid w:val="00E21268"/>
    <w:rsid w:val="00E23EFF"/>
    <w:rsid w:val="00E271AF"/>
    <w:rsid w:val="00E31598"/>
    <w:rsid w:val="00E32F6B"/>
    <w:rsid w:val="00E339B9"/>
    <w:rsid w:val="00E36D94"/>
    <w:rsid w:val="00E37025"/>
    <w:rsid w:val="00E3771C"/>
    <w:rsid w:val="00E40D54"/>
    <w:rsid w:val="00E41275"/>
    <w:rsid w:val="00E45B4B"/>
    <w:rsid w:val="00E4709B"/>
    <w:rsid w:val="00E54158"/>
    <w:rsid w:val="00E556E1"/>
    <w:rsid w:val="00E6285A"/>
    <w:rsid w:val="00E65B9D"/>
    <w:rsid w:val="00E65C2C"/>
    <w:rsid w:val="00E74E5C"/>
    <w:rsid w:val="00E80186"/>
    <w:rsid w:val="00E80B20"/>
    <w:rsid w:val="00E834A3"/>
    <w:rsid w:val="00E841A8"/>
    <w:rsid w:val="00E84C08"/>
    <w:rsid w:val="00E866A9"/>
    <w:rsid w:val="00E905D2"/>
    <w:rsid w:val="00E90A85"/>
    <w:rsid w:val="00E92F90"/>
    <w:rsid w:val="00E93BC8"/>
    <w:rsid w:val="00E94A09"/>
    <w:rsid w:val="00E96707"/>
    <w:rsid w:val="00E96A12"/>
    <w:rsid w:val="00E96DD5"/>
    <w:rsid w:val="00EA2F69"/>
    <w:rsid w:val="00EA4199"/>
    <w:rsid w:val="00EA47BF"/>
    <w:rsid w:val="00EA5A79"/>
    <w:rsid w:val="00EB355B"/>
    <w:rsid w:val="00EB4C4D"/>
    <w:rsid w:val="00EB5BFE"/>
    <w:rsid w:val="00EB634E"/>
    <w:rsid w:val="00EB74E0"/>
    <w:rsid w:val="00EB7BCE"/>
    <w:rsid w:val="00EB7DC6"/>
    <w:rsid w:val="00EC05B6"/>
    <w:rsid w:val="00EC1859"/>
    <w:rsid w:val="00EC28EC"/>
    <w:rsid w:val="00EC365E"/>
    <w:rsid w:val="00EC4832"/>
    <w:rsid w:val="00ED22BD"/>
    <w:rsid w:val="00ED2DFF"/>
    <w:rsid w:val="00EE0D72"/>
    <w:rsid w:val="00EE0DFE"/>
    <w:rsid w:val="00EE25B8"/>
    <w:rsid w:val="00EE2993"/>
    <w:rsid w:val="00EE51B1"/>
    <w:rsid w:val="00EE58A7"/>
    <w:rsid w:val="00EE648F"/>
    <w:rsid w:val="00EF0ADC"/>
    <w:rsid w:val="00EF147F"/>
    <w:rsid w:val="00EF31E2"/>
    <w:rsid w:val="00F12E92"/>
    <w:rsid w:val="00F20592"/>
    <w:rsid w:val="00F2124F"/>
    <w:rsid w:val="00F227E2"/>
    <w:rsid w:val="00F23358"/>
    <w:rsid w:val="00F27D3B"/>
    <w:rsid w:val="00F304D9"/>
    <w:rsid w:val="00F31995"/>
    <w:rsid w:val="00F32F6E"/>
    <w:rsid w:val="00F337C5"/>
    <w:rsid w:val="00F34227"/>
    <w:rsid w:val="00F34C98"/>
    <w:rsid w:val="00F40717"/>
    <w:rsid w:val="00F40BAC"/>
    <w:rsid w:val="00F433AD"/>
    <w:rsid w:val="00F453D1"/>
    <w:rsid w:val="00F521EF"/>
    <w:rsid w:val="00F52776"/>
    <w:rsid w:val="00F52884"/>
    <w:rsid w:val="00F531C9"/>
    <w:rsid w:val="00F54E34"/>
    <w:rsid w:val="00F56007"/>
    <w:rsid w:val="00F560AE"/>
    <w:rsid w:val="00F569F1"/>
    <w:rsid w:val="00F63B2F"/>
    <w:rsid w:val="00F71658"/>
    <w:rsid w:val="00F72CC7"/>
    <w:rsid w:val="00F74127"/>
    <w:rsid w:val="00F751FF"/>
    <w:rsid w:val="00F768F9"/>
    <w:rsid w:val="00F80A4D"/>
    <w:rsid w:val="00F81D4C"/>
    <w:rsid w:val="00F86A4C"/>
    <w:rsid w:val="00F92F6C"/>
    <w:rsid w:val="00F941C5"/>
    <w:rsid w:val="00F97AC6"/>
    <w:rsid w:val="00F97C4A"/>
    <w:rsid w:val="00FA0E4F"/>
    <w:rsid w:val="00FA1E8D"/>
    <w:rsid w:val="00FA2382"/>
    <w:rsid w:val="00FA7503"/>
    <w:rsid w:val="00FA75CE"/>
    <w:rsid w:val="00FA7BCF"/>
    <w:rsid w:val="00FB0432"/>
    <w:rsid w:val="00FB2A5C"/>
    <w:rsid w:val="00FB2F86"/>
    <w:rsid w:val="00FB402A"/>
    <w:rsid w:val="00FB47CA"/>
    <w:rsid w:val="00FB5095"/>
    <w:rsid w:val="00FB671A"/>
    <w:rsid w:val="00FB6CA8"/>
    <w:rsid w:val="00FB7705"/>
    <w:rsid w:val="00FC05F2"/>
    <w:rsid w:val="00FC2C9B"/>
    <w:rsid w:val="00FC6411"/>
    <w:rsid w:val="00FC68A7"/>
    <w:rsid w:val="00FC6EF0"/>
    <w:rsid w:val="00FD03F4"/>
    <w:rsid w:val="00FD19E1"/>
    <w:rsid w:val="00FD4569"/>
    <w:rsid w:val="00FD7AD2"/>
    <w:rsid w:val="00FE184C"/>
    <w:rsid w:val="00FE2291"/>
    <w:rsid w:val="00FE2EFF"/>
    <w:rsid w:val="00FE510C"/>
    <w:rsid w:val="00FE7049"/>
    <w:rsid w:val="00FE76E1"/>
    <w:rsid w:val="00FF07D6"/>
    <w:rsid w:val="00FF1BA3"/>
    <w:rsid w:val="00FF4EB5"/>
    <w:rsid w:val="00FF53AD"/>
    <w:rsid w:val="00FF5D19"/>
    <w:rsid w:val="00FF7990"/>
    <w:rsid w:val="00FF7C0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FD33A"/>
  <w15:docId w15:val="{B03B200F-E15D-4FBE-9547-8B1112BEC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22AA6"/>
    <w:pPr>
      <w:keepNext/>
      <w:keepLines/>
      <w:spacing w:before="240" w:after="0"/>
      <w:outlineLvl w:val="0"/>
    </w:pPr>
    <w:rPr>
      <w:rFonts w:asciiTheme="majorHAnsi" w:eastAsiaTheme="majorEastAsia" w:hAnsiTheme="majorHAnsi" w:cstheme="majorBidi"/>
      <w:color w:val="365F91" w:themeColor="accent1" w:themeShade="BF"/>
      <w:sz w:val="24"/>
      <w:szCs w:val="32"/>
    </w:rPr>
  </w:style>
  <w:style w:type="paragraph" w:styleId="Heading2">
    <w:name w:val="heading 2"/>
    <w:basedOn w:val="Normal"/>
    <w:next w:val="Normal"/>
    <w:link w:val="Heading2Char"/>
    <w:uiPriority w:val="9"/>
    <w:unhideWhenUsed/>
    <w:qFormat/>
    <w:rsid w:val="00822AA6"/>
    <w:pPr>
      <w:keepNext/>
      <w:keepLines/>
      <w:spacing w:before="200" w:after="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74752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2C3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63A9"/>
    <w:pPr>
      <w:ind w:left="720"/>
      <w:contextualSpacing/>
    </w:pPr>
  </w:style>
  <w:style w:type="paragraph" w:styleId="NoSpacing">
    <w:name w:val="No Spacing"/>
    <w:uiPriority w:val="1"/>
    <w:qFormat/>
    <w:rsid w:val="001C79A6"/>
    <w:pPr>
      <w:spacing w:after="0" w:line="240" w:lineRule="auto"/>
    </w:pPr>
  </w:style>
  <w:style w:type="character" w:customStyle="1" w:styleId="Heading2Char">
    <w:name w:val="Heading 2 Char"/>
    <w:basedOn w:val="DefaultParagraphFont"/>
    <w:link w:val="Heading2"/>
    <w:uiPriority w:val="9"/>
    <w:rsid w:val="00822AA6"/>
    <w:rPr>
      <w:rFonts w:asciiTheme="majorHAnsi" w:eastAsiaTheme="majorEastAsia" w:hAnsiTheme="majorHAnsi" w:cstheme="majorBidi"/>
      <w:b/>
      <w:bCs/>
      <w:color w:val="4F81BD" w:themeColor="accent1"/>
      <w:szCs w:val="26"/>
    </w:rPr>
  </w:style>
  <w:style w:type="character" w:customStyle="1" w:styleId="Heading3Char">
    <w:name w:val="Heading 3 Char"/>
    <w:basedOn w:val="DefaultParagraphFont"/>
    <w:link w:val="Heading3"/>
    <w:uiPriority w:val="9"/>
    <w:rsid w:val="0074752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2C32"/>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03779B"/>
    <w:rPr>
      <w:sz w:val="16"/>
      <w:szCs w:val="16"/>
    </w:rPr>
  </w:style>
  <w:style w:type="paragraph" w:styleId="CommentText">
    <w:name w:val="annotation text"/>
    <w:basedOn w:val="Normal"/>
    <w:link w:val="CommentTextChar"/>
    <w:uiPriority w:val="99"/>
    <w:semiHidden/>
    <w:unhideWhenUsed/>
    <w:rsid w:val="0003779B"/>
    <w:pPr>
      <w:spacing w:line="240" w:lineRule="auto"/>
    </w:pPr>
    <w:rPr>
      <w:sz w:val="20"/>
      <w:szCs w:val="20"/>
    </w:rPr>
  </w:style>
  <w:style w:type="character" w:customStyle="1" w:styleId="CommentTextChar">
    <w:name w:val="Comment Text Char"/>
    <w:basedOn w:val="DefaultParagraphFont"/>
    <w:link w:val="CommentText"/>
    <w:uiPriority w:val="99"/>
    <w:semiHidden/>
    <w:rsid w:val="0003779B"/>
    <w:rPr>
      <w:sz w:val="20"/>
      <w:szCs w:val="20"/>
    </w:rPr>
  </w:style>
  <w:style w:type="paragraph" w:styleId="CommentSubject">
    <w:name w:val="annotation subject"/>
    <w:basedOn w:val="CommentText"/>
    <w:next w:val="CommentText"/>
    <w:link w:val="CommentSubjectChar"/>
    <w:uiPriority w:val="99"/>
    <w:semiHidden/>
    <w:unhideWhenUsed/>
    <w:rsid w:val="0003779B"/>
    <w:rPr>
      <w:b/>
      <w:bCs/>
    </w:rPr>
  </w:style>
  <w:style w:type="character" w:customStyle="1" w:styleId="CommentSubjectChar">
    <w:name w:val="Comment Subject Char"/>
    <w:basedOn w:val="CommentTextChar"/>
    <w:link w:val="CommentSubject"/>
    <w:uiPriority w:val="99"/>
    <w:semiHidden/>
    <w:rsid w:val="0003779B"/>
    <w:rPr>
      <w:b/>
      <w:bCs/>
      <w:sz w:val="20"/>
      <w:szCs w:val="20"/>
    </w:rPr>
  </w:style>
  <w:style w:type="paragraph" w:styleId="BalloonText">
    <w:name w:val="Balloon Text"/>
    <w:basedOn w:val="Normal"/>
    <w:link w:val="BalloonTextChar"/>
    <w:uiPriority w:val="99"/>
    <w:semiHidden/>
    <w:unhideWhenUsed/>
    <w:rsid w:val="000377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779B"/>
    <w:rPr>
      <w:rFonts w:ascii="Tahoma" w:hAnsi="Tahoma" w:cs="Tahoma"/>
      <w:sz w:val="16"/>
      <w:szCs w:val="16"/>
    </w:rPr>
  </w:style>
  <w:style w:type="paragraph" w:customStyle="1" w:styleId="EndNoteBibliographyTitle">
    <w:name w:val="EndNote Bibliography Title"/>
    <w:basedOn w:val="Normal"/>
    <w:link w:val="EndNoteBibliographyTitleChar"/>
    <w:rsid w:val="005135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135F9"/>
    <w:rPr>
      <w:rFonts w:ascii="Calibri" w:hAnsi="Calibri" w:cs="Calibri"/>
      <w:noProof/>
      <w:lang w:val="en-US"/>
    </w:rPr>
  </w:style>
  <w:style w:type="paragraph" w:customStyle="1" w:styleId="EndNoteBibliography">
    <w:name w:val="EndNote Bibliography"/>
    <w:basedOn w:val="Normal"/>
    <w:link w:val="EndNoteBibliographyChar"/>
    <w:rsid w:val="005135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135F9"/>
    <w:rPr>
      <w:rFonts w:ascii="Calibri" w:hAnsi="Calibri" w:cs="Calibri"/>
      <w:noProof/>
      <w:lang w:val="en-US"/>
    </w:rPr>
  </w:style>
  <w:style w:type="character" w:customStyle="1" w:styleId="Heading1Char">
    <w:name w:val="Heading 1 Char"/>
    <w:basedOn w:val="DefaultParagraphFont"/>
    <w:link w:val="Heading1"/>
    <w:uiPriority w:val="9"/>
    <w:rsid w:val="00822AA6"/>
    <w:rPr>
      <w:rFonts w:asciiTheme="majorHAnsi" w:eastAsiaTheme="majorEastAsia" w:hAnsiTheme="majorHAnsi" w:cstheme="majorBidi"/>
      <w:color w:val="365F91" w:themeColor="accent1" w:themeShade="BF"/>
      <w:sz w:val="24"/>
      <w:szCs w:val="32"/>
    </w:rPr>
  </w:style>
  <w:style w:type="character" w:styleId="Emphasis">
    <w:name w:val="Emphasis"/>
    <w:basedOn w:val="DefaultParagraphFont"/>
    <w:uiPriority w:val="20"/>
    <w:qFormat/>
    <w:rsid w:val="00AB49AC"/>
    <w:rPr>
      <w:i/>
      <w:iCs/>
    </w:rPr>
  </w:style>
  <w:style w:type="character" w:styleId="Hyperlink">
    <w:name w:val="Hyperlink"/>
    <w:basedOn w:val="DefaultParagraphFont"/>
    <w:uiPriority w:val="99"/>
    <w:unhideWhenUsed/>
    <w:rsid w:val="00AB49AC"/>
    <w:rPr>
      <w:color w:val="0000FF"/>
      <w:u w:val="single"/>
    </w:rPr>
  </w:style>
  <w:style w:type="paragraph" w:styleId="NormalWeb">
    <w:name w:val="Normal (Web)"/>
    <w:basedOn w:val="Normal"/>
    <w:uiPriority w:val="99"/>
    <w:semiHidden/>
    <w:unhideWhenUsed/>
    <w:rsid w:val="00EB634E"/>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2164AA"/>
    <w:pPr>
      <w:spacing w:after="0" w:line="240" w:lineRule="auto"/>
    </w:pPr>
  </w:style>
  <w:style w:type="character" w:customStyle="1" w:styleId="author">
    <w:name w:val="author"/>
    <w:basedOn w:val="DefaultParagraphFont"/>
    <w:rsid w:val="005E556A"/>
  </w:style>
  <w:style w:type="character" w:customStyle="1" w:styleId="articletitle">
    <w:name w:val="articletitle"/>
    <w:basedOn w:val="DefaultParagraphFont"/>
    <w:rsid w:val="005E556A"/>
  </w:style>
  <w:style w:type="character" w:customStyle="1" w:styleId="journaltitle">
    <w:name w:val="journaltitle"/>
    <w:basedOn w:val="DefaultParagraphFont"/>
    <w:rsid w:val="005E556A"/>
  </w:style>
  <w:style w:type="character" w:customStyle="1" w:styleId="pubyear">
    <w:name w:val="pubyear"/>
    <w:basedOn w:val="DefaultParagraphFont"/>
    <w:rsid w:val="005E556A"/>
  </w:style>
  <w:style w:type="character" w:customStyle="1" w:styleId="vol">
    <w:name w:val="vol"/>
    <w:basedOn w:val="DefaultParagraphFont"/>
    <w:rsid w:val="005E556A"/>
  </w:style>
  <w:style w:type="character" w:customStyle="1" w:styleId="pagefirst">
    <w:name w:val="pagefirst"/>
    <w:basedOn w:val="DefaultParagraphFont"/>
    <w:rsid w:val="005E556A"/>
  </w:style>
  <w:style w:type="character" w:customStyle="1" w:styleId="pagelast">
    <w:name w:val="pagelast"/>
    <w:basedOn w:val="DefaultParagraphFont"/>
    <w:rsid w:val="005E556A"/>
  </w:style>
  <w:style w:type="character" w:customStyle="1" w:styleId="UnresolvedMention">
    <w:name w:val="Unresolved Mention"/>
    <w:basedOn w:val="DefaultParagraphFont"/>
    <w:uiPriority w:val="99"/>
    <w:semiHidden/>
    <w:unhideWhenUsed/>
    <w:rsid w:val="00AA4A8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65720">
      <w:bodyDiv w:val="1"/>
      <w:marLeft w:val="0"/>
      <w:marRight w:val="0"/>
      <w:marTop w:val="0"/>
      <w:marBottom w:val="0"/>
      <w:divBdr>
        <w:top w:val="none" w:sz="0" w:space="0" w:color="auto"/>
        <w:left w:val="none" w:sz="0" w:space="0" w:color="auto"/>
        <w:bottom w:val="none" w:sz="0" w:space="0" w:color="auto"/>
        <w:right w:val="none" w:sz="0" w:space="0" w:color="auto"/>
      </w:divBdr>
    </w:div>
    <w:div w:id="113983748">
      <w:bodyDiv w:val="1"/>
      <w:marLeft w:val="0"/>
      <w:marRight w:val="0"/>
      <w:marTop w:val="0"/>
      <w:marBottom w:val="0"/>
      <w:divBdr>
        <w:top w:val="none" w:sz="0" w:space="0" w:color="auto"/>
        <w:left w:val="none" w:sz="0" w:space="0" w:color="auto"/>
        <w:bottom w:val="none" w:sz="0" w:space="0" w:color="auto"/>
        <w:right w:val="none" w:sz="0" w:space="0" w:color="auto"/>
      </w:divBdr>
      <w:divsChild>
        <w:div w:id="787356607">
          <w:marLeft w:val="0"/>
          <w:marRight w:val="0"/>
          <w:marTop w:val="0"/>
          <w:marBottom w:val="0"/>
          <w:divBdr>
            <w:top w:val="none" w:sz="0" w:space="0" w:color="auto"/>
            <w:left w:val="none" w:sz="0" w:space="0" w:color="auto"/>
            <w:bottom w:val="none" w:sz="0" w:space="0" w:color="auto"/>
            <w:right w:val="none" w:sz="0" w:space="0" w:color="auto"/>
          </w:divBdr>
          <w:divsChild>
            <w:div w:id="1178351761">
              <w:marLeft w:val="0"/>
              <w:marRight w:val="0"/>
              <w:marTop w:val="0"/>
              <w:marBottom w:val="0"/>
              <w:divBdr>
                <w:top w:val="none" w:sz="0" w:space="0" w:color="auto"/>
                <w:left w:val="none" w:sz="0" w:space="0" w:color="auto"/>
                <w:bottom w:val="none" w:sz="0" w:space="0" w:color="auto"/>
                <w:right w:val="none" w:sz="0" w:space="0" w:color="auto"/>
              </w:divBdr>
              <w:divsChild>
                <w:div w:id="810949058">
                  <w:marLeft w:val="0"/>
                  <w:marRight w:val="0"/>
                  <w:marTop w:val="181"/>
                  <w:marBottom w:val="181"/>
                  <w:divBdr>
                    <w:top w:val="none" w:sz="0" w:space="0" w:color="auto"/>
                    <w:left w:val="none" w:sz="0" w:space="0" w:color="auto"/>
                    <w:bottom w:val="none" w:sz="0" w:space="0" w:color="auto"/>
                    <w:right w:val="none" w:sz="0" w:space="0" w:color="auto"/>
                  </w:divBdr>
                  <w:divsChild>
                    <w:div w:id="126364826">
                      <w:marLeft w:val="0"/>
                      <w:marRight w:val="0"/>
                      <w:marTop w:val="0"/>
                      <w:marBottom w:val="0"/>
                      <w:divBdr>
                        <w:top w:val="none" w:sz="0" w:space="0" w:color="auto"/>
                        <w:left w:val="none" w:sz="0" w:space="0" w:color="auto"/>
                        <w:bottom w:val="none" w:sz="0" w:space="0" w:color="auto"/>
                        <w:right w:val="none" w:sz="0" w:space="0" w:color="auto"/>
                      </w:divBdr>
                      <w:divsChild>
                        <w:div w:id="317618593">
                          <w:marLeft w:val="0"/>
                          <w:marRight w:val="0"/>
                          <w:marTop w:val="0"/>
                          <w:marBottom w:val="0"/>
                          <w:divBdr>
                            <w:top w:val="none" w:sz="0" w:space="0" w:color="auto"/>
                            <w:left w:val="none" w:sz="0" w:space="0" w:color="auto"/>
                            <w:bottom w:val="none" w:sz="0" w:space="0" w:color="auto"/>
                            <w:right w:val="none" w:sz="0" w:space="0" w:color="auto"/>
                          </w:divBdr>
                        </w:div>
                        <w:div w:id="548885817">
                          <w:marLeft w:val="0"/>
                          <w:marRight w:val="0"/>
                          <w:marTop w:val="0"/>
                          <w:marBottom w:val="0"/>
                          <w:divBdr>
                            <w:top w:val="none" w:sz="0" w:space="0" w:color="auto"/>
                            <w:left w:val="none" w:sz="0" w:space="0" w:color="auto"/>
                            <w:bottom w:val="none" w:sz="0" w:space="0" w:color="auto"/>
                            <w:right w:val="none" w:sz="0" w:space="0" w:color="auto"/>
                          </w:divBdr>
                        </w:div>
                        <w:div w:id="90545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883418">
      <w:bodyDiv w:val="1"/>
      <w:marLeft w:val="0"/>
      <w:marRight w:val="0"/>
      <w:marTop w:val="0"/>
      <w:marBottom w:val="0"/>
      <w:divBdr>
        <w:top w:val="none" w:sz="0" w:space="0" w:color="auto"/>
        <w:left w:val="none" w:sz="0" w:space="0" w:color="auto"/>
        <w:bottom w:val="none" w:sz="0" w:space="0" w:color="auto"/>
        <w:right w:val="none" w:sz="0" w:space="0" w:color="auto"/>
      </w:divBdr>
      <w:divsChild>
        <w:div w:id="908736396">
          <w:marLeft w:val="547"/>
          <w:marRight w:val="0"/>
          <w:marTop w:val="130"/>
          <w:marBottom w:val="0"/>
          <w:divBdr>
            <w:top w:val="none" w:sz="0" w:space="0" w:color="auto"/>
            <w:left w:val="none" w:sz="0" w:space="0" w:color="auto"/>
            <w:bottom w:val="none" w:sz="0" w:space="0" w:color="auto"/>
            <w:right w:val="none" w:sz="0" w:space="0" w:color="auto"/>
          </w:divBdr>
        </w:div>
        <w:div w:id="1437796349">
          <w:marLeft w:val="547"/>
          <w:marRight w:val="0"/>
          <w:marTop w:val="130"/>
          <w:marBottom w:val="0"/>
          <w:divBdr>
            <w:top w:val="none" w:sz="0" w:space="0" w:color="auto"/>
            <w:left w:val="none" w:sz="0" w:space="0" w:color="auto"/>
            <w:bottom w:val="none" w:sz="0" w:space="0" w:color="auto"/>
            <w:right w:val="none" w:sz="0" w:space="0" w:color="auto"/>
          </w:divBdr>
        </w:div>
      </w:divsChild>
    </w:div>
    <w:div w:id="261497335">
      <w:bodyDiv w:val="1"/>
      <w:marLeft w:val="0"/>
      <w:marRight w:val="0"/>
      <w:marTop w:val="0"/>
      <w:marBottom w:val="0"/>
      <w:divBdr>
        <w:top w:val="none" w:sz="0" w:space="0" w:color="auto"/>
        <w:left w:val="none" w:sz="0" w:space="0" w:color="auto"/>
        <w:bottom w:val="none" w:sz="0" w:space="0" w:color="auto"/>
        <w:right w:val="none" w:sz="0" w:space="0" w:color="auto"/>
      </w:divBdr>
    </w:div>
    <w:div w:id="263921941">
      <w:bodyDiv w:val="1"/>
      <w:marLeft w:val="0"/>
      <w:marRight w:val="0"/>
      <w:marTop w:val="0"/>
      <w:marBottom w:val="0"/>
      <w:divBdr>
        <w:top w:val="none" w:sz="0" w:space="0" w:color="auto"/>
        <w:left w:val="none" w:sz="0" w:space="0" w:color="auto"/>
        <w:bottom w:val="none" w:sz="0" w:space="0" w:color="auto"/>
        <w:right w:val="none" w:sz="0" w:space="0" w:color="auto"/>
      </w:divBdr>
      <w:divsChild>
        <w:div w:id="98718660">
          <w:marLeft w:val="0"/>
          <w:marRight w:val="0"/>
          <w:marTop w:val="0"/>
          <w:marBottom w:val="0"/>
          <w:divBdr>
            <w:top w:val="none" w:sz="0" w:space="0" w:color="auto"/>
            <w:left w:val="none" w:sz="0" w:space="0" w:color="auto"/>
            <w:bottom w:val="none" w:sz="0" w:space="0" w:color="auto"/>
            <w:right w:val="none" w:sz="0" w:space="0" w:color="auto"/>
          </w:divBdr>
        </w:div>
        <w:div w:id="452023474">
          <w:marLeft w:val="0"/>
          <w:marRight w:val="0"/>
          <w:marTop w:val="0"/>
          <w:marBottom w:val="0"/>
          <w:divBdr>
            <w:top w:val="none" w:sz="0" w:space="0" w:color="auto"/>
            <w:left w:val="none" w:sz="0" w:space="0" w:color="auto"/>
            <w:bottom w:val="none" w:sz="0" w:space="0" w:color="auto"/>
            <w:right w:val="none" w:sz="0" w:space="0" w:color="auto"/>
          </w:divBdr>
        </w:div>
        <w:div w:id="1223562577">
          <w:marLeft w:val="0"/>
          <w:marRight w:val="0"/>
          <w:marTop w:val="0"/>
          <w:marBottom w:val="0"/>
          <w:divBdr>
            <w:top w:val="none" w:sz="0" w:space="0" w:color="auto"/>
            <w:left w:val="none" w:sz="0" w:space="0" w:color="auto"/>
            <w:bottom w:val="none" w:sz="0" w:space="0" w:color="auto"/>
            <w:right w:val="none" w:sz="0" w:space="0" w:color="auto"/>
          </w:divBdr>
        </w:div>
        <w:div w:id="1091245628">
          <w:marLeft w:val="0"/>
          <w:marRight w:val="0"/>
          <w:marTop w:val="0"/>
          <w:marBottom w:val="0"/>
          <w:divBdr>
            <w:top w:val="none" w:sz="0" w:space="0" w:color="auto"/>
            <w:left w:val="none" w:sz="0" w:space="0" w:color="auto"/>
            <w:bottom w:val="none" w:sz="0" w:space="0" w:color="auto"/>
            <w:right w:val="none" w:sz="0" w:space="0" w:color="auto"/>
          </w:divBdr>
        </w:div>
      </w:divsChild>
    </w:div>
    <w:div w:id="283969688">
      <w:bodyDiv w:val="1"/>
      <w:marLeft w:val="0"/>
      <w:marRight w:val="0"/>
      <w:marTop w:val="0"/>
      <w:marBottom w:val="0"/>
      <w:divBdr>
        <w:top w:val="none" w:sz="0" w:space="0" w:color="auto"/>
        <w:left w:val="none" w:sz="0" w:space="0" w:color="auto"/>
        <w:bottom w:val="none" w:sz="0" w:space="0" w:color="auto"/>
        <w:right w:val="none" w:sz="0" w:space="0" w:color="auto"/>
      </w:divBdr>
      <w:divsChild>
        <w:div w:id="948124696">
          <w:marLeft w:val="0"/>
          <w:marRight w:val="0"/>
          <w:marTop w:val="0"/>
          <w:marBottom w:val="0"/>
          <w:divBdr>
            <w:top w:val="none" w:sz="0" w:space="0" w:color="auto"/>
            <w:left w:val="none" w:sz="0" w:space="0" w:color="auto"/>
            <w:bottom w:val="none" w:sz="0" w:space="0" w:color="auto"/>
            <w:right w:val="none" w:sz="0" w:space="0" w:color="auto"/>
          </w:divBdr>
          <w:divsChild>
            <w:div w:id="1258251282">
              <w:marLeft w:val="0"/>
              <w:marRight w:val="0"/>
              <w:marTop w:val="0"/>
              <w:marBottom w:val="0"/>
              <w:divBdr>
                <w:top w:val="none" w:sz="0" w:space="0" w:color="auto"/>
                <w:left w:val="none" w:sz="0" w:space="0" w:color="auto"/>
                <w:bottom w:val="none" w:sz="0" w:space="0" w:color="auto"/>
                <w:right w:val="none" w:sz="0" w:space="0" w:color="auto"/>
              </w:divBdr>
              <w:divsChild>
                <w:div w:id="1114449050">
                  <w:marLeft w:val="0"/>
                  <w:marRight w:val="0"/>
                  <w:marTop w:val="181"/>
                  <w:marBottom w:val="181"/>
                  <w:divBdr>
                    <w:top w:val="none" w:sz="0" w:space="0" w:color="auto"/>
                    <w:left w:val="none" w:sz="0" w:space="0" w:color="auto"/>
                    <w:bottom w:val="none" w:sz="0" w:space="0" w:color="auto"/>
                    <w:right w:val="none" w:sz="0" w:space="0" w:color="auto"/>
                  </w:divBdr>
                  <w:divsChild>
                    <w:div w:id="1684866040">
                      <w:marLeft w:val="0"/>
                      <w:marRight w:val="0"/>
                      <w:marTop w:val="0"/>
                      <w:marBottom w:val="0"/>
                      <w:divBdr>
                        <w:top w:val="none" w:sz="0" w:space="0" w:color="auto"/>
                        <w:left w:val="none" w:sz="0" w:space="0" w:color="auto"/>
                        <w:bottom w:val="none" w:sz="0" w:space="0" w:color="auto"/>
                        <w:right w:val="none" w:sz="0" w:space="0" w:color="auto"/>
                      </w:divBdr>
                      <w:divsChild>
                        <w:div w:id="410275771">
                          <w:marLeft w:val="0"/>
                          <w:marRight w:val="0"/>
                          <w:marTop w:val="0"/>
                          <w:marBottom w:val="0"/>
                          <w:divBdr>
                            <w:top w:val="none" w:sz="0" w:space="0" w:color="auto"/>
                            <w:left w:val="none" w:sz="0" w:space="0" w:color="auto"/>
                            <w:bottom w:val="none" w:sz="0" w:space="0" w:color="auto"/>
                            <w:right w:val="none" w:sz="0" w:space="0" w:color="auto"/>
                          </w:divBdr>
                        </w:div>
                        <w:div w:id="1326711115">
                          <w:marLeft w:val="0"/>
                          <w:marRight w:val="0"/>
                          <w:marTop w:val="0"/>
                          <w:marBottom w:val="0"/>
                          <w:divBdr>
                            <w:top w:val="none" w:sz="0" w:space="0" w:color="auto"/>
                            <w:left w:val="none" w:sz="0" w:space="0" w:color="auto"/>
                            <w:bottom w:val="none" w:sz="0" w:space="0" w:color="auto"/>
                            <w:right w:val="none" w:sz="0" w:space="0" w:color="auto"/>
                          </w:divBdr>
                        </w:div>
                        <w:div w:id="1517235199">
                          <w:marLeft w:val="0"/>
                          <w:marRight w:val="0"/>
                          <w:marTop w:val="0"/>
                          <w:marBottom w:val="0"/>
                          <w:divBdr>
                            <w:top w:val="none" w:sz="0" w:space="0" w:color="auto"/>
                            <w:left w:val="none" w:sz="0" w:space="0" w:color="auto"/>
                            <w:bottom w:val="none" w:sz="0" w:space="0" w:color="auto"/>
                            <w:right w:val="none" w:sz="0" w:space="0" w:color="auto"/>
                          </w:divBdr>
                        </w:div>
                        <w:div w:id="1723287262">
                          <w:marLeft w:val="0"/>
                          <w:marRight w:val="0"/>
                          <w:marTop w:val="0"/>
                          <w:marBottom w:val="0"/>
                          <w:divBdr>
                            <w:top w:val="none" w:sz="0" w:space="0" w:color="auto"/>
                            <w:left w:val="none" w:sz="0" w:space="0" w:color="auto"/>
                            <w:bottom w:val="none" w:sz="0" w:space="0" w:color="auto"/>
                            <w:right w:val="none" w:sz="0" w:space="0" w:color="auto"/>
                          </w:divBdr>
                        </w:div>
                        <w:div w:id="210279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5880078">
      <w:bodyDiv w:val="1"/>
      <w:marLeft w:val="0"/>
      <w:marRight w:val="0"/>
      <w:marTop w:val="0"/>
      <w:marBottom w:val="0"/>
      <w:divBdr>
        <w:top w:val="none" w:sz="0" w:space="0" w:color="auto"/>
        <w:left w:val="none" w:sz="0" w:space="0" w:color="auto"/>
        <w:bottom w:val="none" w:sz="0" w:space="0" w:color="auto"/>
        <w:right w:val="none" w:sz="0" w:space="0" w:color="auto"/>
      </w:divBdr>
    </w:div>
    <w:div w:id="748116033">
      <w:bodyDiv w:val="1"/>
      <w:marLeft w:val="0"/>
      <w:marRight w:val="0"/>
      <w:marTop w:val="0"/>
      <w:marBottom w:val="0"/>
      <w:divBdr>
        <w:top w:val="none" w:sz="0" w:space="0" w:color="auto"/>
        <w:left w:val="none" w:sz="0" w:space="0" w:color="auto"/>
        <w:bottom w:val="none" w:sz="0" w:space="0" w:color="auto"/>
        <w:right w:val="none" w:sz="0" w:space="0" w:color="auto"/>
      </w:divBdr>
      <w:divsChild>
        <w:div w:id="698552235">
          <w:marLeft w:val="0"/>
          <w:marRight w:val="0"/>
          <w:marTop w:val="0"/>
          <w:marBottom w:val="0"/>
          <w:divBdr>
            <w:top w:val="none" w:sz="0" w:space="0" w:color="auto"/>
            <w:left w:val="none" w:sz="0" w:space="0" w:color="auto"/>
            <w:bottom w:val="none" w:sz="0" w:space="0" w:color="auto"/>
            <w:right w:val="none" w:sz="0" w:space="0" w:color="auto"/>
          </w:divBdr>
          <w:divsChild>
            <w:div w:id="417749470">
              <w:marLeft w:val="0"/>
              <w:marRight w:val="0"/>
              <w:marTop w:val="0"/>
              <w:marBottom w:val="0"/>
              <w:divBdr>
                <w:top w:val="none" w:sz="0" w:space="0" w:color="auto"/>
                <w:left w:val="none" w:sz="0" w:space="0" w:color="auto"/>
                <w:bottom w:val="none" w:sz="0" w:space="0" w:color="auto"/>
                <w:right w:val="none" w:sz="0" w:space="0" w:color="auto"/>
              </w:divBdr>
              <w:divsChild>
                <w:div w:id="1135831568">
                  <w:marLeft w:val="0"/>
                  <w:marRight w:val="0"/>
                  <w:marTop w:val="181"/>
                  <w:marBottom w:val="181"/>
                  <w:divBdr>
                    <w:top w:val="none" w:sz="0" w:space="0" w:color="auto"/>
                    <w:left w:val="none" w:sz="0" w:space="0" w:color="auto"/>
                    <w:bottom w:val="none" w:sz="0" w:space="0" w:color="auto"/>
                    <w:right w:val="none" w:sz="0" w:space="0" w:color="auto"/>
                  </w:divBdr>
                  <w:divsChild>
                    <w:div w:id="305935065">
                      <w:marLeft w:val="0"/>
                      <w:marRight w:val="0"/>
                      <w:marTop w:val="0"/>
                      <w:marBottom w:val="0"/>
                      <w:divBdr>
                        <w:top w:val="none" w:sz="0" w:space="0" w:color="auto"/>
                        <w:left w:val="none" w:sz="0" w:space="0" w:color="auto"/>
                        <w:bottom w:val="none" w:sz="0" w:space="0" w:color="auto"/>
                        <w:right w:val="none" w:sz="0" w:space="0" w:color="auto"/>
                      </w:divBdr>
                      <w:divsChild>
                        <w:div w:id="385229673">
                          <w:marLeft w:val="0"/>
                          <w:marRight w:val="0"/>
                          <w:marTop w:val="0"/>
                          <w:marBottom w:val="0"/>
                          <w:divBdr>
                            <w:top w:val="none" w:sz="0" w:space="0" w:color="auto"/>
                            <w:left w:val="none" w:sz="0" w:space="0" w:color="auto"/>
                            <w:bottom w:val="none" w:sz="0" w:space="0" w:color="auto"/>
                            <w:right w:val="none" w:sz="0" w:space="0" w:color="auto"/>
                          </w:divBdr>
                        </w:div>
                        <w:div w:id="758871124">
                          <w:marLeft w:val="0"/>
                          <w:marRight w:val="0"/>
                          <w:marTop w:val="0"/>
                          <w:marBottom w:val="0"/>
                          <w:divBdr>
                            <w:top w:val="none" w:sz="0" w:space="0" w:color="auto"/>
                            <w:left w:val="none" w:sz="0" w:space="0" w:color="auto"/>
                            <w:bottom w:val="none" w:sz="0" w:space="0" w:color="auto"/>
                            <w:right w:val="none" w:sz="0" w:space="0" w:color="auto"/>
                          </w:divBdr>
                        </w:div>
                        <w:div w:id="1578780411">
                          <w:marLeft w:val="0"/>
                          <w:marRight w:val="0"/>
                          <w:marTop w:val="0"/>
                          <w:marBottom w:val="0"/>
                          <w:divBdr>
                            <w:top w:val="none" w:sz="0" w:space="0" w:color="auto"/>
                            <w:left w:val="none" w:sz="0" w:space="0" w:color="auto"/>
                            <w:bottom w:val="none" w:sz="0" w:space="0" w:color="auto"/>
                            <w:right w:val="none" w:sz="0" w:space="0" w:color="auto"/>
                          </w:divBdr>
                        </w:div>
                        <w:div w:id="207160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1896412">
      <w:bodyDiv w:val="1"/>
      <w:marLeft w:val="0"/>
      <w:marRight w:val="0"/>
      <w:marTop w:val="0"/>
      <w:marBottom w:val="0"/>
      <w:divBdr>
        <w:top w:val="none" w:sz="0" w:space="0" w:color="auto"/>
        <w:left w:val="none" w:sz="0" w:space="0" w:color="auto"/>
        <w:bottom w:val="none" w:sz="0" w:space="0" w:color="auto"/>
        <w:right w:val="none" w:sz="0" w:space="0" w:color="auto"/>
      </w:divBdr>
      <w:divsChild>
        <w:div w:id="278033557">
          <w:marLeft w:val="0"/>
          <w:marRight w:val="0"/>
          <w:marTop w:val="0"/>
          <w:marBottom w:val="0"/>
          <w:divBdr>
            <w:top w:val="none" w:sz="0" w:space="0" w:color="auto"/>
            <w:left w:val="none" w:sz="0" w:space="0" w:color="auto"/>
            <w:bottom w:val="none" w:sz="0" w:space="0" w:color="auto"/>
            <w:right w:val="none" w:sz="0" w:space="0" w:color="auto"/>
          </w:divBdr>
          <w:divsChild>
            <w:div w:id="89909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058864">
      <w:bodyDiv w:val="1"/>
      <w:marLeft w:val="0"/>
      <w:marRight w:val="0"/>
      <w:marTop w:val="0"/>
      <w:marBottom w:val="0"/>
      <w:divBdr>
        <w:top w:val="none" w:sz="0" w:space="0" w:color="auto"/>
        <w:left w:val="none" w:sz="0" w:space="0" w:color="auto"/>
        <w:bottom w:val="none" w:sz="0" w:space="0" w:color="auto"/>
        <w:right w:val="none" w:sz="0" w:space="0" w:color="auto"/>
      </w:divBdr>
      <w:divsChild>
        <w:div w:id="909655839">
          <w:marLeft w:val="0"/>
          <w:marRight w:val="0"/>
          <w:marTop w:val="0"/>
          <w:marBottom w:val="0"/>
          <w:divBdr>
            <w:top w:val="none" w:sz="0" w:space="0" w:color="auto"/>
            <w:left w:val="none" w:sz="0" w:space="0" w:color="auto"/>
            <w:bottom w:val="none" w:sz="0" w:space="0" w:color="auto"/>
            <w:right w:val="none" w:sz="0" w:space="0" w:color="auto"/>
          </w:divBdr>
          <w:divsChild>
            <w:div w:id="79328609">
              <w:marLeft w:val="0"/>
              <w:marRight w:val="0"/>
              <w:marTop w:val="0"/>
              <w:marBottom w:val="0"/>
              <w:divBdr>
                <w:top w:val="none" w:sz="0" w:space="0" w:color="auto"/>
                <w:left w:val="none" w:sz="0" w:space="0" w:color="auto"/>
                <w:bottom w:val="none" w:sz="0" w:space="0" w:color="auto"/>
                <w:right w:val="none" w:sz="0" w:space="0" w:color="auto"/>
              </w:divBdr>
              <w:divsChild>
                <w:div w:id="1188447610">
                  <w:marLeft w:val="0"/>
                  <w:marRight w:val="0"/>
                  <w:marTop w:val="181"/>
                  <w:marBottom w:val="181"/>
                  <w:divBdr>
                    <w:top w:val="none" w:sz="0" w:space="0" w:color="auto"/>
                    <w:left w:val="none" w:sz="0" w:space="0" w:color="auto"/>
                    <w:bottom w:val="none" w:sz="0" w:space="0" w:color="auto"/>
                    <w:right w:val="none" w:sz="0" w:space="0" w:color="auto"/>
                  </w:divBdr>
                  <w:divsChild>
                    <w:div w:id="810051963">
                      <w:marLeft w:val="0"/>
                      <w:marRight w:val="0"/>
                      <w:marTop w:val="0"/>
                      <w:marBottom w:val="0"/>
                      <w:divBdr>
                        <w:top w:val="none" w:sz="0" w:space="0" w:color="auto"/>
                        <w:left w:val="none" w:sz="0" w:space="0" w:color="auto"/>
                        <w:bottom w:val="none" w:sz="0" w:space="0" w:color="auto"/>
                        <w:right w:val="none" w:sz="0" w:space="0" w:color="auto"/>
                      </w:divBdr>
                      <w:divsChild>
                        <w:div w:id="179784562">
                          <w:marLeft w:val="0"/>
                          <w:marRight w:val="0"/>
                          <w:marTop w:val="0"/>
                          <w:marBottom w:val="0"/>
                          <w:divBdr>
                            <w:top w:val="none" w:sz="0" w:space="0" w:color="auto"/>
                            <w:left w:val="none" w:sz="0" w:space="0" w:color="auto"/>
                            <w:bottom w:val="none" w:sz="0" w:space="0" w:color="auto"/>
                            <w:right w:val="none" w:sz="0" w:space="0" w:color="auto"/>
                          </w:divBdr>
                        </w:div>
                        <w:div w:id="328876089">
                          <w:marLeft w:val="0"/>
                          <w:marRight w:val="0"/>
                          <w:marTop w:val="0"/>
                          <w:marBottom w:val="0"/>
                          <w:divBdr>
                            <w:top w:val="none" w:sz="0" w:space="0" w:color="auto"/>
                            <w:left w:val="none" w:sz="0" w:space="0" w:color="auto"/>
                            <w:bottom w:val="none" w:sz="0" w:space="0" w:color="auto"/>
                            <w:right w:val="none" w:sz="0" w:space="0" w:color="auto"/>
                          </w:divBdr>
                        </w:div>
                        <w:div w:id="530919042">
                          <w:marLeft w:val="0"/>
                          <w:marRight w:val="0"/>
                          <w:marTop w:val="0"/>
                          <w:marBottom w:val="0"/>
                          <w:divBdr>
                            <w:top w:val="none" w:sz="0" w:space="0" w:color="auto"/>
                            <w:left w:val="none" w:sz="0" w:space="0" w:color="auto"/>
                            <w:bottom w:val="none" w:sz="0" w:space="0" w:color="auto"/>
                            <w:right w:val="none" w:sz="0" w:space="0" w:color="auto"/>
                          </w:divBdr>
                        </w:div>
                        <w:div w:id="630478267">
                          <w:marLeft w:val="0"/>
                          <w:marRight w:val="0"/>
                          <w:marTop w:val="0"/>
                          <w:marBottom w:val="0"/>
                          <w:divBdr>
                            <w:top w:val="none" w:sz="0" w:space="0" w:color="auto"/>
                            <w:left w:val="none" w:sz="0" w:space="0" w:color="auto"/>
                            <w:bottom w:val="none" w:sz="0" w:space="0" w:color="auto"/>
                            <w:right w:val="none" w:sz="0" w:space="0" w:color="auto"/>
                          </w:divBdr>
                        </w:div>
                        <w:div w:id="985623693">
                          <w:marLeft w:val="0"/>
                          <w:marRight w:val="0"/>
                          <w:marTop w:val="0"/>
                          <w:marBottom w:val="0"/>
                          <w:divBdr>
                            <w:top w:val="none" w:sz="0" w:space="0" w:color="auto"/>
                            <w:left w:val="none" w:sz="0" w:space="0" w:color="auto"/>
                            <w:bottom w:val="none" w:sz="0" w:space="0" w:color="auto"/>
                            <w:right w:val="none" w:sz="0" w:space="0" w:color="auto"/>
                          </w:divBdr>
                        </w:div>
                        <w:div w:id="1036732382">
                          <w:marLeft w:val="0"/>
                          <w:marRight w:val="0"/>
                          <w:marTop w:val="0"/>
                          <w:marBottom w:val="0"/>
                          <w:divBdr>
                            <w:top w:val="none" w:sz="0" w:space="0" w:color="auto"/>
                            <w:left w:val="none" w:sz="0" w:space="0" w:color="auto"/>
                            <w:bottom w:val="none" w:sz="0" w:space="0" w:color="auto"/>
                            <w:right w:val="none" w:sz="0" w:space="0" w:color="auto"/>
                          </w:divBdr>
                        </w:div>
                        <w:div w:id="1642885202">
                          <w:marLeft w:val="0"/>
                          <w:marRight w:val="0"/>
                          <w:marTop w:val="0"/>
                          <w:marBottom w:val="0"/>
                          <w:divBdr>
                            <w:top w:val="none" w:sz="0" w:space="0" w:color="auto"/>
                            <w:left w:val="none" w:sz="0" w:space="0" w:color="auto"/>
                            <w:bottom w:val="none" w:sz="0" w:space="0" w:color="auto"/>
                            <w:right w:val="none" w:sz="0" w:space="0" w:color="auto"/>
                          </w:divBdr>
                        </w:div>
                        <w:div w:id="2053266096">
                          <w:marLeft w:val="0"/>
                          <w:marRight w:val="0"/>
                          <w:marTop w:val="0"/>
                          <w:marBottom w:val="0"/>
                          <w:divBdr>
                            <w:top w:val="none" w:sz="0" w:space="0" w:color="auto"/>
                            <w:left w:val="none" w:sz="0" w:space="0" w:color="auto"/>
                            <w:bottom w:val="none" w:sz="0" w:space="0" w:color="auto"/>
                            <w:right w:val="none" w:sz="0" w:space="0" w:color="auto"/>
                          </w:divBdr>
                        </w:div>
                        <w:div w:id="21016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0321407">
      <w:bodyDiv w:val="1"/>
      <w:marLeft w:val="0"/>
      <w:marRight w:val="0"/>
      <w:marTop w:val="0"/>
      <w:marBottom w:val="0"/>
      <w:divBdr>
        <w:top w:val="none" w:sz="0" w:space="0" w:color="auto"/>
        <w:left w:val="none" w:sz="0" w:space="0" w:color="auto"/>
        <w:bottom w:val="none" w:sz="0" w:space="0" w:color="auto"/>
        <w:right w:val="none" w:sz="0" w:space="0" w:color="auto"/>
      </w:divBdr>
      <w:divsChild>
        <w:div w:id="396392461">
          <w:marLeft w:val="0"/>
          <w:marRight w:val="0"/>
          <w:marTop w:val="0"/>
          <w:marBottom w:val="0"/>
          <w:divBdr>
            <w:top w:val="none" w:sz="0" w:space="0" w:color="auto"/>
            <w:left w:val="none" w:sz="0" w:space="0" w:color="auto"/>
            <w:bottom w:val="none" w:sz="0" w:space="0" w:color="auto"/>
            <w:right w:val="none" w:sz="0" w:space="0" w:color="auto"/>
          </w:divBdr>
          <w:divsChild>
            <w:div w:id="465053956">
              <w:marLeft w:val="0"/>
              <w:marRight w:val="0"/>
              <w:marTop w:val="0"/>
              <w:marBottom w:val="0"/>
              <w:divBdr>
                <w:top w:val="none" w:sz="0" w:space="0" w:color="auto"/>
                <w:left w:val="none" w:sz="0" w:space="0" w:color="auto"/>
                <w:bottom w:val="none" w:sz="0" w:space="0" w:color="auto"/>
                <w:right w:val="none" w:sz="0" w:space="0" w:color="auto"/>
              </w:divBdr>
              <w:divsChild>
                <w:div w:id="1867450603">
                  <w:marLeft w:val="0"/>
                  <w:marRight w:val="0"/>
                  <w:marTop w:val="181"/>
                  <w:marBottom w:val="181"/>
                  <w:divBdr>
                    <w:top w:val="none" w:sz="0" w:space="0" w:color="auto"/>
                    <w:left w:val="none" w:sz="0" w:space="0" w:color="auto"/>
                    <w:bottom w:val="none" w:sz="0" w:space="0" w:color="auto"/>
                    <w:right w:val="none" w:sz="0" w:space="0" w:color="auto"/>
                  </w:divBdr>
                  <w:divsChild>
                    <w:div w:id="589394905">
                      <w:marLeft w:val="0"/>
                      <w:marRight w:val="0"/>
                      <w:marTop w:val="0"/>
                      <w:marBottom w:val="0"/>
                      <w:divBdr>
                        <w:top w:val="none" w:sz="0" w:space="0" w:color="auto"/>
                        <w:left w:val="none" w:sz="0" w:space="0" w:color="auto"/>
                        <w:bottom w:val="none" w:sz="0" w:space="0" w:color="auto"/>
                        <w:right w:val="none" w:sz="0" w:space="0" w:color="auto"/>
                      </w:divBdr>
                      <w:divsChild>
                        <w:div w:id="121390350">
                          <w:marLeft w:val="0"/>
                          <w:marRight w:val="0"/>
                          <w:marTop w:val="0"/>
                          <w:marBottom w:val="0"/>
                          <w:divBdr>
                            <w:top w:val="none" w:sz="0" w:space="0" w:color="auto"/>
                            <w:left w:val="none" w:sz="0" w:space="0" w:color="auto"/>
                            <w:bottom w:val="none" w:sz="0" w:space="0" w:color="auto"/>
                            <w:right w:val="none" w:sz="0" w:space="0" w:color="auto"/>
                          </w:divBdr>
                        </w:div>
                        <w:div w:id="303393148">
                          <w:marLeft w:val="0"/>
                          <w:marRight w:val="0"/>
                          <w:marTop w:val="0"/>
                          <w:marBottom w:val="0"/>
                          <w:divBdr>
                            <w:top w:val="none" w:sz="0" w:space="0" w:color="auto"/>
                            <w:left w:val="none" w:sz="0" w:space="0" w:color="auto"/>
                            <w:bottom w:val="none" w:sz="0" w:space="0" w:color="auto"/>
                            <w:right w:val="none" w:sz="0" w:space="0" w:color="auto"/>
                          </w:divBdr>
                        </w:div>
                        <w:div w:id="401873937">
                          <w:marLeft w:val="0"/>
                          <w:marRight w:val="0"/>
                          <w:marTop w:val="0"/>
                          <w:marBottom w:val="0"/>
                          <w:divBdr>
                            <w:top w:val="none" w:sz="0" w:space="0" w:color="auto"/>
                            <w:left w:val="none" w:sz="0" w:space="0" w:color="auto"/>
                            <w:bottom w:val="none" w:sz="0" w:space="0" w:color="auto"/>
                            <w:right w:val="none" w:sz="0" w:space="0" w:color="auto"/>
                          </w:divBdr>
                        </w:div>
                        <w:div w:id="761873780">
                          <w:marLeft w:val="0"/>
                          <w:marRight w:val="0"/>
                          <w:marTop w:val="0"/>
                          <w:marBottom w:val="0"/>
                          <w:divBdr>
                            <w:top w:val="none" w:sz="0" w:space="0" w:color="auto"/>
                            <w:left w:val="none" w:sz="0" w:space="0" w:color="auto"/>
                            <w:bottom w:val="none" w:sz="0" w:space="0" w:color="auto"/>
                            <w:right w:val="none" w:sz="0" w:space="0" w:color="auto"/>
                          </w:divBdr>
                        </w:div>
                        <w:div w:id="780608339">
                          <w:marLeft w:val="0"/>
                          <w:marRight w:val="0"/>
                          <w:marTop w:val="0"/>
                          <w:marBottom w:val="0"/>
                          <w:divBdr>
                            <w:top w:val="none" w:sz="0" w:space="0" w:color="auto"/>
                            <w:left w:val="none" w:sz="0" w:space="0" w:color="auto"/>
                            <w:bottom w:val="none" w:sz="0" w:space="0" w:color="auto"/>
                            <w:right w:val="none" w:sz="0" w:space="0" w:color="auto"/>
                          </w:divBdr>
                        </w:div>
                        <w:div w:id="922571368">
                          <w:marLeft w:val="0"/>
                          <w:marRight w:val="0"/>
                          <w:marTop w:val="0"/>
                          <w:marBottom w:val="0"/>
                          <w:divBdr>
                            <w:top w:val="none" w:sz="0" w:space="0" w:color="auto"/>
                            <w:left w:val="none" w:sz="0" w:space="0" w:color="auto"/>
                            <w:bottom w:val="none" w:sz="0" w:space="0" w:color="auto"/>
                            <w:right w:val="none" w:sz="0" w:space="0" w:color="auto"/>
                          </w:divBdr>
                        </w:div>
                        <w:div w:id="1037320508">
                          <w:marLeft w:val="0"/>
                          <w:marRight w:val="0"/>
                          <w:marTop w:val="0"/>
                          <w:marBottom w:val="0"/>
                          <w:divBdr>
                            <w:top w:val="none" w:sz="0" w:space="0" w:color="auto"/>
                            <w:left w:val="none" w:sz="0" w:space="0" w:color="auto"/>
                            <w:bottom w:val="none" w:sz="0" w:space="0" w:color="auto"/>
                            <w:right w:val="none" w:sz="0" w:space="0" w:color="auto"/>
                          </w:divBdr>
                        </w:div>
                        <w:div w:id="1455060824">
                          <w:marLeft w:val="0"/>
                          <w:marRight w:val="0"/>
                          <w:marTop w:val="0"/>
                          <w:marBottom w:val="0"/>
                          <w:divBdr>
                            <w:top w:val="none" w:sz="0" w:space="0" w:color="auto"/>
                            <w:left w:val="none" w:sz="0" w:space="0" w:color="auto"/>
                            <w:bottom w:val="none" w:sz="0" w:space="0" w:color="auto"/>
                            <w:right w:val="none" w:sz="0" w:space="0" w:color="auto"/>
                          </w:divBdr>
                        </w:div>
                        <w:div w:id="157273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490332">
      <w:bodyDiv w:val="1"/>
      <w:marLeft w:val="0"/>
      <w:marRight w:val="0"/>
      <w:marTop w:val="0"/>
      <w:marBottom w:val="0"/>
      <w:divBdr>
        <w:top w:val="none" w:sz="0" w:space="0" w:color="auto"/>
        <w:left w:val="none" w:sz="0" w:space="0" w:color="auto"/>
        <w:bottom w:val="none" w:sz="0" w:space="0" w:color="auto"/>
        <w:right w:val="none" w:sz="0" w:space="0" w:color="auto"/>
      </w:divBdr>
    </w:div>
    <w:div w:id="977343058">
      <w:bodyDiv w:val="1"/>
      <w:marLeft w:val="0"/>
      <w:marRight w:val="0"/>
      <w:marTop w:val="0"/>
      <w:marBottom w:val="0"/>
      <w:divBdr>
        <w:top w:val="none" w:sz="0" w:space="0" w:color="auto"/>
        <w:left w:val="none" w:sz="0" w:space="0" w:color="auto"/>
        <w:bottom w:val="none" w:sz="0" w:space="0" w:color="auto"/>
        <w:right w:val="none" w:sz="0" w:space="0" w:color="auto"/>
      </w:divBdr>
      <w:divsChild>
        <w:div w:id="771239362">
          <w:marLeft w:val="547"/>
          <w:marRight w:val="0"/>
          <w:marTop w:val="130"/>
          <w:marBottom w:val="0"/>
          <w:divBdr>
            <w:top w:val="none" w:sz="0" w:space="0" w:color="auto"/>
            <w:left w:val="none" w:sz="0" w:space="0" w:color="auto"/>
            <w:bottom w:val="none" w:sz="0" w:space="0" w:color="auto"/>
            <w:right w:val="none" w:sz="0" w:space="0" w:color="auto"/>
          </w:divBdr>
        </w:div>
        <w:div w:id="791439315">
          <w:marLeft w:val="547"/>
          <w:marRight w:val="0"/>
          <w:marTop w:val="130"/>
          <w:marBottom w:val="0"/>
          <w:divBdr>
            <w:top w:val="none" w:sz="0" w:space="0" w:color="auto"/>
            <w:left w:val="none" w:sz="0" w:space="0" w:color="auto"/>
            <w:bottom w:val="none" w:sz="0" w:space="0" w:color="auto"/>
            <w:right w:val="none" w:sz="0" w:space="0" w:color="auto"/>
          </w:divBdr>
        </w:div>
      </w:divsChild>
    </w:div>
    <w:div w:id="1094667329">
      <w:bodyDiv w:val="1"/>
      <w:marLeft w:val="0"/>
      <w:marRight w:val="0"/>
      <w:marTop w:val="0"/>
      <w:marBottom w:val="0"/>
      <w:divBdr>
        <w:top w:val="none" w:sz="0" w:space="0" w:color="auto"/>
        <w:left w:val="none" w:sz="0" w:space="0" w:color="auto"/>
        <w:bottom w:val="none" w:sz="0" w:space="0" w:color="auto"/>
        <w:right w:val="none" w:sz="0" w:space="0" w:color="auto"/>
      </w:divBdr>
      <w:divsChild>
        <w:div w:id="1004936155">
          <w:marLeft w:val="0"/>
          <w:marRight w:val="0"/>
          <w:marTop w:val="0"/>
          <w:marBottom w:val="0"/>
          <w:divBdr>
            <w:top w:val="single" w:sz="2" w:space="0" w:color="2E2E2E"/>
            <w:left w:val="single" w:sz="2" w:space="0" w:color="2E2E2E"/>
            <w:bottom w:val="single" w:sz="2" w:space="0" w:color="2E2E2E"/>
            <w:right w:val="single" w:sz="2" w:space="0" w:color="2E2E2E"/>
          </w:divBdr>
          <w:divsChild>
            <w:div w:id="75640566">
              <w:marLeft w:val="0"/>
              <w:marRight w:val="0"/>
              <w:marTop w:val="0"/>
              <w:marBottom w:val="0"/>
              <w:divBdr>
                <w:top w:val="single" w:sz="6" w:space="0" w:color="C9C9C9"/>
                <w:left w:val="none" w:sz="0" w:space="0" w:color="auto"/>
                <w:bottom w:val="none" w:sz="0" w:space="0" w:color="auto"/>
                <w:right w:val="none" w:sz="0" w:space="0" w:color="auto"/>
              </w:divBdr>
              <w:divsChild>
                <w:div w:id="233466888">
                  <w:marLeft w:val="0"/>
                  <w:marRight w:val="0"/>
                  <w:marTop w:val="0"/>
                  <w:marBottom w:val="0"/>
                  <w:divBdr>
                    <w:top w:val="none" w:sz="0" w:space="0" w:color="auto"/>
                    <w:left w:val="none" w:sz="0" w:space="0" w:color="auto"/>
                    <w:bottom w:val="none" w:sz="0" w:space="0" w:color="auto"/>
                    <w:right w:val="none" w:sz="0" w:space="0" w:color="auto"/>
                  </w:divBdr>
                  <w:divsChild>
                    <w:div w:id="1251425324">
                      <w:marLeft w:val="0"/>
                      <w:marRight w:val="0"/>
                      <w:marTop w:val="0"/>
                      <w:marBottom w:val="0"/>
                      <w:divBdr>
                        <w:top w:val="none" w:sz="0" w:space="0" w:color="auto"/>
                        <w:left w:val="none" w:sz="0" w:space="0" w:color="auto"/>
                        <w:bottom w:val="none" w:sz="0" w:space="0" w:color="auto"/>
                        <w:right w:val="none" w:sz="0" w:space="0" w:color="auto"/>
                      </w:divBdr>
                      <w:divsChild>
                        <w:div w:id="843862454">
                          <w:marLeft w:val="0"/>
                          <w:marRight w:val="0"/>
                          <w:marTop w:val="0"/>
                          <w:marBottom w:val="0"/>
                          <w:divBdr>
                            <w:top w:val="none" w:sz="0" w:space="0" w:color="auto"/>
                            <w:left w:val="none" w:sz="0" w:space="0" w:color="auto"/>
                            <w:bottom w:val="none" w:sz="0" w:space="0" w:color="auto"/>
                            <w:right w:val="none" w:sz="0" w:space="0" w:color="auto"/>
                          </w:divBdr>
                          <w:divsChild>
                            <w:div w:id="905606881">
                              <w:marLeft w:val="0"/>
                              <w:marRight w:val="0"/>
                              <w:marTop w:val="0"/>
                              <w:marBottom w:val="0"/>
                              <w:divBdr>
                                <w:top w:val="none" w:sz="0" w:space="0" w:color="auto"/>
                                <w:left w:val="none" w:sz="0" w:space="0" w:color="auto"/>
                                <w:bottom w:val="none" w:sz="0" w:space="0" w:color="auto"/>
                                <w:right w:val="none" w:sz="0" w:space="0" w:color="auto"/>
                              </w:divBdr>
                              <w:divsChild>
                                <w:div w:id="67268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0295676">
      <w:bodyDiv w:val="1"/>
      <w:marLeft w:val="0"/>
      <w:marRight w:val="0"/>
      <w:marTop w:val="0"/>
      <w:marBottom w:val="0"/>
      <w:divBdr>
        <w:top w:val="none" w:sz="0" w:space="0" w:color="auto"/>
        <w:left w:val="none" w:sz="0" w:space="0" w:color="auto"/>
        <w:bottom w:val="none" w:sz="0" w:space="0" w:color="auto"/>
        <w:right w:val="none" w:sz="0" w:space="0" w:color="auto"/>
      </w:divBdr>
    </w:div>
    <w:div w:id="1110509311">
      <w:bodyDiv w:val="1"/>
      <w:marLeft w:val="0"/>
      <w:marRight w:val="0"/>
      <w:marTop w:val="0"/>
      <w:marBottom w:val="0"/>
      <w:divBdr>
        <w:top w:val="none" w:sz="0" w:space="0" w:color="auto"/>
        <w:left w:val="none" w:sz="0" w:space="0" w:color="auto"/>
        <w:bottom w:val="none" w:sz="0" w:space="0" w:color="auto"/>
        <w:right w:val="none" w:sz="0" w:space="0" w:color="auto"/>
      </w:divBdr>
      <w:divsChild>
        <w:div w:id="785734384">
          <w:marLeft w:val="0"/>
          <w:marRight w:val="0"/>
          <w:marTop w:val="0"/>
          <w:marBottom w:val="0"/>
          <w:divBdr>
            <w:top w:val="none" w:sz="0" w:space="0" w:color="auto"/>
            <w:left w:val="none" w:sz="0" w:space="0" w:color="auto"/>
            <w:bottom w:val="none" w:sz="0" w:space="0" w:color="auto"/>
            <w:right w:val="none" w:sz="0" w:space="0" w:color="auto"/>
          </w:divBdr>
          <w:divsChild>
            <w:div w:id="1762481830">
              <w:marLeft w:val="0"/>
              <w:marRight w:val="0"/>
              <w:marTop w:val="0"/>
              <w:marBottom w:val="0"/>
              <w:divBdr>
                <w:top w:val="none" w:sz="0" w:space="0" w:color="auto"/>
                <w:left w:val="none" w:sz="0" w:space="0" w:color="auto"/>
                <w:bottom w:val="none" w:sz="0" w:space="0" w:color="auto"/>
                <w:right w:val="none" w:sz="0" w:space="0" w:color="auto"/>
              </w:divBdr>
              <w:divsChild>
                <w:div w:id="83113420">
                  <w:marLeft w:val="0"/>
                  <w:marRight w:val="0"/>
                  <w:marTop w:val="181"/>
                  <w:marBottom w:val="181"/>
                  <w:divBdr>
                    <w:top w:val="none" w:sz="0" w:space="0" w:color="auto"/>
                    <w:left w:val="none" w:sz="0" w:space="0" w:color="auto"/>
                    <w:bottom w:val="none" w:sz="0" w:space="0" w:color="auto"/>
                    <w:right w:val="none" w:sz="0" w:space="0" w:color="auto"/>
                  </w:divBdr>
                  <w:divsChild>
                    <w:div w:id="576549399">
                      <w:marLeft w:val="0"/>
                      <w:marRight w:val="0"/>
                      <w:marTop w:val="0"/>
                      <w:marBottom w:val="0"/>
                      <w:divBdr>
                        <w:top w:val="none" w:sz="0" w:space="0" w:color="auto"/>
                        <w:left w:val="none" w:sz="0" w:space="0" w:color="auto"/>
                        <w:bottom w:val="none" w:sz="0" w:space="0" w:color="auto"/>
                        <w:right w:val="none" w:sz="0" w:space="0" w:color="auto"/>
                      </w:divBdr>
                      <w:divsChild>
                        <w:div w:id="176579984">
                          <w:marLeft w:val="0"/>
                          <w:marRight w:val="0"/>
                          <w:marTop w:val="0"/>
                          <w:marBottom w:val="0"/>
                          <w:divBdr>
                            <w:top w:val="none" w:sz="0" w:space="0" w:color="auto"/>
                            <w:left w:val="none" w:sz="0" w:space="0" w:color="auto"/>
                            <w:bottom w:val="none" w:sz="0" w:space="0" w:color="auto"/>
                            <w:right w:val="none" w:sz="0" w:space="0" w:color="auto"/>
                          </w:divBdr>
                        </w:div>
                        <w:div w:id="622926907">
                          <w:marLeft w:val="0"/>
                          <w:marRight w:val="0"/>
                          <w:marTop w:val="0"/>
                          <w:marBottom w:val="0"/>
                          <w:divBdr>
                            <w:top w:val="none" w:sz="0" w:space="0" w:color="auto"/>
                            <w:left w:val="none" w:sz="0" w:space="0" w:color="auto"/>
                            <w:bottom w:val="none" w:sz="0" w:space="0" w:color="auto"/>
                            <w:right w:val="none" w:sz="0" w:space="0" w:color="auto"/>
                          </w:divBdr>
                        </w:div>
                        <w:div w:id="195378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6375772">
      <w:bodyDiv w:val="1"/>
      <w:marLeft w:val="0"/>
      <w:marRight w:val="0"/>
      <w:marTop w:val="0"/>
      <w:marBottom w:val="0"/>
      <w:divBdr>
        <w:top w:val="none" w:sz="0" w:space="0" w:color="auto"/>
        <w:left w:val="none" w:sz="0" w:space="0" w:color="auto"/>
        <w:bottom w:val="none" w:sz="0" w:space="0" w:color="auto"/>
        <w:right w:val="none" w:sz="0" w:space="0" w:color="auto"/>
      </w:divBdr>
      <w:divsChild>
        <w:div w:id="349719085">
          <w:marLeft w:val="1166"/>
          <w:marRight w:val="0"/>
          <w:marTop w:val="115"/>
          <w:marBottom w:val="0"/>
          <w:divBdr>
            <w:top w:val="none" w:sz="0" w:space="0" w:color="auto"/>
            <w:left w:val="none" w:sz="0" w:space="0" w:color="auto"/>
            <w:bottom w:val="none" w:sz="0" w:space="0" w:color="auto"/>
            <w:right w:val="none" w:sz="0" w:space="0" w:color="auto"/>
          </w:divBdr>
        </w:div>
        <w:div w:id="792094321">
          <w:marLeft w:val="1166"/>
          <w:marRight w:val="0"/>
          <w:marTop w:val="115"/>
          <w:marBottom w:val="0"/>
          <w:divBdr>
            <w:top w:val="none" w:sz="0" w:space="0" w:color="auto"/>
            <w:left w:val="none" w:sz="0" w:space="0" w:color="auto"/>
            <w:bottom w:val="none" w:sz="0" w:space="0" w:color="auto"/>
            <w:right w:val="none" w:sz="0" w:space="0" w:color="auto"/>
          </w:divBdr>
        </w:div>
        <w:div w:id="899903178">
          <w:marLeft w:val="547"/>
          <w:marRight w:val="0"/>
          <w:marTop w:val="134"/>
          <w:marBottom w:val="0"/>
          <w:divBdr>
            <w:top w:val="none" w:sz="0" w:space="0" w:color="auto"/>
            <w:left w:val="none" w:sz="0" w:space="0" w:color="auto"/>
            <w:bottom w:val="none" w:sz="0" w:space="0" w:color="auto"/>
            <w:right w:val="none" w:sz="0" w:space="0" w:color="auto"/>
          </w:divBdr>
        </w:div>
        <w:div w:id="1183281719">
          <w:marLeft w:val="1166"/>
          <w:marRight w:val="0"/>
          <w:marTop w:val="115"/>
          <w:marBottom w:val="0"/>
          <w:divBdr>
            <w:top w:val="none" w:sz="0" w:space="0" w:color="auto"/>
            <w:left w:val="none" w:sz="0" w:space="0" w:color="auto"/>
            <w:bottom w:val="none" w:sz="0" w:space="0" w:color="auto"/>
            <w:right w:val="none" w:sz="0" w:space="0" w:color="auto"/>
          </w:divBdr>
        </w:div>
        <w:div w:id="1280717255">
          <w:marLeft w:val="1166"/>
          <w:marRight w:val="0"/>
          <w:marTop w:val="115"/>
          <w:marBottom w:val="0"/>
          <w:divBdr>
            <w:top w:val="none" w:sz="0" w:space="0" w:color="auto"/>
            <w:left w:val="none" w:sz="0" w:space="0" w:color="auto"/>
            <w:bottom w:val="none" w:sz="0" w:space="0" w:color="auto"/>
            <w:right w:val="none" w:sz="0" w:space="0" w:color="auto"/>
          </w:divBdr>
        </w:div>
        <w:div w:id="1417432487">
          <w:marLeft w:val="547"/>
          <w:marRight w:val="0"/>
          <w:marTop w:val="134"/>
          <w:marBottom w:val="0"/>
          <w:divBdr>
            <w:top w:val="none" w:sz="0" w:space="0" w:color="auto"/>
            <w:left w:val="none" w:sz="0" w:space="0" w:color="auto"/>
            <w:bottom w:val="none" w:sz="0" w:space="0" w:color="auto"/>
            <w:right w:val="none" w:sz="0" w:space="0" w:color="auto"/>
          </w:divBdr>
        </w:div>
        <w:div w:id="1920475910">
          <w:marLeft w:val="1166"/>
          <w:marRight w:val="0"/>
          <w:marTop w:val="115"/>
          <w:marBottom w:val="0"/>
          <w:divBdr>
            <w:top w:val="none" w:sz="0" w:space="0" w:color="auto"/>
            <w:left w:val="none" w:sz="0" w:space="0" w:color="auto"/>
            <w:bottom w:val="none" w:sz="0" w:space="0" w:color="auto"/>
            <w:right w:val="none" w:sz="0" w:space="0" w:color="auto"/>
          </w:divBdr>
        </w:div>
        <w:div w:id="2090687530">
          <w:marLeft w:val="547"/>
          <w:marRight w:val="0"/>
          <w:marTop w:val="134"/>
          <w:marBottom w:val="0"/>
          <w:divBdr>
            <w:top w:val="none" w:sz="0" w:space="0" w:color="auto"/>
            <w:left w:val="none" w:sz="0" w:space="0" w:color="auto"/>
            <w:bottom w:val="none" w:sz="0" w:space="0" w:color="auto"/>
            <w:right w:val="none" w:sz="0" w:space="0" w:color="auto"/>
          </w:divBdr>
        </w:div>
        <w:div w:id="2113014941">
          <w:marLeft w:val="1166"/>
          <w:marRight w:val="0"/>
          <w:marTop w:val="115"/>
          <w:marBottom w:val="0"/>
          <w:divBdr>
            <w:top w:val="none" w:sz="0" w:space="0" w:color="auto"/>
            <w:left w:val="none" w:sz="0" w:space="0" w:color="auto"/>
            <w:bottom w:val="none" w:sz="0" w:space="0" w:color="auto"/>
            <w:right w:val="none" w:sz="0" w:space="0" w:color="auto"/>
          </w:divBdr>
        </w:div>
      </w:divsChild>
    </w:div>
    <w:div w:id="1347903357">
      <w:bodyDiv w:val="1"/>
      <w:marLeft w:val="0"/>
      <w:marRight w:val="0"/>
      <w:marTop w:val="0"/>
      <w:marBottom w:val="0"/>
      <w:divBdr>
        <w:top w:val="none" w:sz="0" w:space="0" w:color="auto"/>
        <w:left w:val="none" w:sz="0" w:space="0" w:color="auto"/>
        <w:bottom w:val="none" w:sz="0" w:space="0" w:color="auto"/>
        <w:right w:val="none" w:sz="0" w:space="0" w:color="auto"/>
      </w:divBdr>
    </w:div>
    <w:div w:id="1352560882">
      <w:bodyDiv w:val="1"/>
      <w:marLeft w:val="0"/>
      <w:marRight w:val="0"/>
      <w:marTop w:val="0"/>
      <w:marBottom w:val="0"/>
      <w:divBdr>
        <w:top w:val="none" w:sz="0" w:space="0" w:color="auto"/>
        <w:left w:val="none" w:sz="0" w:space="0" w:color="auto"/>
        <w:bottom w:val="none" w:sz="0" w:space="0" w:color="auto"/>
        <w:right w:val="none" w:sz="0" w:space="0" w:color="auto"/>
      </w:divBdr>
      <w:divsChild>
        <w:div w:id="1409881739">
          <w:marLeft w:val="0"/>
          <w:marRight w:val="0"/>
          <w:marTop w:val="0"/>
          <w:marBottom w:val="0"/>
          <w:divBdr>
            <w:top w:val="none" w:sz="0" w:space="0" w:color="auto"/>
            <w:left w:val="none" w:sz="0" w:space="0" w:color="auto"/>
            <w:bottom w:val="none" w:sz="0" w:space="0" w:color="auto"/>
            <w:right w:val="none" w:sz="0" w:space="0" w:color="auto"/>
          </w:divBdr>
          <w:divsChild>
            <w:div w:id="7736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92362">
      <w:bodyDiv w:val="1"/>
      <w:marLeft w:val="0"/>
      <w:marRight w:val="0"/>
      <w:marTop w:val="0"/>
      <w:marBottom w:val="0"/>
      <w:divBdr>
        <w:top w:val="none" w:sz="0" w:space="0" w:color="auto"/>
        <w:left w:val="none" w:sz="0" w:space="0" w:color="auto"/>
        <w:bottom w:val="none" w:sz="0" w:space="0" w:color="auto"/>
        <w:right w:val="none" w:sz="0" w:space="0" w:color="auto"/>
      </w:divBdr>
      <w:divsChild>
        <w:div w:id="99377061">
          <w:marLeft w:val="547"/>
          <w:marRight w:val="0"/>
          <w:marTop w:val="130"/>
          <w:marBottom w:val="0"/>
          <w:divBdr>
            <w:top w:val="none" w:sz="0" w:space="0" w:color="auto"/>
            <w:left w:val="none" w:sz="0" w:space="0" w:color="auto"/>
            <w:bottom w:val="none" w:sz="0" w:space="0" w:color="auto"/>
            <w:right w:val="none" w:sz="0" w:space="0" w:color="auto"/>
          </w:divBdr>
        </w:div>
        <w:div w:id="713119796">
          <w:marLeft w:val="547"/>
          <w:marRight w:val="0"/>
          <w:marTop w:val="130"/>
          <w:marBottom w:val="0"/>
          <w:divBdr>
            <w:top w:val="none" w:sz="0" w:space="0" w:color="auto"/>
            <w:left w:val="none" w:sz="0" w:space="0" w:color="auto"/>
            <w:bottom w:val="none" w:sz="0" w:space="0" w:color="auto"/>
            <w:right w:val="none" w:sz="0" w:space="0" w:color="auto"/>
          </w:divBdr>
        </w:div>
      </w:divsChild>
    </w:div>
    <w:div w:id="1573388760">
      <w:bodyDiv w:val="1"/>
      <w:marLeft w:val="0"/>
      <w:marRight w:val="0"/>
      <w:marTop w:val="0"/>
      <w:marBottom w:val="0"/>
      <w:divBdr>
        <w:top w:val="none" w:sz="0" w:space="0" w:color="auto"/>
        <w:left w:val="none" w:sz="0" w:space="0" w:color="auto"/>
        <w:bottom w:val="none" w:sz="0" w:space="0" w:color="auto"/>
        <w:right w:val="none" w:sz="0" w:space="0" w:color="auto"/>
      </w:divBdr>
      <w:divsChild>
        <w:div w:id="1255626670">
          <w:marLeft w:val="0"/>
          <w:marRight w:val="0"/>
          <w:marTop w:val="0"/>
          <w:marBottom w:val="0"/>
          <w:divBdr>
            <w:top w:val="none" w:sz="0" w:space="0" w:color="auto"/>
            <w:left w:val="none" w:sz="0" w:space="0" w:color="auto"/>
            <w:bottom w:val="none" w:sz="0" w:space="0" w:color="auto"/>
            <w:right w:val="none" w:sz="0" w:space="0" w:color="auto"/>
          </w:divBdr>
          <w:divsChild>
            <w:div w:id="599339107">
              <w:marLeft w:val="0"/>
              <w:marRight w:val="0"/>
              <w:marTop w:val="0"/>
              <w:marBottom w:val="0"/>
              <w:divBdr>
                <w:top w:val="none" w:sz="0" w:space="0" w:color="auto"/>
                <w:left w:val="none" w:sz="0" w:space="0" w:color="auto"/>
                <w:bottom w:val="none" w:sz="0" w:space="0" w:color="auto"/>
                <w:right w:val="none" w:sz="0" w:space="0" w:color="auto"/>
              </w:divBdr>
              <w:divsChild>
                <w:div w:id="37053444">
                  <w:marLeft w:val="0"/>
                  <w:marRight w:val="0"/>
                  <w:marTop w:val="0"/>
                  <w:marBottom w:val="0"/>
                  <w:divBdr>
                    <w:top w:val="none" w:sz="0" w:space="0" w:color="auto"/>
                    <w:left w:val="none" w:sz="0" w:space="0" w:color="auto"/>
                    <w:bottom w:val="none" w:sz="0" w:space="0" w:color="auto"/>
                    <w:right w:val="none" w:sz="0" w:space="0" w:color="auto"/>
                  </w:divBdr>
                  <w:divsChild>
                    <w:div w:id="1691376496">
                      <w:marLeft w:val="0"/>
                      <w:marRight w:val="0"/>
                      <w:marTop w:val="0"/>
                      <w:marBottom w:val="0"/>
                      <w:divBdr>
                        <w:top w:val="none" w:sz="0" w:space="0" w:color="auto"/>
                        <w:left w:val="none" w:sz="0" w:space="0" w:color="auto"/>
                        <w:bottom w:val="none" w:sz="0" w:space="0" w:color="auto"/>
                        <w:right w:val="none" w:sz="0" w:space="0" w:color="auto"/>
                      </w:divBdr>
                      <w:divsChild>
                        <w:div w:id="915090648">
                          <w:marLeft w:val="150"/>
                          <w:marRight w:val="0"/>
                          <w:marTop w:val="150"/>
                          <w:marBottom w:val="150"/>
                          <w:divBdr>
                            <w:top w:val="none" w:sz="0" w:space="0" w:color="auto"/>
                            <w:left w:val="none" w:sz="0" w:space="0" w:color="auto"/>
                            <w:bottom w:val="none" w:sz="0" w:space="0" w:color="auto"/>
                            <w:right w:val="none" w:sz="0" w:space="0" w:color="auto"/>
                          </w:divBdr>
                          <w:divsChild>
                            <w:div w:id="2145155692">
                              <w:marLeft w:val="0"/>
                              <w:marRight w:val="0"/>
                              <w:marTop w:val="0"/>
                              <w:marBottom w:val="0"/>
                              <w:divBdr>
                                <w:top w:val="none" w:sz="0" w:space="0" w:color="auto"/>
                                <w:left w:val="none" w:sz="0" w:space="0" w:color="auto"/>
                                <w:bottom w:val="none" w:sz="0" w:space="0" w:color="auto"/>
                                <w:right w:val="none" w:sz="0" w:space="0" w:color="auto"/>
                              </w:divBdr>
                              <w:divsChild>
                                <w:div w:id="624044862">
                                  <w:marLeft w:val="0"/>
                                  <w:marRight w:val="0"/>
                                  <w:marTop w:val="0"/>
                                  <w:marBottom w:val="0"/>
                                  <w:divBdr>
                                    <w:top w:val="none" w:sz="0" w:space="0" w:color="auto"/>
                                    <w:left w:val="none" w:sz="0" w:space="0" w:color="auto"/>
                                    <w:bottom w:val="none" w:sz="0" w:space="0" w:color="auto"/>
                                    <w:right w:val="none" w:sz="0" w:space="0" w:color="auto"/>
                                  </w:divBdr>
                                </w:div>
                                <w:div w:id="113463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8551342">
      <w:bodyDiv w:val="1"/>
      <w:marLeft w:val="0"/>
      <w:marRight w:val="0"/>
      <w:marTop w:val="0"/>
      <w:marBottom w:val="0"/>
      <w:divBdr>
        <w:top w:val="none" w:sz="0" w:space="0" w:color="auto"/>
        <w:left w:val="none" w:sz="0" w:space="0" w:color="auto"/>
        <w:bottom w:val="none" w:sz="0" w:space="0" w:color="auto"/>
        <w:right w:val="none" w:sz="0" w:space="0" w:color="auto"/>
      </w:divBdr>
      <w:divsChild>
        <w:div w:id="377362370">
          <w:marLeft w:val="0"/>
          <w:marRight w:val="0"/>
          <w:marTop w:val="0"/>
          <w:marBottom w:val="0"/>
          <w:divBdr>
            <w:top w:val="none" w:sz="0" w:space="0" w:color="auto"/>
            <w:left w:val="none" w:sz="0" w:space="0" w:color="auto"/>
            <w:bottom w:val="none" w:sz="0" w:space="0" w:color="auto"/>
            <w:right w:val="none" w:sz="0" w:space="0" w:color="auto"/>
          </w:divBdr>
          <w:divsChild>
            <w:div w:id="145478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713008">
      <w:bodyDiv w:val="1"/>
      <w:marLeft w:val="0"/>
      <w:marRight w:val="0"/>
      <w:marTop w:val="0"/>
      <w:marBottom w:val="0"/>
      <w:divBdr>
        <w:top w:val="none" w:sz="0" w:space="0" w:color="auto"/>
        <w:left w:val="none" w:sz="0" w:space="0" w:color="auto"/>
        <w:bottom w:val="none" w:sz="0" w:space="0" w:color="auto"/>
        <w:right w:val="none" w:sz="0" w:space="0" w:color="auto"/>
      </w:divBdr>
      <w:divsChild>
        <w:div w:id="835463784">
          <w:marLeft w:val="0"/>
          <w:marRight w:val="0"/>
          <w:marTop w:val="0"/>
          <w:marBottom w:val="0"/>
          <w:divBdr>
            <w:top w:val="none" w:sz="0" w:space="0" w:color="auto"/>
            <w:left w:val="none" w:sz="0" w:space="0" w:color="auto"/>
            <w:bottom w:val="none" w:sz="0" w:space="0" w:color="auto"/>
            <w:right w:val="none" w:sz="0" w:space="0" w:color="auto"/>
          </w:divBdr>
          <w:divsChild>
            <w:div w:id="1515607868">
              <w:marLeft w:val="0"/>
              <w:marRight w:val="0"/>
              <w:marTop w:val="0"/>
              <w:marBottom w:val="0"/>
              <w:divBdr>
                <w:top w:val="none" w:sz="0" w:space="0" w:color="auto"/>
                <w:left w:val="none" w:sz="0" w:space="0" w:color="auto"/>
                <w:bottom w:val="none" w:sz="0" w:space="0" w:color="auto"/>
                <w:right w:val="none" w:sz="0" w:space="0" w:color="auto"/>
              </w:divBdr>
              <w:divsChild>
                <w:div w:id="1459565434">
                  <w:marLeft w:val="0"/>
                  <w:marRight w:val="0"/>
                  <w:marTop w:val="181"/>
                  <w:marBottom w:val="181"/>
                  <w:divBdr>
                    <w:top w:val="none" w:sz="0" w:space="0" w:color="auto"/>
                    <w:left w:val="none" w:sz="0" w:space="0" w:color="auto"/>
                    <w:bottom w:val="none" w:sz="0" w:space="0" w:color="auto"/>
                    <w:right w:val="none" w:sz="0" w:space="0" w:color="auto"/>
                  </w:divBdr>
                  <w:divsChild>
                    <w:div w:id="1735349626">
                      <w:marLeft w:val="0"/>
                      <w:marRight w:val="0"/>
                      <w:marTop w:val="0"/>
                      <w:marBottom w:val="0"/>
                      <w:divBdr>
                        <w:top w:val="none" w:sz="0" w:space="0" w:color="auto"/>
                        <w:left w:val="none" w:sz="0" w:space="0" w:color="auto"/>
                        <w:bottom w:val="none" w:sz="0" w:space="0" w:color="auto"/>
                        <w:right w:val="none" w:sz="0" w:space="0" w:color="auto"/>
                      </w:divBdr>
                      <w:divsChild>
                        <w:div w:id="100759163">
                          <w:marLeft w:val="0"/>
                          <w:marRight w:val="0"/>
                          <w:marTop w:val="0"/>
                          <w:marBottom w:val="0"/>
                          <w:divBdr>
                            <w:top w:val="none" w:sz="0" w:space="0" w:color="auto"/>
                            <w:left w:val="none" w:sz="0" w:space="0" w:color="auto"/>
                            <w:bottom w:val="none" w:sz="0" w:space="0" w:color="auto"/>
                            <w:right w:val="none" w:sz="0" w:space="0" w:color="auto"/>
                          </w:divBdr>
                        </w:div>
                        <w:div w:id="827746751">
                          <w:marLeft w:val="0"/>
                          <w:marRight w:val="0"/>
                          <w:marTop w:val="0"/>
                          <w:marBottom w:val="0"/>
                          <w:divBdr>
                            <w:top w:val="none" w:sz="0" w:space="0" w:color="auto"/>
                            <w:left w:val="none" w:sz="0" w:space="0" w:color="auto"/>
                            <w:bottom w:val="none" w:sz="0" w:space="0" w:color="auto"/>
                            <w:right w:val="none" w:sz="0" w:space="0" w:color="auto"/>
                          </w:divBdr>
                        </w:div>
                        <w:div w:id="152864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javascript:void(0);" TargetMode="Externa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5551A-97FA-4E7C-A81C-F152ACA7C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8974</Words>
  <Characters>108158</Characters>
  <Application>Microsoft Office Word</Application>
  <DocSecurity>4</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nner K.</dc:creator>
  <cp:lastModifiedBy>de Montfalcon S.P.</cp:lastModifiedBy>
  <cp:revision>2</cp:revision>
  <cp:lastPrinted>2016-09-16T17:54:00Z</cp:lastPrinted>
  <dcterms:created xsi:type="dcterms:W3CDTF">2018-11-07T13:59:00Z</dcterms:created>
  <dcterms:modified xsi:type="dcterms:W3CDTF">2018-11-07T13:59:00Z</dcterms:modified>
</cp:coreProperties>
</file>